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D63CA3" w:rsidRDefault="0055639F" w:rsidP="0022699C">
      <w:pPr>
        <w:jc w:val="left"/>
        <w:rPr>
          <w:rFonts w:cs="Arial"/>
          <w:b/>
          <w:bCs/>
          <w:color w:val="000000"/>
          <w:sz w:val="28"/>
          <w:szCs w:val="28"/>
          <w:lang w:eastAsia="zh-CN"/>
        </w:rPr>
      </w:pPr>
      <w:bookmarkStart w:id="0" w:name="_GoBack"/>
      <w:bookmarkEnd w:id="0"/>
      <w:r>
        <w:rPr>
          <w:rFonts w:cs="Arial"/>
          <w:b/>
          <w:bCs/>
          <w:color w:val="000000"/>
          <w:sz w:val="28"/>
          <w:szCs w:val="28"/>
          <w:lang w:eastAsia="zh-CN"/>
        </w:rPr>
        <w:t>Open data and the needs of older people for public transport information</w:t>
      </w:r>
    </w:p>
    <w:p w:rsidR="008E2B84" w:rsidRPr="004E5333" w:rsidRDefault="0022699C" w:rsidP="008454D8">
      <w:pPr>
        <w:jc w:val="left"/>
        <w:rPr>
          <w:rFonts w:cs="Arial"/>
          <w:color w:val="000000"/>
          <w:szCs w:val="22"/>
          <w:lang w:eastAsia="zh-CN"/>
        </w:rPr>
      </w:pPr>
      <w:r w:rsidRPr="004E5333">
        <w:rPr>
          <w:rFonts w:cs="Arial"/>
          <w:color w:val="000000"/>
          <w:szCs w:val="22"/>
          <w:lang w:eastAsia="zh-CN"/>
        </w:rPr>
        <w:t>N</w:t>
      </w:r>
      <w:r>
        <w:rPr>
          <w:rFonts w:cs="Arial"/>
          <w:color w:val="000000"/>
          <w:szCs w:val="22"/>
          <w:lang w:eastAsia="zh-CN"/>
        </w:rPr>
        <w:t xml:space="preserve">. B. Hounsell, </w:t>
      </w:r>
      <w:r w:rsidR="008E2B84" w:rsidRPr="004E5333">
        <w:rPr>
          <w:rFonts w:cs="Arial"/>
          <w:color w:val="000000"/>
          <w:szCs w:val="22"/>
          <w:lang w:eastAsia="zh-CN"/>
        </w:rPr>
        <w:t>B</w:t>
      </w:r>
      <w:r w:rsidR="008E2B84">
        <w:rPr>
          <w:rFonts w:cs="Arial"/>
          <w:color w:val="000000"/>
          <w:szCs w:val="22"/>
          <w:lang w:eastAsia="zh-CN"/>
        </w:rPr>
        <w:t>. P. Shrestha</w:t>
      </w:r>
      <w:r w:rsidR="008454D8">
        <w:rPr>
          <w:rFonts w:cs="Arial"/>
          <w:color w:val="000000"/>
          <w:szCs w:val="22"/>
          <w:lang w:eastAsia="zh-CN"/>
        </w:rPr>
        <w:t>,</w:t>
      </w:r>
      <w:r w:rsidR="008E2B84" w:rsidRPr="004E5333">
        <w:rPr>
          <w:rFonts w:cs="Arial"/>
          <w:color w:val="000000"/>
          <w:szCs w:val="22"/>
          <w:lang w:eastAsia="zh-CN"/>
        </w:rPr>
        <w:t xml:space="preserve"> M</w:t>
      </w:r>
      <w:r w:rsidR="008E2B84">
        <w:rPr>
          <w:rFonts w:cs="Arial"/>
          <w:color w:val="000000"/>
          <w:szCs w:val="22"/>
          <w:lang w:eastAsia="zh-CN"/>
        </w:rPr>
        <w:t>. McDonald</w:t>
      </w:r>
      <w:r w:rsidR="008454D8">
        <w:rPr>
          <w:rFonts w:cs="Arial"/>
          <w:color w:val="000000"/>
          <w:szCs w:val="22"/>
          <w:lang w:eastAsia="zh-CN"/>
        </w:rPr>
        <w:t xml:space="preserve"> and</w:t>
      </w:r>
      <w:r w:rsidR="00D66540">
        <w:rPr>
          <w:rFonts w:cs="Arial"/>
          <w:color w:val="000000"/>
          <w:szCs w:val="22"/>
          <w:lang w:eastAsia="zh-CN"/>
        </w:rPr>
        <w:t xml:space="preserve"> A</w:t>
      </w:r>
      <w:r w:rsidR="008454D8">
        <w:rPr>
          <w:rFonts w:cs="Arial"/>
          <w:color w:val="000000"/>
          <w:szCs w:val="22"/>
          <w:lang w:eastAsia="zh-CN"/>
        </w:rPr>
        <w:t>.</w:t>
      </w:r>
      <w:r w:rsidR="00D66540">
        <w:rPr>
          <w:rFonts w:cs="Arial"/>
          <w:color w:val="000000"/>
          <w:szCs w:val="22"/>
          <w:lang w:eastAsia="zh-CN"/>
        </w:rPr>
        <w:t xml:space="preserve"> Wong</w:t>
      </w:r>
    </w:p>
    <w:p w:rsidR="008E2B84" w:rsidRDefault="008E2B84" w:rsidP="008E2B84">
      <w:pPr>
        <w:jc w:val="left"/>
        <w:rPr>
          <w:rFonts w:cs="Arial"/>
          <w:color w:val="000000"/>
          <w:szCs w:val="22"/>
          <w:lang w:eastAsia="zh-CN"/>
        </w:rPr>
      </w:pPr>
      <w:r w:rsidRPr="00152259">
        <w:rPr>
          <w:rFonts w:cs="Arial"/>
          <w:color w:val="000000"/>
          <w:szCs w:val="22"/>
          <w:lang w:eastAsia="zh-CN"/>
        </w:rPr>
        <w:t xml:space="preserve">Transportation Research Group, University of Southampton, Southampton, </w:t>
      </w:r>
      <w:r>
        <w:rPr>
          <w:rFonts w:cs="Arial"/>
          <w:color w:val="000000"/>
          <w:szCs w:val="22"/>
          <w:lang w:eastAsia="zh-CN"/>
        </w:rPr>
        <w:t xml:space="preserve">SO17 1BJ, </w:t>
      </w:r>
      <w:r w:rsidRPr="00152259">
        <w:rPr>
          <w:rFonts w:cs="Arial"/>
          <w:color w:val="000000"/>
          <w:szCs w:val="22"/>
          <w:lang w:eastAsia="zh-CN"/>
        </w:rPr>
        <w:t>UK</w:t>
      </w:r>
    </w:p>
    <w:p w:rsidR="008E2B84" w:rsidRPr="00451687" w:rsidRDefault="008E2B84" w:rsidP="0022699C">
      <w:pPr>
        <w:jc w:val="left"/>
        <w:rPr>
          <w:rFonts w:cs="Arial"/>
          <w:color w:val="000000"/>
          <w:szCs w:val="22"/>
          <w:lang w:eastAsia="zh-CN"/>
        </w:rPr>
      </w:pPr>
      <w:r w:rsidRPr="00D931CA">
        <w:rPr>
          <w:rFonts w:cs="Arial"/>
          <w:color w:val="000000"/>
          <w:szCs w:val="22"/>
          <w:lang w:eastAsia="zh-CN"/>
        </w:rPr>
        <w:t xml:space="preserve">Email: </w:t>
      </w:r>
      <w:r w:rsidR="0022699C" w:rsidRPr="00D931CA">
        <w:rPr>
          <w:rFonts w:cs="Arial"/>
          <w:color w:val="000000"/>
          <w:szCs w:val="22"/>
          <w:lang w:eastAsia="zh-CN"/>
        </w:rPr>
        <w:t>N.B.Hounsell</w:t>
      </w:r>
      <w:hyperlink r:id="rId8" w:history="1">
        <w:r w:rsidRPr="00D931CA">
          <w:rPr>
            <w:rFonts w:cs="Arial"/>
            <w:color w:val="000000"/>
            <w:szCs w:val="22"/>
            <w:lang w:eastAsia="zh-CN"/>
          </w:rPr>
          <w:t>@soton.ac.uk</w:t>
        </w:r>
      </w:hyperlink>
      <w:r w:rsidRPr="00451687">
        <w:rPr>
          <w:rFonts w:cs="Arial"/>
          <w:color w:val="000000"/>
          <w:szCs w:val="22"/>
          <w:lang w:eastAsia="zh-CN"/>
        </w:rPr>
        <w:t>, Tel: +44 (0) 2380</w:t>
      </w:r>
      <w:r>
        <w:rPr>
          <w:rFonts w:cs="Arial"/>
          <w:color w:val="000000"/>
          <w:szCs w:val="22"/>
          <w:lang w:eastAsia="zh-CN"/>
        </w:rPr>
        <w:t>-</w:t>
      </w:r>
      <w:r w:rsidRPr="00451687">
        <w:rPr>
          <w:rFonts w:cs="Arial"/>
          <w:color w:val="000000"/>
          <w:szCs w:val="22"/>
          <w:lang w:eastAsia="zh-CN"/>
        </w:rPr>
        <w:t>59</w:t>
      </w:r>
      <w:r w:rsidR="0022699C">
        <w:rPr>
          <w:rFonts w:cs="Arial"/>
          <w:color w:val="000000"/>
          <w:szCs w:val="22"/>
          <w:lang w:eastAsia="zh-CN"/>
        </w:rPr>
        <w:t>3705</w:t>
      </w:r>
    </w:p>
    <w:p w:rsidR="008E2B84" w:rsidRPr="00451687" w:rsidRDefault="008E2B84" w:rsidP="008E2B84">
      <w:pPr>
        <w:jc w:val="left"/>
        <w:rPr>
          <w:rFonts w:cs="Arial"/>
          <w:color w:val="000000"/>
          <w:szCs w:val="22"/>
          <w:lang w:eastAsia="zh-CN"/>
        </w:rPr>
      </w:pPr>
    </w:p>
    <w:p w:rsidR="00C22CB2" w:rsidRPr="00367ADC" w:rsidRDefault="00C22CB2" w:rsidP="00C22CB2">
      <w:pPr>
        <w:pStyle w:val="Heading2"/>
        <w:numPr>
          <w:ilvl w:val="0"/>
          <w:numId w:val="0"/>
        </w:numPr>
        <w:ind w:left="737" w:hanging="737"/>
      </w:pPr>
      <w:bookmarkStart w:id="1" w:name="_Toc358725753"/>
      <w:r w:rsidRPr="00367ADC">
        <w:t>Abstract</w:t>
      </w:r>
    </w:p>
    <w:p w:rsidR="00320CCE" w:rsidRDefault="00C22CB2" w:rsidP="0055639F">
      <w:pPr>
        <w:rPr>
          <w:szCs w:val="22"/>
        </w:rPr>
      </w:pPr>
      <w:r w:rsidRPr="00F104EB">
        <w:t xml:space="preserve">People’s life expectancy is increasing throughout the world as </w:t>
      </w:r>
      <w:r>
        <w:t xml:space="preserve">a </w:t>
      </w:r>
      <w:r w:rsidRPr="00F104EB">
        <w:t xml:space="preserve">result of improved living standards </w:t>
      </w:r>
      <w:r>
        <w:t>and medical advances</w:t>
      </w:r>
      <w:r w:rsidRPr="00F104EB">
        <w:t xml:space="preserve">. The natural ageing process is accompanied by physiological changes which can have </w:t>
      </w:r>
      <w:r>
        <w:t xml:space="preserve">significant </w:t>
      </w:r>
      <w:r w:rsidRPr="00F104EB">
        <w:t xml:space="preserve">consequences for mobility. As a </w:t>
      </w:r>
      <w:r w:rsidR="0055639F">
        <w:t>result</w:t>
      </w:r>
      <w:r>
        <w:t xml:space="preserve">, </w:t>
      </w:r>
      <w:r w:rsidRPr="00F104EB">
        <w:t>older people tend to make fe</w:t>
      </w:r>
      <w:r>
        <w:t xml:space="preserve">wer journeys than other adults and may change their </w:t>
      </w:r>
      <w:r w:rsidRPr="00F104EB">
        <w:t xml:space="preserve">transport </w:t>
      </w:r>
      <w:r>
        <w:t>mode</w:t>
      </w:r>
      <w:r w:rsidRPr="00F104EB">
        <w:t>.</w:t>
      </w:r>
      <w:r>
        <w:t xml:space="preserve"> </w:t>
      </w:r>
      <w:r w:rsidRPr="00F104EB">
        <w:rPr>
          <w:szCs w:val="22"/>
        </w:rPr>
        <w:t>Access to public transport can help older people to avail themselves of goods, services, employment and other activities.</w:t>
      </w:r>
      <w:r>
        <w:t xml:space="preserve"> </w:t>
      </w:r>
      <w:r>
        <w:rPr>
          <w:szCs w:val="22"/>
        </w:rPr>
        <w:t>Hence, p</w:t>
      </w:r>
      <w:r w:rsidRPr="00F104EB">
        <w:rPr>
          <w:szCs w:val="22"/>
        </w:rPr>
        <w:t>ublic transport is important to older people’s quality of life, their sense of freedom and independence.</w:t>
      </w:r>
    </w:p>
    <w:p w:rsidR="00C22CB2" w:rsidRDefault="00C22CB2" w:rsidP="00025BAC">
      <w:pPr>
        <w:rPr>
          <w:rFonts w:cs="Arial"/>
          <w:color w:val="000000"/>
          <w:sz w:val="23"/>
          <w:szCs w:val="23"/>
          <w:lang w:eastAsia="zh-CN"/>
        </w:rPr>
      </w:pPr>
    </w:p>
    <w:p w:rsidR="003F0197" w:rsidRDefault="00C22CB2" w:rsidP="002251C2">
      <w:r>
        <w:t xml:space="preserve">Within the European Commission funded </w:t>
      </w:r>
      <w:r w:rsidR="0055639F">
        <w:t xml:space="preserve">FP7 project </w:t>
      </w:r>
      <w:r>
        <w:t xml:space="preserve">GOAL (Growing Older and </w:t>
      </w:r>
      <w:r w:rsidR="00C30CD2">
        <w:t>stAying mobiLe</w:t>
      </w:r>
      <w:r>
        <w:t>), t</w:t>
      </w:r>
      <w:r w:rsidRPr="00F104EB">
        <w:t xml:space="preserve">he </w:t>
      </w:r>
      <w:r w:rsidR="00774209">
        <w:t xml:space="preserve">transport </w:t>
      </w:r>
      <w:r>
        <w:t>requirement</w:t>
      </w:r>
      <w:r w:rsidR="0055639F">
        <w:t>s</w:t>
      </w:r>
      <w:r w:rsidRPr="00F104EB">
        <w:t xml:space="preserve"> of older people </w:t>
      </w:r>
      <w:r w:rsidR="00774209">
        <w:t>w</w:t>
      </w:r>
      <w:r w:rsidR="0055639F">
        <w:t>ere</w:t>
      </w:r>
      <w:r>
        <w:t xml:space="preserve"> </w:t>
      </w:r>
      <w:r w:rsidR="00FF45D5">
        <w:t>studied</w:t>
      </w:r>
      <w:r w:rsidR="0022699C">
        <w:t xml:space="preserve"> </w:t>
      </w:r>
      <w:r w:rsidR="00B477C9">
        <w:t>on the basis</w:t>
      </w:r>
      <w:r w:rsidR="003F0197" w:rsidRPr="00836268">
        <w:t xml:space="preserve"> of five different profiles</w:t>
      </w:r>
      <w:r w:rsidR="0055639F">
        <w:t>/groups</w:t>
      </w:r>
      <w:r w:rsidR="003F0197" w:rsidRPr="00836268">
        <w:t xml:space="preserve"> of older people defined within the project</w:t>
      </w:r>
      <w:r w:rsidR="0055639F">
        <w:t>, according to their ‘fitness to travel’</w:t>
      </w:r>
      <w:r w:rsidR="003F0197">
        <w:t>.</w:t>
      </w:r>
      <w:r w:rsidR="00774209">
        <w:t xml:space="preserve"> </w:t>
      </w:r>
      <w:r w:rsidR="0055639F" w:rsidRPr="00A451B5">
        <w:t xml:space="preserve">It was found that </w:t>
      </w:r>
      <w:r w:rsidR="00C30CD2" w:rsidRPr="00A451B5">
        <w:t>easily-</w:t>
      </w:r>
      <w:r w:rsidR="0055639F" w:rsidRPr="00A451B5">
        <w:t xml:space="preserve">accessible information provision on public transport was important for all of these groups, but that the required content and delivery of the information varied between groups. </w:t>
      </w:r>
      <w:r w:rsidR="00774209" w:rsidRPr="00A451B5">
        <w:t xml:space="preserve"> Even though new technologies </w:t>
      </w:r>
      <w:r w:rsidR="00B477C9" w:rsidRPr="00A451B5">
        <w:t xml:space="preserve">can </w:t>
      </w:r>
      <w:r w:rsidR="00774209" w:rsidRPr="00A451B5">
        <w:t xml:space="preserve">provide useful </w:t>
      </w:r>
      <w:r w:rsidR="00C30CD2" w:rsidRPr="00A451B5">
        <w:t>real-</w:t>
      </w:r>
      <w:r w:rsidR="00774209" w:rsidRPr="00A451B5">
        <w:t>time information in the palm of a hand, t</w:t>
      </w:r>
      <w:r w:rsidR="003F0197" w:rsidRPr="00A451B5">
        <w:t xml:space="preserve">he study highlighted that </w:t>
      </w:r>
      <w:r w:rsidR="00774209" w:rsidRPr="00A451B5">
        <w:t xml:space="preserve">devices and content are not </w:t>
      </w:r>
      <w:r w:rsidR="00C30CD2" w:rsidRPr="00A451B5">
        <w:t>user-</w:t>
      </w:r>
      <w:r w:rsidR="00774209" w:rsidRPr="00A451B5">
        <w:t>friendly for</w:t>
      </w:r>
      <w:r w:rsidR="00774209">
        <w:t xml:space="preserve"> m</w:t>
      </w:r>
      <w:r w:rsidR="00B477C9">
        <w:t>any</w:t>
      </w:r>
      <w:r w:rsidR="00774209">
        <w:t xml:space="preserve"> older people</w:t>
      </w:r>
      <w:r w:rsidR="0055639F">
        <w:t>, particularly relating to web sites and ‘apps’</w:t>
      </w:r>
      <w:r w:rsidR="00C30CD2">
        <w:t xml:space="preserve"> (applications, usually on portable devices)</w:t>
      </w:r>
      <w:r w:rsidR="0055639F">
        <w:t>.</w:t>
      </w:r>
      <w:r w:rsidR="00B477C9">
        <w:rPr>
          <w:rFonts w:cs="Arial"/>
          <w:szCs w:val="22"/>
          <w:lang w:eastAsia="en-GB"/>
        </w:rPr>
        <w:t xml:space="preserve"> </w:t>
      </w:r>
      <w:r w:rsidR="00774209">
        <w:t xml:space="preserve">As the </w:t>
      </w:r>
      <w:r w:rsidR="00B477C9">
        <w:t xml:space="preserve">system </w:t>
      </w:r>
      <w:r w:rsidR="00774209">
        <w:t>developers target bigger market</w:t>
      </w:r>
      <w:r w:rsidR="00882119">
        <w:t>s</w:t>
      </w:r>
      <w:r w:rsidR="00774209">
        <w:t xml:space="preserve"> from</w:t>
      </w:r>
      <w:r w:rsidR="00882119">
        <w:t xml:space="preserve"> their</w:t>
      </w:r>
      <w:r w:rsidR="00774209">
        <w:t xml:space="preserve"> economic point of view, </w:t>
      </w:r>
      <w:r w:rsidR="00882119">
        <w:t xml:space="preserve">many </w:t>
      </w:r>
      <w:r w:rsidR="00774209">
        <w:t xml:space="preserve">products do not </w:t>
      </w:r>
      <w:r w:rsidR="00B477C9">
        <w:t xml:space="preserve">address </w:t>
      </w:r>
      <w:r w:rsidR="00882119">
        <w:t xml:space="preserve">the </w:t>
      </w:r>
      <w:r w:rsidR="00B477C9">
        <w:t xml:space="preserve">requirements of </w:t>
      </w:r>
      <w:r w:rsidR="00774209">
        <w:t>s</w:t>
      </w:r>
      <w:r w:rsidR="00882119">
        <w:t>pecific groups</w:t>
      </w:r>
      <w:r w:rsidR="00774209">
        <w:t xml:space="preserve"> of older people</w:t>
      </w:r>
      <w:r w:rsidR="00882119">
        <w:t xml:space="preserve"> (e</w:t>
      </w:r>
      <w:r w:rsidR="0017089C">
        <w:t>.</w:t>
      </w:r>
      <w:r w:rsidR="00882119">
        <w:t>g</w:t>
      </w:r>
      <w:r w:rsidR="0017089C">
        <w:t>.</w:t>
      </w:r>
      <w:r w:rsidR="00882119">
        <w:t xml:space="preserve"> those with mobility difficulties). </w:t>
      </w:r>
      <w:r w:rsidR="00774209">
        <w:t>However, this could change with the apps</w:t>
      </w:r>
      <w:r w:rsidR="00882119">
        <w:t>-</w:t>
      </w:r>
      <w:r w:rsidR="00774209">
        <w:t>based traveller information</w:t>
      </w:r>
      <w:r w:rsidR="00B477C9">
        <w:t xml:space="preserve"> because of </w:t>
      </w:r>
      <w:r w:rsidR="00C30CD2">
        <w:t xml:space="preserve">the </w:t>
      </w:r>
      <w:r w:rsidR="00B477C9">
        <w:t xml:space="preserve">relatively lower </w:t>
      </w:r>
      <w:r w:rsidR="00774209">
        <w:t>cost</w:t>
      </w:r>
      <w:r w:rsidR="00B477C9">
        <w:t xml:space="preserve"> of </w:t>
      </w:r>
      <w:r w:rsidR="00774209">
        <w:t xml:space="preserve">apps </w:t>
      </w:r>
      <w:r w:rsidR="00B477C9">
        <w:t>development when</w:t>
      </w:r>
      <w:r w:rsidR="00774209">
        <w:t xml:space="preserve"> data </w:t>
      </w:r>
      <w:r w:rsidR="00B477C9">
        <w:t xml:space="preserve">is </w:t>
      </w:r>
      <w:r w:rsidR="00774209">
        <w:t>availab</w:t>
      </w:r>
      <w:r w:rsidR="00D931CA">
        <w:t xml:space="preserve">le in </w:t>
      </w:r>
      <w:r w:rsidR="00882119">
        <w:t xml:space="preserve">an </w:t>
      </w:r>
      <w:r w:rsidR="00D931CA">
        <w:t>open data server.</w:t>
      </w:r>
    </w:p>
    <w:p w:rsidR="00C23B22" w:rsidRDefault="00C23B22" w:rsidP="00774209"/>
    <w:p w:rsidR="0022699C" w:rsidRDefault="0022699C" w:rsidP="00122614">
      <w:r>
        <w:t xml:space="preserve">In this context, </w:t>
      </w:r>
      <w:r w:rsidR="00882119">
        <w:t xml:space="preserve">the </w:t>
      </w:r>
      <w:r>
        <w:t xml:space="preserve">on-going EC-funded TIDE </w:t>
      </w:r>
      <w:r w:rsidR="00025BAC">
        <w:t xml:space="preserve">(Transport Innovation Deployment in Europe) </w:t>
      </w:r>
      <w:r>
        <w:t xml:space="preserve">project is exploring </w:t>
      </w:r>
      <w:r w:rsidR="00B85A64">
        <w:t xml:space="preserve">the issue of </w:t>
      </w:r>
      <w:r w:rsidR="00D931CA">
        <w:t>open data for apps</w:t>
      </w:r>
      <w:r w:rsidR="00882119">
        <w:t>-</w:t>
      </w:r>
      <w:r w:rsidR="00D931CA">
        <w:t xml:space="preserve">based </w:t>
      </w:r>
      <w:r w:rsidR="00B85A64">
        <w:t>traveller information</w:t>
      </w:r>
      <w:r w:rsidR="00CD3D6D">
        <w:t xml:space="preserve"> as one of the innov</w:t>
      </w:r>
      <w:r w:rsidR="00D66540" w:rsidRPr="00DD4716">
        <w:t xml:space="preserve">ative urban mobility </w:t>
      </w:r>
      <w:r w:rsidR="00D66540">
        <w:t>measure</w:t>
      </w:r>
      <w:r w:rsidR="00D66540" w:rsidRPr="00DD4716">
        <w:t>s. The benefits of open access data is that it allows third</w:t>
      </w:r>
      <w:r w:rsidR="00882119">
        <w:t xml:space="preserve"> parties</w:t>
      </w:r>
      <w:r w:rsidR="00D66540" w:rsidRPr="00DD4716">
        <w:t xml:space="preserve"> (private or public)  to access data and develop apps to provide information to users in a variety of ways </w:t>
      </w:r>
      <w:r w:rsidR="00882119">
        <w:t>according to user needs.</w:t>
      </w:r>
      <w:r w:rsidR="00D66540" w:rsidRPr="00DD4716">
        <w:t xml:space="preserve"> </w:t>
      </w:r>
      <w:r w:rsidR="00882119">
        <w:t xml:space="preserve">For example, older people may need larger font displays and primary data only, while mobility impaired people may need information on walking distances and the existence of </w:t>
      </w:r>
      <w:r w:rsidR="00C30CD2">
        <w:t xml:space="preserve">gradient, </w:t>
      </w:r>
      <w:r w:rsidR="00882119">
        <w:t>steps, seats, etc.</w:t>
      </w:r>
      <w:r>
        <w:t xml:space="preserve"> </w:t>
      </w:r>
      <w:r w:rsidR="00B477C9">
        <w:t xml:space="preserve">Reviewing the international </w:t>
      </w:r>
      <w:r w:rsidR="008454D8">
        <w:t>cases of open data implementation</w:t>
      </w:r>
      <w:r w:rsidR="00320CCE">
        <w:t xml:space="preserve">, the study found examples of </w:t>
      </w:r>
      <w:r w:rsidR="00682DE3">
        <w:t>authorities</w:t>
      </w:r>
      <w:r w:rsidR="00320CCE">
        <w:t xml:space="preserve"> </w:t>
      </w:r>
      <w:r w:rsidR="00D46920">
        <w:t>initiating</w:t>
      </w:r>
      <w:r>
        <w:t xml:space="preserve"> the market by runnin</w:t>
      </w:r>
      <w:r w:rsidR="00025BAC">
        <w:t xml:space="preserve">g </w:t>
      </w:r>
      <w:r w:rsidR="00682DE3">
        <w:t>competitions</w:t>
      </w:r>
      <w:r w:rsidR="00025BAC">
        <w:t xml:space="preserve"> to develop apps for targe</w:t>
      </w:r>
      <w:r w:rsidR="00E52661">
        <w:t>t</w:t>
      </w:r>
      <w:r w:rsidR="00025BAC">
        <w:t>ed groups</w:t>
      </w:r>
      <w:r w:rsidR="008454D8">
        <w:t xml:space="preserve"> such as older or disabled people</w:t>
      </w:r>
      <w:r w:rsidR="00025BAC">
        <w:t>.</w:t>
      </w:r>
    </w:p>
    <w:p w:rsidR="0022699C" w:rsidRDefault="0022699C" w:rsidP="00025BAC">
      <w:r>
        <w:t xml:space="preserve"> </w:t>
      </w:r>
    </w:p>
    <w:p w:rsidR="00C22CB2" w:rsidRPr="00836268" w:rsidRDefault="000351B9" w:rsidP="00882119">
      <w:r>
        <w:t xml:space="preserve">This paper </w:t>
      </w:r>
      <w:r w:rsidR="00882119">
        <w:t xml:space="preserve">will </w:t>
      </w:r>
      <w:r>
        <w:t xml:space="preserve">present the findings of the information needs of older people using public transport from </w:t>
      </w:r>
      <w:r w:rsidR="00882119">
        <w:t xml:space="preserve">the </w:t>
      </w:r>
      <w:r>
        <w:t>GOAL project and then explores the possibility of apps</w:t>
      </w:r>
      <w:r w:rsidR="00882119">
        <w:t>-</w:t>
      </w:r>
      <w:r>
        <w:t xml:space="preserve">based traveller information </w:t>
      </w:r>
      <w:r w:rsidR="00774209">
        <w:t xml:space="preserve">for </w:t>
      </w:r>
      <w:r w:rsidR="008454D8">
        <w:t xml:space="preserve">them </w:t>
      </w:r>
      <w:r w:rsidR="00774209">
        <w:t xml:space="preserve">currently being looked at in </w:t>
      </w:r>
      <w:r w:rsidR="00882119">
        <w:t xml:space="preserve">the </w:t>
      </w:r>
      <w:r>
        <w:t>ongoing TIDE project.</w:t>
      </w:r>
      <w:r w:rsidR="00320CCE">
        <w:t xml:space="preserve"> The aim here is to address information needs of older people </w:t>
      </w:r>
      <w:r w:rsidR="00FF7FC9">
        <w:t xml:space="preserve">particularly </w:t>
      </w:r>
      <w:r w:rsidR="00320CCE">
        <w:t xml:space="preserve">using </w:t>
      </w:r>
      <w:r w:rsidR="00273FF3">
        <w:t xml:space="preserve">public transport </w:t>
      </w:r>
      <w:r w:rsidR="00320CCE">
        <w:t xml:space="preserve">to make it </w:t>
      </w:r>
      <w:r w:rsidR="00273FF3">
        <w:t>more attractive in the</w:t>
      </w:r>
      <w:r w:rsidR="00176577">
        <w:t xml:space="preserve"> </w:t>
      </w:r>
      <w:r w:rsidR="00C22CB2">
        <w:t>21</w:t>
      </w:r>
      <w:r w:rsidR="00C22CB2" w:rsidRPr="00836268">
        <w:t>st</w:t>
      </w:r>
      <w:r w:rsidR="00C22CB2">
        <w:t xml:space="preserve"> century.</w:t>
      </w:r>
    </w:p>
    <w:p w:rsidR="00836268" w:rsidRDefault="00836268" w:rsidP="00025BAC">
      <w:pPr>
        <w:jc w:val="left"/>
        <w:rPr>
          <w:rFonts w:cs="Arial"/>
          <w:color w:val="000000"/>
          <w:szCs w:val="22"/>
          <w:lang w:eastAsia="zh-CN"/>
        </w:rPr>
      </w:pPr>
    </w:p>
    <w:p w:rsidR="00C22CB2" w:rsidRDefault="00C22CB2" w:rsidP="00682DE3">
      <w:pPr>
        <w:jc w:val="left"/>
        <w:rPr>
          <w:rFonts w:cs="Arial"/>
          <w:color w:val="000000"/>
          <w:szCs w:val="22"/>
          <w:lang w:eastAsia="zh-CN"/>
        </w:rPr>
      </w:pPr>
      <w:r>
        <w:rPr>
          <w:rFonts w:cs="Arial"/>
          <w:color w:val="000000"/>
          <w:szCs w:val="22"/>
          <w:lang w:eastAsia="zh-CN"/>
        </w:rPr>
        <w:t xml:space="preserve">Key words: older people, public transport, </w:t>
      </w:r>
      <w:r w:rsidR="00682DE3">
        <w:rPr>
          <w:rFonts w:cs="Arial"/>
          <w:color w:val="000000"/>
          <w:szCs w:val="22"/>
          <w:lang w:eastAsia="zh-CN"/>
        </w:rPr>
        <w:t>open data, traveller information</w:t>
      </w:r>
    </w:p>
    <w:bookmarkEnd w:id="1"/>
    <w:p w:rsidR="00320CCE" w:rsidRDefault="00320CCE" w:rsidP="00320CCE">
      <w:pPr>
        <w:pStyle w:val="BodyText"/>
      </w:pPr>
    </w:p>
    <w:p w:rsidR="00606723" w:rsidRDefault="00606723">
      <w:pPr>
        <w:jc w:val="left"/>
        <w:rPr>
          <w:rFonts w:cs="Arial"/>
          <w:b/>
          <w:bCs/>
          <w:iCs/>
          <w:sz w:val="28"/>
          <w:szCs w:val="28"/>
          <w:lang w:eastAsia="en-GB"/>
        </w:rPr>
      </w:pPr>
      <w:r>
        <w:br w:type="page"/>
      </w:r>
    </w:p>
    <w:p w:rsidR="00C11966" w:rsidRPr="00F104EB" w:rsidRDefault="00C11966" w:rsidP="00C11966">
      <w:pPr>
        <w:pStyle w:val="Heading2"/>
      </w:pPr>
      <w:r w:rsidRPr="00F104EB">
        <w:lastRenderedPageBreak/>
        <w:t>Introduction</w:t>
      </w:r>
    </w:p>
    <w:p w:rsidR="00C11966" w:rsidRDefault="00C11966" w:rsidP="00C11966">
      <w:r w:rsidRPr="00F104EB">
        <w:t xml:space="preserve">People’s life expectancy is increasing throughout the world as </w:t>
      </w:r>
      <w:r>
        <w:t xml:space="preserve">a </w:t>
      </w:r>
      <w:r w:rsidRPr="00F104EB">
        <w:t xml:space="preserve">result of improved living standards </w:t>
      </w:r>
      <w:r>
        <w:t>and medical advances</w:t>
      </w:r>
      <w:r w:rsidRPr="00F104EB">
        <w:t>. In the EU, life expectancy at birth is projected to increase from 76.7</w:t>
      </w:r>
      <w:r>
        <w:t xml:space="preserve"> years</w:t>
      </w:r>
      <w:r w:rsidRPr="00F104EB">
        <w:t xml:space="preserve"> in 2010 to 84.6 </w:t>
      </w:r>
      <w:r>
        <w:t xml:space="preserve">years </w:t>
      </w:r>
      <w:r w:rsidRPr="00F104EB">
        <w:t xml:space="preserve">in 2060 for males and from 82.5 </w:t>
      </w:r>
      <w:r>
        <w:t xml:space="preserve">years </w:t>
      </w:r>
      <w:r w:rsidRPr="00F104EB">
        <w:t>in 2010 to 89.1</w:t>
      </w:r>
      <w:r>
        <w:t xml:space="preserve"> years</w:t>
      </w:r>
      <w:r w:rsidRPr="00F104EB">
        <w:t xml:space="preserve"> in 2060 (EC 2012). It is predicted that the population aged 65 and above will almost double, rising from 87.5 million in 2010 to 152.6 millio</w:t>
      </w:r>
      <w:r>
        <w:t xml:space="preserve">n in 2060 in the EU (EC 2011). </w:t>
      </w:r>
    </w:p>
    <w:p w:rsidR="00C11966" w:rsidRDefault="00C11966" w:rsidP="00C11966"/>
    <w:p w:rsidR="00C11966" w:rsidRDefault="00C11966" w:rsidP="00C11966">
      <w:r w:rsidRPr="00F104EB">
        <w:t xml:space="preserve">The natural ageing process is accompanied by physiological changes which can have </w:t>
      </w:r>
      <w:r>
        <w:t xml:space="preserve">significant </w:t>
      </w:r>
      <w:r w:rsidRPr="00F104EB">
        <w:t xml:space="preserve">consequences for mobility. </w:t>
      </w:r>
      <w:r>
        <w:t>A</w:t>
      </w:r>
      <w:r w:rsidRPr="00F104EB">
        <w:t xml:space="preserve"> list of age-related changes and their consequences for mobility </w:t>
      </w:r>
      <w:r>
        <w:t>have been identified by various researchers including Gewalt</w:t>
      </w:r>
      <w:r w:rsidRPr="00F104EB">
        <w:t xml:space="preserve"> (Gewalt 2011).</w:t>
      </w:r>
      <w:r>
        <w:t xml:space="preserve"> These changes include: reduced flexibility and strength; impairment of visual perception; increased vulnerability to bone fracture; etc. </w:t>
      </w:r>
      <w:r w:rsidRPr="00F104EB">
        <w:t xml:space="preserve">In addition, Mollenkopf &amp; Flaschenträger </w:t>
      </w:r>
      <w:r>
        <w:t>(</w:t>
      </w:r>
      <w:r w:rsidRPr="00F104EB">
        <w:t>2001</w:t>
      </w:r>
      <w:r>
        <w:t xml:space="preserve">) </w:t>
      </w:r>
      <w:r w:rsidRPr="00F104EB">
        <w:t>found that “almost all older persons, regardless whether they participate in walking, cycling, driving or using public transport, suffer from the tighter and more aggressive traffic”</w:t>
      </w:r>
      <w:r>
        <w:t xml:space="preserve">. </w:t>
      </w:r>
      <w:r w:rsidRPr="00F104EB">
        <w:t>As a consequence</w:t>
      </w:r>
      <w:r>
        <w:t xml:space="preserve">, </w:t>
      </w:r>
      <w:r w:rsidRPr="00F104EB">
        <w:t>older people tend to make fe</w:t>
      </w:r>
      <w:r>
        <w:t xml:space="preserve">wer journeys than other adults and may change their </w:t>
      </w:r>
      <w:r w:rsidRPr="00F104EB">
        <w:t xml:space="preserve">transport </w:t>
      </w:r>
      <w:r>
        <w:t>mode</w:t>
      </w:r>
      <w:r w:rsidRPr="00F104EB">
        <w:t>.</w:t>
      </w:r>
      <w:r>
        <w:t xml:space="preserve"> </w:t>
      </w:r>
      <w:r w:rsidRPr="00F104EB">
        <w:rPr>
          <w:rFonts w:cs="Arial"/>
          <w:color w:val="000000"/>
          <w:sz w:val="23"/>
          <w:szCs w:val="23"/>
          <w:lang w:eastAsia="zh-CN"/>
        </w:rPr>
        <w:t>Mobilität in Deutschland</w:t>
      </w:r>
      <w:r>
        <w:rPr>
          <w:rFonts w:cs="Arial"/>
          <w:color w:val="000000"/>
          <w:sz w:val="23"/>
          <w:szCs w:val="23"/>
          <w:lang w:eastAsia="zh-CN"/>
        </w:rPr>
        <w:t xml:space="preserve"> survey</w:t>
      </w:r>
      <w:r>
        <w:t xml:space="preserve"> (</w:t>
      </w:r>
      <w:r w:rsidRPr="00F104EB">
        <w:t>2008)</w:t>
      </w:r>
      <w:r>
        <w:t xml:space="preserve"> found that with </w:t>
      </w:r>
      <w:r w:rsidRPr="00F104EB">
        <w:t xml:space="preserve">age, older people start </w:t>
      </w:r>
      <w:r>
        <w:t xml:space="preserve">to </w:t>
      </w:r>
      <w:r w:rsidRPr="00F104EB">
        <w:t xml:space="preserve">walk more, drive less and use more public transport. </w:t>
      </w:r>
      <w:r>
        <w:t>After</w:t>
      </w:r>
      <w:r w:rsidRPr="00F104EB">
        <w:t xml:space="preserve"> 55, car usage </w:t>
      </w:r>
      <w:r>
        <w:t xml:space="preserve">was found to </w:t>
      </w:r>
      <w:r w:rsidRPr="00F104EB">
        <w:t>decrease constantly, whilst walking increase</w:t>
      </w:r>
      <w:r>
        <w:t>d and p</w:t>
      </w:r>
      <w:r w:rsidRPr="00F104EB">
        <w:t>ublic transport bec</w:t>
      </w:r>
      <w:r>
        <w:t>ame</w:t>
      </w:r>
      <w:r w:rsidRPr="00F104EB">
        <w:t xml:space="preserve"> a more </w:t>
      </w:r>
      <w:r>
        <w:t>used</w:t>
      </w:r>
      <w:r w:rsidRPr="00F104EB">
        <w:t xml:space="preserve"> alternative for those aged 75 or older.</w:t>
      </w:r>
      <w:r>
        <w:t xml:space="preserve"> The mobility of older people can therefore be strongly dependent on the provision and quality of public transport services.</w:t>
      </w:r>
    </w:p>
    <w:p w:rsidR="00C11966" w:rsidRDefault="00C11966" w:rsidP="00C11966"/>
    <w:p w:rsidR="00C11966" w:rsidRPr="00F104EB" w:rsidRDefault="00C11966" w:rsidP="00C11966">
      <w:pPr>
        <w:rPr>
          <w:rFonts w:cs="Arial"/>
          <w:color w:val="000000"/>
          <w:sz w:val="23"/>
          <w:szCs w:val="23"/>
          <w:lang w:eastAsia="zh-CN"/>
        </w:rPr>
      </w:pPr>
      <w:r w:rsidRPr="00F104EB">
        <w:t xml:space="preserve">Available, effective and affordable transport facilities </w:t>
      </w:r>
      <w:r>
        <w:t>provide</w:t>
      </w:r>
      <w:r w:rsidRPr="00F104EB">
        <w:t xml:space="preserve"> access to people and places necessary to maintain a good quality of life (Metz 2003). </w:t>
      </w:r>
      <w:r w:rsidRPr="00F104EB">
        <w:rPr>
          <w:szCs w:val="22"/>
        </w:rPr>
        <w:t xml:space="preserve">Access to public transport can help older people to avail themselves of goods, services, employment and other activities. </w:t>
      </w:r>
      <w:r>
        <w:t xml:space="preserve">With </w:t>
      </w:r>
      <w:r w:rsidRPr="00F104EB">
        <w:t xml:space="preserve">the current generation of older people </w:t>
      </w:r>
      <w:r>
        <w:t>being m</w:t>
      </w:r>
      <w:r w:rsidRPr="00F104EB">
        <w:t xml:space="preserve">ore active than previous generations of </w:t>
      </w:r>
      <w:r>
        <w:t>equivalent</w:t>
      </w:r>
      <w:r w:rsidRPr="00F104EB">
        <w:t xml:space="preserve"> age</w:t>
      </w:r>
      <w:r>
        <w:t>,</w:t>
      </w:r>
      <w:r w:rsidRPr="00F104EB">
        <w:t xml:space="preserve"> </w:t>
      </w:r>
      <w:r>
        <w:t xml:space="preserve">public transport will play a crucial role in </w:t>
      </w:r>
      <w:r w:rsidRPr="00F104EB">
        <w:t>maintain</w:t>
      </w:r>
      <w:r>
        <w:t xml:space="preserve">ing their </w:t>
      </w:r>
      <w:r w:rsidRPr="00F104EB">
        <w:t>active life style</w:t>
      </w:r>
      <w:r>
        <w:t xml:space="preserve"> even when they are unable to drive</w:t>
      </w:r>
      <w:r w:rsidRPr="00F104EB">
        <w:t>.</w:t>
      </w:r>
      <w:r>
        <w:t xml:space="preserve"> </w:t>
      </w:r>
      <w:r w:rsidRPr="005D228B">
        <w:t>We should note here that whilst car ownership rates for older people are increasing (Follmer et al 2009), car use</w:t>
      </w:r>
      <w:r w:rsidRPr="005D228B">
        <w:rPr>
          <w:szCs w:val="22"/>
        </w:rPr>
        <w:t xml:space="preserve"> decreases</w:t>
      </w:r>
      <w:r>
        <w:rPr>
          <w:szCs w:val="22"/>
        </w:rPr>
        <w:t xml:space="preserve"> with age for older people, partly because of the increasingly challenging driving environment for them. Hence, p</w:t>
      </w:r>
      <w:r w:rsidRPr="00F104EB">
        <w:rPr>
          <w:szCs w:val="22"/>
        </w:rPr>
        <w:t xml:space="preserve">ublic transport is important to older people’s quality of life, their sense of freedom and independence. </w:t>
      </w:r>
      <w:r>
        <w:rPr>
          <w:szCs w:val="22"/>
        </w:rPr>
        <w:t xml:space="preserve">This has been confirmed in </w:t>
      </w:r>
      <w:r w:rsidRPr="00F104EB">
        <w:rPr>
          <w:szCs w:val="22"/>
        </w:rPr>
        <w:t>an extensive survey in the UK (</w:t>
      </w:r>
      <w:r w:rsidRPr="00D052EA">
        <w:rPr>
          <w:szCs w:val="22"/>
        </w:rPr>
        <w:t>Gabriel and Bowling 2004</w:t>
      </w:r>
      <w:r w:rsidRPr="00F104EB">
        <w:rPr>
          <w:szCs w:val="22"/>
        </w:rPr>
        <w:t>)</w:t>
      </w:r>
      <w:r>
        <w:rPr>
          <w:szCs w:val="22"/>
        </w:rPr>
        <w:t xml:space="preserve"> and features in</w:t>
      </w:r>
      <w:r w:rsidRPr="00F104EB">
        <w:rPr>
          <w:szCs w:val="22"/>
        </w:rPr>
        <w:t xml:space="preserve"> the World Health Organisation’s checklist of essential features of age-friendly cities (WHO 2007)</w:t>
      </w:r>
      <w:r w:rsidRPr="00F104EB">
        <w:rPr>
          <w:rFonts w:cs="Arial"/>
          <w:szCs w:val="22"/>
        </w:rPr>
        <w:t>.</w:t>
      </w:r>
      <w:r w:rsidRPr="00F104EB">
        <w:rPr>
          <w:rFonts w:cs="Arial"/>
          <w:color w:val="000000"/>
          <w:sz w:val="23"/>
          <w:szCs w:val="23"/>
          <w:lang w:eastAsia="zh-CN"/>
        </w:rPr>
        <w:t xml:space="preserve"> </w:t>
      </w:r>
    </w:p>
    <w:p w:rsidR="00C11966" w:rsidRDefault="00C11966" w:rsidP="00C11966">
      <w:pPr>
        <w:rPr>
          <w:rFonts w:cs="Arial"/>
          <w:color w:val="000000"/>
          <w:sz w:val="23"/>
          <w:szCs w:val="23"/>
          <w:lang w:eastAsia="zh-CN"/>
        </w:rPr>
      </w:pPr>
    </w:p>
    <w:p w:rsidR="00C11966" w:rsidRDefault="00C11966" w:rsidP="007059D9">
      <w:pPr>
        <w:autoSpaceDE w:val="0"/>
        <w:autoSpaceDN w:val="0"/>
        <w:adjustRightInd w:val="0"/>
        <w:rPr>
          <w:rFonts w:cs="Arial"/>
          <w:color w:val="000000"/>
          <w:sz w:val="23"/>
          <w:szCs w:val="23"/>
          <w:lang w:eastAsia="zh-CN"/>
        </w:rPr>
      </w:pPr>
      <w:r>
        <w:rPr>
          <w:rFonts w:cs="Arial"/>
          <w:szCs w:val="22"/>
          <w:lang w:eastAsia="en-GB"/>
        </w:rPr>
        <w:t xml:space="preserve">In this context, </w:t>
      </w:r>
      <w:r w:rsidR="007059D9">
        <w:rPr>
          <w:rFonts w:cs="Arial"/>
          <w:szCs w:val="22"/>
          <w:lang w:eastAsia="en-GB"/>
        </w:rPr>
        <w:t>this paper presents a review of</w:t>
      </w:r>
      <w:r w:rsidR="007059D9">
        <w:rPr>
          <w:lang w:eastAsia="zh-CN"/>
        </w:rPr>
        <w:t xml:space="preserve"> the public transport information needs of older people as carried out within European</w:t>
      </w:r>
      <w:r>
        <w:rPr>
          <w:rFonts w:cs="Arial"/>
          <w:szCs w:val="22"/>
          <w:lang w:eastAsia="en-GB"/>
        </w:rPr>
        <w:t xml:space="preserve"> Commission funded the GOAL (Growing Older and </w:t>
      </w:r>
      <w:r w:rsidR="00833D9A">
        <w:rPr>
          <w:rFonts w:cs="Arial"/>
          <w:szCs w:val="22"/>
          <w:lang w:eastAsia="en-GB"/>
        </w:rPr>
        <w:t>stAying mobiLe</w:t>
      </w:r>
      <w:r>
        <w:rPr>
          <w:rFonts w:cs="Arial"/>
          <w:szCs w:val="22"/>
          <w:lang w:eastAsia="en-GB"/>
        </w:rPr>
        <w:t>) project</w:t>
      </w:r>
      <w:r>
        <w:rPr>
          <w:lang w:eastAsia="zh-CN"/>
        </w:rPr>
        <w:t xml:space="preserve">. </w:t>
      </w:r>
      <w:r w:rsidR="007059D9">
        <w:rPr>
          <w:lang w:eastAsia="zh-CN"/>
        </w:rPr>
        <w:t xml:space="preserve">The paper then </w:t>
      </w:r>
      <w:r w:rsidRPr="00176577">
        <w:rPr>
          <w:lang w:eastAsia="zh-CN"/>
        </w:rPr>
        <w:t xml:space="preserve">describes </w:t>
      </w:r>
      <w:r w:rsidR="007059D9">
        <w:rPr>
          <w:lang w:eastAsia="zh-CN"/>
        </w:rPr>
        <w:t xml:space="preserve">current trends of open data supporting such provision of public transport </w:t>
      </w:r>
      <w:r>
        <w:t>information</w:t>
      </w:r>
      <w:r w:rsidRPr="00176577">
        <w:t xml:space="preserve"> </w:t>
      </w:r>
      <w:r w:rsidR="007059D9">
        <w:t>aimed at older people</w:t>
      </w:r>
      <w:r w:rsidR="00B41583">
        <w:t>, including some of the findings from the TIDE (Transport Innovation Deployment in Europe) project</w:t>
      </w:r>
      <w:r w:rsidRPr="00176577">
        <w:rPr>
          <w:rFonts w:cs="Arial"/>
          <w:color w:val="000000"/>
          <w:sz w:val="23"/>
          <w:szCs w:val="23"/>
          <w:lang w:eastAsia="zh-CN"/>
        </w:rPr>
        <w:t xml:space="preserve">. </w:t>
      </w:r>
    </w:p>
    <w:p w:rsidR="00C11966" w:rsidRDefault="00C11966" w:rsidP="00C11966">
      <w:pPr>
        <w:rPr>
          <w:rFonts w:cs="Arial"/>
          <w:color w:val="000000"/>
          <w:sz w:val="23"/>
          <w:szCs w:val="23"/>
          <w:lang w:eastAsia="zh-CN"/>
        </w:rPr>
      </w:pPr>
    </w:p>
    <w:p w:rsidR="00C11966" w:rsidRPr="00F104EB" w:rsidRDefault="00606723" w:rsidP="00C11966">
      <w:pPr>
        <w:pStyle w:val="Heading2"/>
      </w:pPr>
      <w:r>
        <w:t>Older people and public transport</w:t>
      </w:r>
    </w:p>
    <w:p w:rsidR="00F22505" w:rsidRDefault="006E759A" w:rsidP="00F22505">
      <w:r w:rsidRPr="00F104EB">
        <w:t xml:space="preserve">Available, effective and affordable transport facilities </w:t>
      </w:r>
      <w:r>
        <w:t>provide</w:t>
      </w:r>
      <w:r w:rsidRPr="00F104EB">
        <w:t xml:space="preserve"> access to people and places necessary to maintain a good quality of life (Metz 2003). </w:t>
      </w:r>
      <w:r w:rsidRPr="00F104EB">
        <w:rPr>
          <w:szCs w:val="22"/>
        </w:rPr>
        <w:t xml:space="preserve">Access to public transport can help older people to avail themselves of goods, services, employment and other activities. </w:t>
      </w:r>
      <w:r w:rsidR="00F22505" w:rsidRPr="007E52EE">
        <w:t xml:space="preserve">Travel purposes of older people revealed from a survey carried out in Germany </w:t>
      </w:r>
      <w:r w:rsidR="00F22505">
        <w:t>(</w:t>
      </w:r>
      <w:r w:rsidR="00F22505" w:rsidRPr="00F104EB">
        <w:t>MiD 2008</w:t>
      </w:r>
      <w:r w:rsidR="00F22505">
        <w:t xml:space="preserve">) </w:t>
      </w:r>
      <w:r w:rsidR="00F22505" w:rsidRPr="007E52EE">
        <w:t>showed that s</w:t>
      </w:r>
      <w:r w:rsidR="00F22505" w:rsidRPr="00F104EB">
        <w:t>hopping and leisure are the main motives for travel of those over 60</w:t>
      </w:r>
      <w:r w:rsidR="00F22505" w:rsidRPr="007E52EE">
        <w:t>.</w:t>
      </w:r>
      <w:r w:rsidR="00F22505" w:rsidRPr="00F104EB">
        <w:t xml:space="preserve"> Access to healthcare, food shops, post offices and other cultural, social and leisure facilities (including libraries, leisure centres, non-food shops, town centres and places of worship) were </w:t>
      </w:r>
      <w:r w:rsidR="00F22505" w:rsidRPr="00F104EB">
        <w:lastRenderedPageBreak/>
        <w:t>considered important in a review of local transport accessibility planning (Help the aged 2006). Of these, healthcare was overwhelmingly recognised as a key service to which access was important.</w:t>
      </w:r>
      <w:r w:rsidR="00F22505">
        <w:t xml:space="preserve"> </w:t>
      </w:r>
      <w:r w:rsidR="00F22505" w:rsidRPr="00301BB5">
        <w:t xml:space="preserve"> </w:t>
      </w:r>
    </w:p>
    <w:p w:rsidR="00F22505" w:rsidRDefault="00F22505" w:rsidP="006E759A"/>
    <w:p w:rsidR="006E759A" w:rsidRPr="00F104EB" w:rsidRDefault="006E759A" w:rsidP="006E759A">
      <w:pPr>
        <w:rPr>
          <w:rFonts w:cs="Arial"/>
          <w:color w:val="000000"/>
          <w:sz w:val="23"/>
          <w:szCs w:val="23"/>
          <w:lang w:eastAsia="zh-CN"/>
        </w:rPr>
      </w:pPr>
      <w:r>
        <w:t xml:space="preserve">With </w:t>
      </w:r>
      <w:r w:rsidRPr="00F104EB">
        <w:t xml:space="preserve">the current generation of older people </w:t>
      </w:r>
      <w:r>
        <w:t>being m</w:t>
      </w:r>
      <w:r w:rsidRPr="00F104EB">
        <w:t xml:space="preserve">ore active than previous generations of </w:t>
      </w:r>
      <w:r>
        <w:t>equivalent</w:t>
      </w:r>
      <w:r w:rsidRPr="00F104EB">
        <w:t xml:space="preserve"> age</w:t>
      </w:r>
      <w:r>
        <w:t>,</w:t>
      </w:r>
      <w:r w:rsidRPr="00F104EB">
        <w:t xml:space="preserve"> </w:t>
      </w:r>
      <w:r>
        <w:t xml:space="preserve">public transport will play a crucial role in </w:t>
      </w:r>
      <w:r w:rsidRPr="00F104EB">
        <w:t>maintain</w:t>
      </w:r>
      <w:r>
        <w:t xml:space="preserve">ing their </w:t>
      </w:r>
      <w:r w:rsidRPr="00F104EB">
        <w:t>active life style</w:t>
      </w:r>
      <w:r>
        <w:t xml:space="preserve"> even when they are unable to drive</w:t>
      </w:r>
      <w:r w:rsidRPr="00F104EB">
        <w:t>.</w:t>
      </w:r>
      <w:r>
        <w:t xml:space="preserve"> </w:t>
      </w:r>
      <w:r w:rsidRPr="005D228B">
        <w:t>We should note here that whilst car ownership rates for older people are increasing (Follmer et al 2009), car use</w:t>
      </w:r>
      <w:r w:rsidRPr="005D228B">
        <w:rPr>
          <w:szCs w:val="22"/>
        </w:rPr>
        <w:t xml:space="preserve"> decreases</w:t>
      </w:r>
      <w:r>
        <w:rPr>
          <w:szCs w:val="22"/>
        </w:rPr>
        <w:t xml:space="preserve"> with age for older people, partly because of the increasingly challenging driving environment for them. Hence, p</w:t>
      </w:r>
      <w:r w:rsidRPr="00F104EB">
        <w:rPr>
          <w:szCs w:val="22"/>
        </w:rPr>
        <w:t xml:space="preserve">ublic transport is important to older people’s quality of life, their sense of freedom and independence. </w:t>
      </w:r>
      <w:r>
        <w:rPr>
          <w:szCs w:val="22"/>
        </w:rPr>
        <w:t xml:space="preserve">This has been confirmed in </w:t>
      </w:r>
      <w:r w:rsidRPr="00F104EB">
        <w:rPr>
          <w:szCs w:val="22"/>
        </w:rPr>
        <w:t>an extensive survey in the UK (</w:t>
      </w:r>
      <w:r w:rsidRPr="00D052EA">
        <w:rPr>
          <w:szCs w:val="22"/>
        </w:rPr>
        <w:t>Gabriel and Bowling 2004</w:t>
      </w:r>
      <w:r w:rsidRPr="00F104EB">
        <w:rPr>
          <w:szCs w:val="22"/>
        </w:rPr>
        <w:t>)</w:t>
      </w:r>
      <w:r>
        <w:rPr>
          <w:szCs w:val="22"/>
        </w:rPr>
        <w:t xml:space="preserve"> and features in</w:t>
      </w:r>
      <w:r w:rsidRPr="00F104EB">
        <w:rPr>
          <w:szCs w:val="22"/>
        </w:rPr>
        <w:t xml:space="preserve"> the World Health Organisation’s checklist of essential features of age-friendly cities (WHO 2007)</w:t>
      </w:r>
      <w:r w:rsidRPr="00F104EB">
        <w:rPr>
          <w:rFonts w:cs="Arial"/>
          <w:szCs w:val="22"/>
        </w:rPr>
        <w:t>.</w:t>
      </w:r>
      <w:r w:rsidRPr="00F104EB">
        <w:rPr>
          <w:rFonts w:cs="Arial"/>
          <w:color w:val="000000"/>
          <w:sz w:val="23"/>
          <w:szCs w:val="23"/>
          <w:lang w:eastAsia="zh-CN"/>
        </w:rPr>
        <w:t xml:space="preserve"> </w:t>
      </w:r>
    </w:p>
    <w:p w:rsidR="00C11966" w:rsidRPr="007E52EE" w:rsidRDefault="00C11966" w:rsidP="00C11966"/>
    <w:p w:rsidR="00C11966" w:rsidRDefault="00C11966" w:rsidP="00C11966">
      <w:r>
        <w:t>In many cases changes in mobility patter</w:t>
      </w:r>
      <w:r w:rsidR="0068547E">
        <w:t>n</w:t>
      </w:r>
      <w:r>
        <w:t>s can be linked to the decreasing ability of older people to overcome different barriers. O</w:t>
      </w:r>
      <w:r w:rsidRPr="00F104EB">
        <w:t xml:space="preserve">lder people face a </w:t>
      </w:r>
      <w:r w:rsidRPr="007E52EE">
        <w:t>number of barriers</w:t>
      </w:r>
      <w:r w:rsidRPr="00F104EB">
        <w:rPr>
          <w:bCs/>
          <w:szCs w:val="22"/>
        </w:rPr>
        <w:t xml:space="preserve"> when undertaking journeys</w:t>
      </w:r>
      <w:r>
        <w:t xml:space="preserve"> </w:t>
      </w:r>
      <w:r>
        <w:rPr>
          <w:bCs/>
          <w:szCs w:val="22"/>
        </w:rPr>
        <w:t>such as</w:t>
      </w:r>
      <w:r w:rsidRPr="00F104EB">
        <w:t xml:space="preserve"> physical, psychological and economic barriers to travel, including diminished motor, sensory and cognitive abilities for some (ECMT 2002). </w:t>
      </w:r>
      <w:r>
        <w:t xml:space="preserve">An Austrian study investigating the mobility patterns and barriers of 15 different groups of transportation disadvantaged people (e.g. people with physical or sensory disabilities, people at risk of poverty, single parents) showed that older people particularly experience barriers related to lack of accessibility of the physical environment, insufficient provision of information and inadequate public transport services (Sammer et al. 2013). All of these aspects specifically affect people who are dependent on the use of public transport services. </w:t>
      </w:r>
      <w:r w:rsidRPr="00F104EB">
        <w:t xml:space="preserve">For many of those </w:t>
      </w:r>
      <w:r>
        <w:rPr>
          <w:szCs w:val="22"/>
        </w:rPr>
        <w:t>no longer</w:t>
      </w:r>
      <w:r w:rsidRPr="00F104EB">
        <w:rPr>
          <w:szCs w:val="22"/>
        </w:rPr>
        <w:t xml:space="preserve"> able to drive, </w:t>
      </w:r>
      <w:r w:rsidRPr="00F104EB">
        <w:t xml:space="preserve">public transport </w:t>
      </w:r>
      <w:r>
        <w:t>remains</w:t>
      </w:r>
      <w:r w:rsidRPr="00F104EB">
        <w:t xml:space="preserve"> the only form of transport available</w:t>
      </w:r>
      <w:r>
        <w:t xml:space="preserve">. </w:t>
      </w:r>
      <w:r>
        <w:rPr>
          <w:lang w:eastAsia="zh-CN"/>
        </w:rPr>
        <w:t xml:space="preserve">In order to keep the rapidly increasing population of older people </w:t>
      </w:r>
      <w:r w:rsidRPr="00F104EB">
        <w:rPr>
          <w:lang w:eastAsia="zh-CN"/>
        </w:rPr>
        <w:t>actively involved in their daily activities,</w:t>
      </w:r>
      <w:r>
        <w:rPr>
          <w:lang w:eastAsia="zh-CN"/>
        </w:rPr>
        <w:t xml:space="preserve"> it is therefore vital that public transport facilities available are adequate to provide </w:t>
      </w:r>
      <w:r w:rsidRPr="00F104EB">
        <w:rPr>
          <w:lang w:eastAsia="zh-CN"/>
        </w:rPr>
        <w:t>acceptable levels of mobility</w:t>
      </w:r>
      <w:r>
        <w:rPr>
          <w:lang w:eastAsia="zh-CN"/>
        </w:rPr>
        <w:t xml:space="preserve"> for the specific needs of older people</w:t>
      </w:r>
      <w:r w:rsidRPr="00F104EB">
        <w:rPr>
          <w:lang w:eastAsia="zh-CN"/>
        </w:rPr>
        <w:t>.</w:t>
      </w:r>
      <w:r>
        <w:rPr>
          <w:lang w:eastAsia="zh-CN"/>
        </w:rPr>
        <w:t xml:space="preserve"> To address this issue, it is essential to identify the requirements of public transport for older people depending</w:t>
      </w:r>
      <w:r w:rsidRPr="00F104EB">
        <w:t xml:space="preserve"> on their </w:t>
      </w:r>
      <w:r>
        <w:t>circumstances.</w:t>
      </w:r>
    </w:p>
    <w:p w:rsidR="00606723" w:rsidRDefault="00606723" w:rsidP="00C11966"/>
    <w:p w:rsidR="00606723" w:rsidRDefault="00606723" w:rsidP="00CE0D96">
      <w:r w:rsidRPr="00F104EB">
        <w:t xml:space="preserve">The </w:t>
      </w:r>
      <w:r>
        <w:t>requirements</w:t>
      </w:r>
      <w:r w:rsidRPr="00F104EB">
        <w:t xml:space="preserve"> of older people using public transport ha</w:t>
      </w:r>
      <w:r>
        <w:t>ve</w:t>
      </w:r>
      <w:r w:rsidRPr="00F104EB">
        <w:t xml:space="preserve"> previously been studied by </w:t>
      </w:r>
      <w:r>
        <w:t>considering them in</w:t>
      </w:r>
      <w:r w:rsidRPr="00F104EB">
        <w:t xml:space="preserve"> groups</w:t>
      </w:r>
      <w:r>
        <w:t xml:space="preserve"> with particular characteristics</w:t>
      </w:r>
      <w:r w:rsidRPr="00F104EB">
        <w:t xml:space="preserve">. </w:t>
      </w:r>
      <w:r w:rsidRPr="00F104EB">
        <w:rPr>
          <w:szCs w:val="22"/>
        </w:rPr>
        <w:t>Neugarten (1974) and Baltes (1997)</w:t>
      </w:r>
      <w:r w:rsidRPr="00F104EB">
        <w:t xml:space="preserve"> distinguished older people in different age intervals and explored the needs for each of those intervals. In the Euro Access project (</w:t>
      </w:r>
      <w:r w:rsidRPr="00F104EB">
        <w:rPr>
          <w:szCs w:val="22"/>
        </w:rPr>
        <w:t>Ståhl and Wretstrand 2008</w:t>
      </w:r>
      <w:r w:rsidRPr="00F104EB">
        <w:t xml:space="preserve">), a differentiation was made </w:t>
      </w:r>
      <w:r>
        <w:t xml:space="preserve">based on </w:t>
      </w:r>
      <w:r w:rsidRPr="00F104EB">
        <w:t xml:space="preserve">the impairments of older people: </w:t>
      </w:r>
      <w:r>
        <w:t>M</w:t>
      </w:r>
      <w:r w:rsidRPr="00F104EB">
        <w:t>obility impairments, visual impairments, hearing impairments</w:t>
      </w:r>
      <w:r>
        <w:t xml:space="preserve"> and</w:t>
      </w:r>
      <w:r w:rsidRPr="00F104EB">
        <w:t xml:space="preserve"> cognitive impairments. </w:t>
      </w:r>
      <w:r w:rsidR="00F22505" w:rsidRPr="00F104EB">
        <w:rPr>
          <w:lang w:eastAsia="zh-CN"/>
        </w:rPr>
        <w:t>Older people are</w:t>
      </w:r>
      <w:r w:rsidR="00F22505">
        <w:rPr>
          <w:lang w:eastAsia="zh-CN"/>
        </w:rPr>
        <w:t xml:space="preserve"> </w:t>
      </w:r>
      <w:r w:rsidR="00F22505" w:rsidRPr="00F104EB">
        <w:rPr>
          <w:lang w:eastAsia="zh-CN"/>
        </w:rPr>
        <w:t xml:space="preserve">reluctant to take public transport not only because of changes in their physical health, but </w:t>
      </w:r>
      <w:r w:rsidR="00F22505">
        <w:rPr>
          <w:lang w:eastAsia="zh-CN"/>
        </w:rPr>
        <w:t xml:space="preserve">also </w:t>
      </w:r>
      <w:r w:rsidR="00F22505" w:rsidRPr="00F104EB">
        <w:rPr>
          <w:lang w:eastAsia="zh-CN"/>
        </w:rPr>
        <w:t xml:space="preserve">especially because of the challenges that public transport poses to them. Older people who have used public transport throughout their lives can </w:t>
      </w:r>
      <w:r w:rsidR="00F22505">
        <w:rPr>
          <w:lang w:eastAsia="zh-CN"/>
        </w:rPr>
        <w:t xml:space="preserve">more </w:t>
      </w:r>
      <w:r w:rsidR="00F22505" w:rsidRPr="00F104EB">
        <w:rPr>
          <w:lang w:eastAsia="zh-CN"/>
        </w:rPr>
        <w:t xml:space="preserve">easily cope and are more open to considering the various transport alternatives than those who have always used the car as their main mode of transport. Older people need to know </w:t>
      </w:r>
      <w:r w:rsidR="00966AB9">
        <w:rPr>
          <w:lang w:eastAsia="zh-CN"/>
        </w:rPr>
        <w:t>the</w:t>
      </w:r>
      <w:r w:rsidR="00966AB9" w:rsidRPr="00F104EB">
        <w:rPr>
          <w:lang w:eastAsia="zh-CN"/>
        </w:rPr>
        <w:t xml:space="preserve"> </w:t>
      </w:r>
      <w:r w:rsidR="00F22505" w:rsidRPr="00F104EB">
        <w:rPr>
          <w:lang w:eastAsia="zh-CN"/>
        </w:rPr>
        <w:t xml:space="preserve">public transport </w:t>
      </w:r>
      <w:r w:rsidR="00966AB9">
        <w:rPr>
          <w:lang w:eastAsia="zh-CN"/>
        </w:rPr>
        <w:t>offering</w:t>
      </w:r>
      <w:r w:rsidR="00F22505" w:rsidRPr="00F104EB">
        <w:rPr>
          <w:lang w:eastAsia="zh-CN"/>
        </w:rPr>
        <w:t xml:space="preserve">, </w:t>
      </w:r>
      <w:r w:rsidR="00966AB9">
        <w:rPr>
          <w:lang w:eastAsia="zh-CN"/>
        </w:rPr>
        <w:t xml:space="preserve">including </w:t>
      </w:r>
      <w:r w:rsidR="00F22505" w:rsidRPr="00F104EB">
        <w:rPr>
          <w:lang w:eastAsia="zh-CN"/>
        </w:rPr>
        <w:t>accessib</w:t>
      </w:r>
      <w:r w:rsidR="00F22505">
        <w:rPr>
          <w:lang w:eastAsia="zh-CN"/>
        </w:rPr>
        <w:t>ility</w:t>
      </w:r>
      <w:r w:rsidR="00966AB9">
        <w:rPr>
          <w:lang w:eastAsia="zh-CN"/>
        </w:rPr>
        <w:t>,</w:t>
      </w:r>
      <w:r w:rsidR="00F22505">
        <w:rPr>
          <w:lang w:eastAsia="zh-CN"/>
        </w:rPr>
        <w:t xml:space="preserve"> </w:t>
      </w:r>
      <w:r w:rsidR="00463A7C">
        <w:rPr>
          <w:lang w:eastAsia="zh-CN"/>
        </w:rPr>
        <w:t>as well as</w:t>
      </w:r>
      <w:r w:rsidR="00966AB9">
        <w:rPr>
          <w:lang w:eastAsia="zh-CN"/>
        </w:rPr>
        <w:t xml:space="preserve"> the</w:t>
      </w:r>
      <w:r w:rsidR="00463A7C">
        <w:rPr>
          <w:lang w:eastAsia="zh-CN"/>
        </w:rPr>
        <w:t xml:space="preserve"> </w:t>
      </w:r>
      <w:r w:rsidR="00F22505">
        <w:rPr>
          <w:lang w:eastAsia="zh-CN"/>
        </w:rPr>
        <w:t xml:space="preserve">areas served </w:t>
      </w:r>
      <w:r w:rsidR="00F22505" w:rsidRPr="00F104EB">
        <w:rPr>
          <w:rFonts w:cs="Arial"/>
          <w:color w:val="000000"/>
          <w:sz w:val="23"/>
          <w:szCs w:val="23"/>
          <w:lang w:eastAsia="zh-CN"/>
        </w:rPr>
        <w:t xml:space="preserve">and </w:t>
      </w:r>
      <w:r w:rsidR="00463A7C">
        <w:rPr>
          <w:rFonts w:cs="Arial"/>
          <w:color w:val="000000"/>
          <w:sz w:val="23"/>
          <w:szCs w:val="23"/>
          <w:lang w:eastAsia="zh-CN"/>
        </w:rPr>
        <w:t xml:space="preserve">service </w:t>
      </w:r>
      <w:r w:rsidR="00966AB9">
        <w:rPr>
          <w:rFonts w:cs="Arial"/>
          <w:color w:val="000000"/>
          <w:sz w:val="23"/>
          <w:szCs w:val="23"/>
          <w:lang w:eastAsia="zh-CN"/>
        </w:rPr>
        <w:t>provision</w:t>
      </w:r>
      <w:r w:rsidR="00F22505" w:rsidRPr="00F104EB">
        <w:rPr>
          <w:rFonts w:cs="Arial"/>
          <w:color w:val="000000"/>
          <w:sz w:val="23"/>
          <w:szCs w:val="23"/>
          <w:lang w:eastAsia="zh-CN"/>
        </w:rPr>
        <w:t>.</w:t>
      </w:r>
      <w:r w:rsidR="00F22505">
        <w:rPr>
          <w:rFonts w:cs="Arial"/>
          <w:color w:val="000000"/>
          <w:sz w:val="23"/>
          <w:szCs w:val="23"/>
          <w:lang w:eastAsia="zh-CN"/>
        </w:rPr>
        <w:t xml:space="preserve"> </w:t>
      </w:r>
      <w:r w:rsidR="00966AB9">
        <w:rPr>
          <w:rFonts w:cs="Arial"/>
          <w:color w:val="000000"/>
          <w:sz w:val="23"/>
          <w:szCs w:val="23"/>
          <w:lang w:eastAsia="zh-CN"/>
        </w:rPr>
        <w:t>I</w:t>
      </w:r>
      <w:r w:rsidR="00F22505">
        <w:rPr>
          <w:rFonts w:cs="Arial"/>
          <w:color w:val="000000"/>
          <w:sz w:val="23"/>
          <w:szCs w:val="23"/>
          <w:lang w:eastAsia="zh-CN"/>
        </w:rPr>
        <w:t xml:space="preserve">nformation detailing different aspects of public transport </w:t>
      </w:r>
      <w:r w:rsidR="0068547E">
        <w:rPr>
          <w:rFonts w:cs="Arial"/>
          <w:color w:val="000000"/>
          <w:sz w:val="23"/>
          <w:szCs w:val="23"/>
          <w:lang w:eastAsia="zh-CN"/>
        </w:rPr>
        <w:t xml:space="preserve">operations </w:t>
      </w:r>
      <w:r w:rsidR="00F22505">
        <w:rPr>
          <w:rFonts w:cs="Arial"/>
          <w:color w:val="000000"/>
          <w:sz w:val="23"/>
          <w:szCs w:val="23"/>
          <w:lang w:eastAsia="zh-CN"/>
        </w:rPr>
        <w:t>(timetable, accessibility, changes, fares, etc.) is very important in encouraging older people to use public transport</w:t>
      </w:r>
      <w:r w:rsidR="0068547E">
        <w:rPr>
          <w:rFonts w:cs="Arial"/>
          <w:color w:val="000000"/>
          <w:sz w:val="23"/>
          <w:szCs w:val="23"/>
          <w:lang w:eastAsia="zh-CN"/>
        </w:rPr>
        <w:t xml:space="preserve"> (PT)</w:t>
      </w:r>
      <w:r w:rsidR="00F22505">
        <w:rPr>
          <w:rFonts w:cs="Arial"/>
          <w:color w:val="000000"/>
          <w:sz w:val="23"/>
          <w:szCs w:val="23"/>
          <w:lang w:eastAsia="zh-CN"/>
        </w:rPr>
        <w:t xml:space="preserve">. </w:t>
      </w:r>
      <w:r w:rsidR="00CE0D96" w:rsidRPr="00370DAA">
        <w:t xml:space="preserve">Lack of information is one of the </w:t>
      </w:r>
      <w:r w:rsidR="00CE0D96" w:rsidRPr="00A451B5">
        <w:t xml:space="preserve">key barriers for PT users, particularly for older people. </w:t>
      </w:r>
      <w:r w:rsidR="00F22505" w:rsidRPr="00A451B5">
        <w:rPr>
          <w:rFonts w:cs="Arial"/>
          <w:color w:val="000000"/>
          <w:sz w:val="23"/>
          <w:szCs w:val="23"/>
          <w:lang w:eastAsia="zh-CN"/>
        </w:rPr>
        <w:t>The i</w:t>
      </w:r>
      <w:r w:rsidR="006E759A" w:rsidRPr="00A451B5">
        <w:t xml:space="preserve">nformation provision needs to address these issues to become successfully </w:t>
      </w:r>
      <w:r w:rsidR="00F22505" w:rsidRPr="00A451B5">
        <w:t>acceptable</w:t>
      </w:r>
      <w:r w:rsidR="006E759A" w:rsidRPr="00A451B5">
        <w:t xml:space="preserve"> to older people.</w:t>
      </w:r>
      <w:r w:rsidRPr="00F104EB">
        <w:t xml:space="preserve"> </w:t>
      </w:r>
    </w:p>
    <w:p w:rsidR="00606723" w:rsidRDefault="00606723" w:rsidP="00606723"/>
    <w:p w:rsidR="00C11966" w:rsidRPr="00F104EB" w:rsidRDefault="00F22505" w:rsidP="00F22505">
      <w:pPr>
        <w:pStyle w:val="Heading2"/>
      </w:pPr>
      <w:bookmarkStart w:id="2" w:name="_Toc358725762"/>
      <w:bookmarkStart w:id="3" w:name="_Toc323864694"/>
      <w:r>
        <w:lastRenderedPageBreak/>
        <w:t>P</w:t>
      </w:r>
      <w:r w:rsidR="00C11966" w:rsidRPr="00F104EB">
        <w:t>ublic transport</w:t>
      </w:r>
      <w:r w:rsidR="00EC4FDC">
        <w:t xml:space="preserve"> information </w:t>
      </w:r>
      <w:r w:rsidR="00C11966">
        <w:t>for</w:t>
      </w:r>
      <w:r w:rsidR="00C11966" w:rsidRPr="00F104EB">
        <w:t xml:space="preserve"> older people</w:t>
      </w:r>
      <w:bookmarkEnd w:id="2"/>
    </w:p>
    <w:p w:rsidR="00CE0D96" w:rsidRDefault="00CE0D96" w:rsidP="00CE0D96">
      <w:r>
        <w:t>Older people need travel information more than other people because of declined physical and mental conditions, as for example, many older people c</w:t>
      </w:r>
      <w:r w:rsidRPr="0013651F">
        <w:t xml:space="preserve">annot stand for long, </w:t>
      </w:r>
      <w:r>
        <w:t xml:space="preserve">are </w:t>
      </w:r>
      <w:r w:rsidRPr="0013651F">
        <w:t xml:space="preserve">sensitive to </w:t>
      </w:r>
      <w:r>
        <w:t xml:space="preserve">weather conditions, </w:t>
      </w:r>
      <w:r w:rsidRPr="0013651F">
        <w:t>cannot do things</w:t>
      </w:r>
      <w:r>
        <w:t xml:space="preserve"> </w:t>
      </w:r>
      <w:r w:rsidRPr="0013651F">
        <w:t>quickly</w:t>
      </w:r>
      <w:r>
        <w:t>, and cannot walk large distances. Vision, hearing and other impairments may mean special information services are needed to deliver information, and older people may require additional items of information not typically asked for by other travellers, such as the location of lifts at multi-floored stations.</w:t>
      </w:r>
    </w:p>
    <w:p w:rsidR="00CE0D96" w:rsidRDefault="00CE0D96" w:rsidP="00CE0D96">
      <w:pPr>
        <w:rPr>
          <w:rFonts w:cs="Arial"/>
          <w:sz w:val="23"/>
          <w:szCs w:val="23"/>
          <w:lang w:eastAsia="en-GB"/>
        </w:rPr>
      </w:pPr>
    </w:p>
    <w:p w:rsidR="00CE0D96" w:rsidRDefault="00CE0D96" w:rsidP="00CE0D96">
      <w:r>
        <w:t>O</w:t>
      </w:r>
      <w:r w:rsidRPr="004E57E7">
        <w:t xml:space="preserve">lder people find </w:t>
      </w:r>
      <w:r w:rsidRPr="002F5BD5">
        <w:t>pre-journey traveller information</w:t>
      </w:r>
      <w:r>
        <w:t xml:space="preserve"> </w:t>
      </w:r>
      <w:r w:rsidRPr="004E57E7">
        <w:t xml:space="preserve">in public transport more important than younger </w:t>
      </w:r>
      <w:r>
        <w:t>one</w:t>
      </w:r>
      <w:r w:rsidRPr="004E57E7">
        <w:t>s (Grotenhuis et. al.</w:t>
      </w:r>
      <w:r w:rsidR="0082536E">
        <w:t>,</w:t>
      </w:r>
      <w:r>
        <w:t xml:space="preserve"> </w:t>
      </w:r>
      <w:r w:rsidRPr="004E57E7">
        <w:t>2007).</w:t>
      </w:r>
      <w:r>
        <w:t xml:space="preserve">  “A</w:t>
      </w:r>
      <w:r w:rsidRPr="00CB008C">
        <w:t>n older or disabled traveller may wish to know not only</w:t>
      </w:r>
      <w:r>
        <w:t xml:space="preserve"> </w:t>
      </w:r>
      <w:r w:rsidRPr="00CB008C">
        <w:t>the time that the bus or train will arrive at the appropriate stop, but also</w:t>
      </w:r>
      <w:r>
        <w:t xml:space="preserve"> </w:t>
      </w:r>
      <w:r w:rsidRPr="00CB008C">
        <w:t xml:space="preserve">whether it will be low-floored and have </w:t>
      </w:r>
      <w:r w:rsidRPr="002F5BD5">
        <w:t>adequate internal manoeuvring space”</w:t>
      </w:r>
      <w:r>
        <w:t xml:space="preserve"> </w:t>
      </w:r>
      <w:r w:rsidRPr="00CB008C">
        <w:t>(Edwards et. al. 2001). This type of objective information on physical</w:t>
      </w:r>
      <w:r>
        <w:t xml:space="preserve"> </w:t>
      </w:r>
      <w:r w:rsidRPr="00CB008C">
        <w:t>accessibility allows the older or disable</w:t>
      </w:r>
      <w:r>
        <w:t>d</w:t>
      </w:r>
      <w:r w:rsidRPr="00CB008C">
        <w:t xml:space="preserve"> traveller to assess the subjective</w:t>
      </w:r>
      <w:r>
        <w:t xml:space="preserve"> </w:t>
      </w:r>
      <w:r w:rsidRPr="00CB008C">
        <w:t>usability (Iwarsson &amp; Ståhl, 2003). Targeted traveller information may thus</w:t>
      </w:r>
      <w:r>
        <w:t xml:space="preserve"> </w:t>
      </w:r>
      <w:r w:rsidRPr="00CB008C">
        <w:t>become very useful for the individual when planning a journey by public</w:t>
      </w:r>
      <w:r>
        <w:t xml:space="preserve"> </w:t>
      </w:r>
      <w:r w:rsidRPr="00CB008C">
        <w:t>transport.</w:t>
      </w:r>
      <w:r>
        <w:t xml:space="preserve"> </w:t>
      </w:r>
      <w:r w:rsidRPr="008A6ACB">
        <w:t>Targeted traveller information allow</w:t>
      </w:r>
      <w:r w:rsidR="00033CF7">
        <w:t>s</w:t>
      </w:r>
      <w:r w:rsidRPr="008A6ACB">
        <w:t xml:space="preserve"> older travellers to activate their individual competence to a greater extent tha</w:t>
      </w:r>
      <w:r>
        <w:t>n before and consequently cope</w:t>
      </w:r>
      <w:r w:rsidRPr="008A6ACB">
        <w:t xml:space="preserve"> better with the public transport services (Waara</w:t>
      </w:r>
      <w:r w:rsidR="0082536E">
        <w:t>,</w:t>
      </w:r>
      <w:r w:rsidRPr="008A6ACB">
        <w:t xml:space="preserve"> 2009).</w:t>
      </w:r>
    </w:p>
    <w:p w:rsidR="00CE0D96" w:rsidRDefault="00CE0D96" w:rsidP="00CE0D96">
      <w:pPr>
        <w:spacing w:after="60"/>
        <w:rPr>
          <w:rFonts w:cs="Arial"/>
          <w:sz w:val="23"/>
          <w:szCs w:val="23"/>
          <w:lang w:eastAsia="en-GB"/>
        </w:rPr>
      </w:pPr>
    </w:p>
    <w:p w:rsidR="00CE0D96" w:rsidRDefault="00C11966" w:rsidP="003165F3">
      <w:pPr>
        <w:spacing w:after="60"/>
      </w:pPr>
      <w:r>
        <w:rPr>
          <w:rFonts w:cs="Arial"/>
          <w:sz w:val="23"/>
          <w:szCs w:val="23"/>
          <w:lang w:eastAsia="en-GB"/>
        </w:rPr>
        <w:t>C</w:t>
      </w:r>
      <w:r w:rsidRPr="00F104EB">
        <w:rPr>
          <w:rFonts w:cs="Arial"/>
          <w:sz w:val="23"/>
          <w:szCs w:val="23"/>
          <w:lang w:eastAsia="en-GB"/>
        </w:rPr>
        <w:t>lear, concise, accurate and timely</w:t>
      </w:r>
      <w:r>
        <w:rPr>
          <w:rFonts w:cs="Arial"/>
          <w:sz w:val="23"/>
          <w:szCs w:val="23"/>
          <w:lang w:eastAsia="en-GB"/>
        </w:rPr>
        <w:t xml:space="preserve"> t</w:t>
      </w:r>
      <w:r w:rsidRPr="00F104EB">
        <w:rPr>
          <w:lang w:eastAsia="zh-CN"/>
        </w:rPr>
        <w:t>raveller information is useful for all older people regardless of their physical restrictions</w:t>
      </w:r>
      <w:r>
        <w:rPr>
          <w:lang w:eastAsia="zh-CN"/>
        </w:rPr>
        <w:t>.</w:t>
      </w:r>
      <w:r w:rsidR="00C27966">
        <w:rPr>
          <w:lang w:eastAsia="zh-CN"/>
        </w:rPr>
        <w:t xml:space="preserve"> </w:t>
      </w:r>
      <w:r w:rsidR="00C27966">
        <w:t>A wide range of information may be needed, for example PT network</w:t>
      </w:r>
      <w:r w:rsidR="00C27966" w:rsidRPr="00DF1321">
        <w:t xml:space="preserve">, routes, stations/stops, service timetable, and ticket price.  </w:t>
      </w:r>
      <w:r>
        <w:rPr>
          <w:lang w:eastAsia="zh-CN"/>
        </w:rPr>
        <w:t xml:space="preserve">However, the </w:t>
      </w:r>
      <w:r w:rsidRPr="00F104EB">
        <w:rPr>
          <w:lang w:eastAsia="zh-CN"/>
        </w:rPr>
        <w:t xml:space="preserve">level of </w:t>
      </w:r>
      <w:r>
        <w:rPr>
          <w:lang w:eastAsia="zh-CN"/>
        </w:rPr>
        <w:t>usefulness relates to</w:t>
      </w:r>
      <w:r w:rsidRPr="00F104EB">
        <w:rPr>
          <w:lang w:eastAsia="zh-CN"/>
        </w:rPr>
        <w:t xml:space="preserve"> the impairment </w:t>
      </w:r>
      <w:r>
        <w:rPr>
          <w:lang w:eastAsia="zh-CN"/>
        </w:rPr>
        <w:t xml:space="preserve">of the </w:t>
      </w:r>
      <w:r w:rsidRPr="00F104EB">
        <w:rPr>
          <w:lang w:eastAsia="zh-CN"/>
        </w:rPr>
        <w:t xml:space="preserve">traveller. </w:t>
      </w:r>
      <w:r w:rsidRPr="00F104EB">
        <w:rPr>
          <w:rFonts w:cs="Arial"/>
          <w:sz w:val="23"/>
          <w:szCs w:val="23"/>
          <w:lang w:eastAsia="en-GB"/>
        </w:rPr>
        <w:t xml:space="preserve">Information, especially regarding </w:t>
      </w:r>
      <w:r>
        <w:rPr>
          <w:rFonts w:cs="Arial"/>
          <w:sz w:val="23"/>
          <w:szCs w:val="23"/>
          <w:lang w:eastAsia="en-GB"/>
        </w:rPr>
        <w:t xml:space="preserve">the </w:t>
      </w:r>
      <w:r w:rsidRPr="00F104EB">
        <w:rPr>
          <w:rFonts w:cs="Arial"/>
          <w:sz w:val="23"/>
          <w:szCs w:val="23"/>
          <w:lang w:eastAsia="en-GB"/>
        </w:rPr>
        <w:t xml:space="preserve">accessibility of buses (vehicle, bus stop) is crucial to older people with mobility problems. </w:t>
      </w:r>
      <w:r>
        <w:rPr>
          <w:rFonts w:cs="Arial"/>
          <w:sz w:val="23"/>
          <w:szCs w:val="23"/>
          <w:lang w:eastAsia="en-GB"/>
        </w:rPr>
        <w:t>Again, the i</w:t>
      </w:r>
      <w:r w:rsidRPr="00F104EB">
        <w:rPr>
          <w:lang w:eastAsia="zh-CN"/>
        </w:rPr>
        <w:t>nformation needs</w:t>
      </w:r>
      <w:r>
        <w:rPr>
          <w:lang w:eastAsia="zh-CN"/>
        </w:rPr>
        <w:t xml:space="preserve"> could </w:t>
      </w:r>
      <w:r w:rsidRPr="00F104EB">
        <w:rPr>
          <w:lang w:eastAsia="zh-CN"/>
        </w:rPr>
        <w:t>differ from person</w:t>
      </w:r>
      <w:r>
        <w:rPr>
          <w:lang w:eastAsia="zh-CN"/>
        </w:rPr>
        <w:t>-</w:t>
      </w:r>
      <w:r w:rsidRPr="00F104EB">
        <w:rPr>
          <w:lang w:eastAsia="zh-CN"/>
        </w:rPr>
        <w:t>to</w:t>
      </w:r>
      <w:r>
        <w:rPr>
          <w:lang w:eastAsia="zh-CN"/>
        </w:rPr>
        <w:t>-</w:t>
      </w:r>
      <w:r w:rsidRPr="00F104EB">
        <w:rPr>
          <w:lang w:eastAsia="zh-CN"/>
        </w:rPr>
        <w:t xml:space="preserve">person depending on their </w:t>
      </w:r>
      <w:r>
        <w:rPr>
          <w:lang w:eastAsia="zh-CN"/>
        </w:rPr>
        <w:t xml:space="preserve">ability to extract information and the route choice behaviour. </w:t>
      </w:r>
      <w:r w:rsidR="00011710">
        <w:rPr>
          <w:lang w:eastAsia="zh-CN"/>
        </w:rPr>
        <w:t>For example, some may want a route served by a low floor bus whereas other</w:t>
      </w:r>
      <w:r w:rsidR="00033CF7">
        <w:rPr>
          <w:lang w:eastAsia="zh-CN"/>
        </w:rPr>
        <w:t>s</w:t>
      </w:r>
      <w:r w:rsidR="00011710">
        <w:rPr>
          <w:lang w:eastAsia="zh-CN"/>
        </w:rPr>
        <w:t xml:space="preserve"> may be </w:t>
      </w:r>
      <w:r w:rsidR="00011710" w:rsidRPr="00F104EB">
        <w:rPr>
          <w:lang w:eastAsia="zh-CN"/>
        </w:rPr>
        <w:t xml:space="preserve">prepared </w:t>
      </w:r>
      <w:r w:rsidR="00011710">
        <w:rPr>
          <w:lang w:eastAsia="zh-CN"/>
        </w:rPr>
        <w:t xml:space="preserve">to </w:t>
      </w:r>
      <w:r w:rsidR="00011710" w:rsidRPr="00F104EB">
        <w:rPr>
          <w:lang w:eastAsia="zh-CN"/>
        </w:rPr>
        <w:t>spend more time on one bus rather than making a journey needing change (SU</w:t>
      </w:r>
      <w:r w:rsidR="0082536E">
        <w:rPr>
          <w:lang w:eastAsia="zh-CN"/>
        </w:rPr>
        <w:t>,</w:t>
      </w:r>
      <w:r w:rsidR="00011710">
        <w:rPr>
          <w:lang w:eastAsia="zh-CN"/>
        </w:rPr>
        <w:t xml:space="preserve"> </w:t>
      </w:r>
      <w:r w:rsidR="00011710" w:rsidRPr="00F104EB">
        <w:rPr>
          <w:lang w:eastAsia="zh-CN"/>
        </w:rPr>
        <w:t>2007).</w:t>
      </w:r>
      <w:r w:rsidR="00011710">
        <w:rPr>
          <w:lang w:eastAsia="zh-CN"/>
        </w:rPr>
        <w:t xml:space="preserve"> </w:t>
      </w:r>
      <w:r w:rsidR="00CE0D96">
        <w:t>New users of bus service (including those older people who have just given up or plan to give up driving) are expected to have a high demand for PT information</w:t>
      </w:r>
      <w:r w:rsidR="003165F3">
        <w:t xml:space="preserve"> </w:t>
      </w:r>
      <w:r w:rsidR="00CE0D96">
        <w:t xml:space="preserve">(from EBSF, 2009). When travelling to or in an unfamiliar area, user demands for bus service information will be higher in terms of content and urgency.  </w:t>
      </w:r>
    </w:p>
    <w:p w:rsidR="00CE0D96" w:rsidRPr="009872CA" w:rsidRDefault="00CE0D96" w:rsidP="00CE0D96">
      <w:pPr>
        <w:numPr>
          <w:ilvl w:val="0"/>
          <w:numId w:val="7"/>
        </w:numPr>
        <w:ind w:left="714" w:hanging="357"/>
      </w:pPr>
      <w:r w:rsidRPr="009872CA">
        <w:t>Bus</w:t>
      </w:r>
      <w:r>
        <w:t>/tram</w:t>
      </w:r>
      <w:r w:rsidRPr="009872CA">
        <w:t xml:space="preserve"> network</w:t>
      </w:r>
      <w:r>
        <w:t>s</w:t>
      </w:r>
      <w:r w:rsidRPr="009872CA">
        <w:t xml:space="preserve"> and routes</w:t>
      </w:r>
      <w:r>
        <w:t>.</w:t>
      </w:r>
      <w:r w:rsidRPr="009872CA">
        <w:t xml:space="preserve"> </w:t>
      </w:r>
    </w:p>
    <w:p w:rsidR="00CE0D96" w:rsidRPr="009872CA" w:rsidRDefault="00CE0D96" w:rsidP="00CE0D96">
      <w:pPr>
        <w:numPr>
          <w:ilvl w:val="0"/>
          <w:numId w:val="7"/>
        </w:numPr>
        <w:ind w:left="714" w:hanging="357"/>
      </w:pPr>
      <w:r>
        <w:t>S</w:t>
      </w:r>
      <w:r w:rsidRPr="009872CA">
        <w:t>top</w:t>
      </w:r>
      <w:r>
        <w:t xml:space="preserve"> location</w:t>
      </w:r>
      <w:r w:rsidRPr="009872CA">
        <w:t>s</w:t>
      </w:r>
      <w:r>
        <w:t>, including those for inter-</w:t>
      </w:r>
      <w:r w:rsidRPr="009872CA">
        <w:t>change between different routes, and connection</w:t>
      </w:r>
      <w:r>
        <w:t>s</w:t>
      </w:r>
      <w:r w:rsidRPr="009872CA">
        <w:t xml:space="preserve"> with other PT (e.g. train, air and waterway transport)</w:t>
      </w:r>
      <w:r>
        <w:t>.</w:t>
      </w:r>
    </w:p>
    <w:p w:rsidR="00CE0D96" w:rsidRPr="009872CA" w:rsidRDefault="00CE0D96" w:rsidP="00CE0D96">
      <w:pPr>
        <w:numPr>
          <w:ilvl w:val="0"/>
          <w:numId w:val="7"/>
        </w:numPr>
        <w:ind w:left="714" w:hanging="357"/>
      </w:pPr>
      <w:r w:rsidRPr="009872CA">
        <w:t>Service timetable (e.g. the first and the last service, timetable during weekdays, weekends and national holidays)</w:t>
      </w:r>
      <w:r>
        <w:t>.</w:t>
      </w:r>
    </w:p>
    <w:p w:rsidR="00CE0D96" w:rsidRPr="009872CA" w:rsidRDefault="00CE0D96" w:rsidP="00CE0D96">
      <w:pPr>
        <w:numPr>
          <w:ilvl w:val="0"/>
          <w:numId w:val="7"/>
        </w:numPr>
        <w:ind w:left="714" w:hanging="357"/>
      </w:pPr>
      <w:r w:rsidRPr="009872CA">
        <w:t>Ticket price (e.g. single, return, seasonal)</w:t>
      </w:r>
      <w:r>
        <w:t>.</w:t>
      </w:r>
    </w:p>
    <w:p w:rsidR="00CE0D96" w:rsidRDefault="00CE0D96" w:rsidP="00CE0D96">
      <w:pPr>
        <w:numPr>
          <w:ilvl w:val="0"/>
          <w:numId w:val="7"/>
        </w:numPr>
        <w:ind w:left="714" w:hanging="357"/>
      </w:pPr>
      <w:r w:rsidRPr="009872CA">
        <w:t>Payment (e.g. paper ticket, travel pass, electronic payment)</w:t>
      </w:r>
      <w:r>
        <w:t>.</w:t>
      </w:r>
    </w:p>
    <w:p w:rsidR="00CE0D96" w:rsidRPr="009872CA" w:rsidRDefault="00CE0D96" w:rsidP="00CE0D96">
      <w:pPr>
        <w:numPr>
          <w:ilvl w:val="0"/>
          <w:numId w:val="7"/>
        </w:numPr>
        <w:ind w:left="714" w:hanging="357"/>
      </w:pPr>
      <w:r>
        <w:t>Physical requirements of use.</w:t>
      </w:r>
    </w:p>
    <w:p w:rsidR="00CE0D96" w:rsidRDefault="00CE0D96" w:rsidP="00C27966">
      <w:pPr>
        <w:rPr>
          <w:lang w:eastAsia="zh-CN"/>
        </w:rPr>
      </w:pPr>
    </w:p>
    <w:p w:rsidR="00FA53B0" w:rsidRDefault="00C11966" w:rsidP="00291839">
      <w:pPr>
        <w:rPr>
          <w:lang w:eastAsia="zh-CN"/>
        </w:rPr>
      </w:pPr>
      <w:r>
        <w:rPr>
          <w:rFonts w:cs="Arial"/>
          <w:sz w:val="23"/>
          <w:szCs w:val="23"/>
          <w:lang w:eastAsia="en-GB"/>
        </w:rPr>
        <w:t xml:space="preserve">Amongst </w:t>
      </w:r>
      <w:r w:rsidRPr="00F104EB">
        <w:rPr>
          <w:rFonts w:cs="Arial"/>
          <w:sz w:val="23"/>
          <w:szCs w:val="23"/>
          <w:lang w:eastAsia="en-GB"/>
        </w:rPr>
        <w:t xml:space="preserve">various ways of </w:t>
      </w:r>
      <w:r>
        <w:rPr>
          <w:rFonts w:cs="Arial"/>
          <w:sz w:val="23"/>
          <w:szCs w:val="23"/>
          <w:lang w:eastAsia="en-GB"/>
        </w:rPr>
        <w:t>providing information</w:t>
      </w:r>
      <w:r w:rsidRPr="00F104EB">
        <w:rPr>
          <w:rFonts w:cs="Arial"/>
          <w:sz w:val="23"/>
          <w:szCs w:val="23"/>
          <w:lang w:eastAsia="en-GB"/>
        </w:rPr>
        <w:t xml:space="preserve">, only a few of </w:t>
      </w:r>
      <w:r>
        <w:rPr>
          <w:rFonts w:cs="Arial"/>
          <w:sz w:val="23"/>
          <w:szCs w:val="23"/>
          <w:lang w:eastAsia="en-GB"/>
        </w:rPr>
        <w:t xml:space="preserve">them </w:t>
      </w:r>
      <w:r w:rsidRPr="00F104EB">
        <w:rPr>
          <w:rFonts w:cs="Arial"/>
          <w:sz w:val="23"/>
          <w:szCs w:val="23"/>
          <w:lang w:eastAsia="en-GB"/>
        </w:rPr>
        <w:t xml:space="preserve">are focussed on older people, and information provision is not consistent across </w:t>
      </w:r>
      <w:r>
        <w:rPr>
          <w:rFonts w:cs="Arial"/>
          <w:sz w:val="23"/>
          <w:szCs w:val="23"/>
          <w:lang w:eastAsia="en-GB"/>
        </w:rPr>
        <w:t>Europe. The</w:t>
      </w:r>
      <w:r w:rsidRPr="00F104EB">
        <w:rPr>
          <w:rFonts w:cs="Arial"/>
          <w:sz w:val="23"/>
          <w:szCs w:val="23"/>
          <w:lang w:eastAsia="en-GB"/>
        </w:rPr>
        <w:t xml:space="preserve"> various forms of information provision </w:t>
      </w:r>
      <w:r>
        <w:rPr>
          <w:rFonts w:cs="Arial"/>
          <w:sz w:val="23"/>
          <w:szCs w:val="23"/>
          <w:lang w:eastAsia="en-GB"/>
        </w:rPr>
        <w:t xml:space="preserve">useful for older people </w:t>
      </w:r>
      <w:r w:rsidRPr="00F104EB">
        <w:rPr>
          <w:rFonts w:cs="Arial"/>
          <w:sz w:val="23"/>
          <w:szCs w:val="23"/>
          <w:lang w:eastAsia="en-GB"/>
        </w:rPr>
        <w:t>include:</w:t>
      </w:r>
      <w:r>
        <w:rPr>
          <w:rFonts w:cs="Arial"/>
          <w:sz w:val="23"/>
          <w:szCs w:val="23"/>
          <w:lang w:eastAsia="en-GB"/>
        </w:rPr>
        <w:t xml:space="preserve"> P</w:t>
      </w:r>
      <w:r w:rsidRPr="00F104EB">
        <w:t xml:space="preserve">rinted booklets </w:t>
      </w:r>
      <w:r>
        <w:t>(</w:t>
      </w:r>
      <w:r w:rsidRPr="00F104EB">
        <w:t xml:space="preserve">very useful for </w:t>
      </w:r>
      <w:r>
        <w:t>those not using latest technology), r</w:t>
      </w:r>
      <w:r w:rsidRPr="00F104EB">
        <w:t xml:space="preserve">eal time information at bus stops </w:t>
      </w:r>
      <w:r>
        <w:t>(h</w:t>
      </w:r>
      <w:r w:rsidRPr="00F104EB">
        <w:t>elp removing the uncertainty</w:t>
      </w:r>
      <w:r>
        <w:t>,</w:t>
      </w:r>
      <w:r w:rsidRPr="00F104EB">
        <w:t xml:space="preserve"> </w:t>
      </w:r>
      <w:r>
        <w:t xml:space="preserve">and </w:t>
      </w:r>
      <w:r>
        <w:rPr>
          <w:rFonts w:cs="Arial"/>
          <w:sz w:val="23"/>
          <w:szCs w:val="23"/>
        </w:rPr>
        <w:t xml:space="preserve">announcement service helps </w:t>
      </w:r>
      <w:r w:rsidRPr="00F104EB">
        <w:t>visually impaired people</w:t>
      </w:r>
      <w:r>
        <w:t>)</w:t>
      </w:r>
      <w:r w:rsidRPr="00F104EB">
        <w:t xml:space="preserve">, </w:t>
      </w:r>
      <w:r>
        <w:t xml:space="preserve">on board </w:t>
      </w:r>
      <w:r w:rsidRPr="00F104EB">
        <w:t xml:space="preserve">“Next bus stop” announcement and display </w:t>
      </w:r>
      <w:r>
        <w:t>(</w:t>
      </w:r>
      <w:r w:rsidRPr="00F104EB">
        <w:t xml:space="preserve">help people with visual impairment </w:t>
      </w:r>
      <w:r>
        <w:t>as well as</w:t>
      </w:r>
      <w:r w:rsidRPr="00F104EB">
        <w:t xml:space="preserve"> those with hearing difficulties</w:t>
      </w:r>
      <w:r>
        <w:t>) and web based services (providing</w:t>
      </w:r>
      <w:r w:rsidRPr="00F104EB">
        <w:t xml:space="preserve"> </w:t>
      </w:r>
      <w:r>
        <w:t xml:space="preserve">individual </w:t>
      </w:r>
      <w:r w:rsidRPr="00F104EB">
        <w:t>door-to-door journey information</w:t>
      </w:r>
      <w:r>
        <w:t>).</w:t>
      </w:r>
      <w:r w:rsidR="00CE0D96">
        <w:t xml:space="preserve"> </w:t>
      </w:r>
      <w:bookmarkStart w:id="4" w:name="_Toc358725811"/>
      <w:bookmarkEnd w:id="3"/>
      <w:r w:rsidR="008B7C67">
        <w:rPr>
          <w:lang w:eastAsia="zh-CN"/>
        </w:rPr>
        <w:t xml:space="preserve">These various </w:t>
      </w:r>
      <w:r w:rsidR="00291839">
        <w:rPr>
          <w:lang w:eastAsia="zh-CN"/>
        </w:rPr>
        <w:t xml:space="preserve">systems providing </w:t>
      </w:r>
      <w:r w:rsidR="008B7C67">
        <w:rPr>
          <w:lang w:eastAsia="zh-CN"/>
        </w:rPr>
        <w:t xml:space="preserve">public transport information </w:t>
      </w:r>
      <w:r w:rsidR="00291839">
        <w:rPr>
          <w:lang w:eastAsia="zh-CN"/>
        </w:rPr>
        <w:t>(shown in Figure 1) are</w:t>
      </w:r>
      <w:r w:rsidR="008B7C67">
        <w:rPr>
          <w:lang w:eastAsia="zh-CN"/>
        </w:rPr>
        <w:t xml:space="preserve"> described and discussed in the context of older people.</w:t>
      </w:r>
    </w:p>
    <w:p w:rsidR="00EB5207" w:rsidRDefault="00BA5DDC" w:rsidP="008B7C67">
      <w:pPr>
        <w:rPr>
          <w:lang w:eastAsia="zh-CN"/>
        </w:rPr>
      </w:pPr>
      <w:r>
        <w:rPr>
          <w:noProof/>
          <w:lang w:eastAsia="en-GB"/>
        </w:rPr>
        <w:lastRenderedPageBreak/>
        <mc:AlternateContent>
          <mc:Choice Requires="wpg">
            <w:drawing>
              <wp:anchor distT="0" distB="0" distL="114300" distR="114300" simplePos="0" relativeHeight="251659264" behindDoc="0" locked="0" layoutInCell="1" allowOverlap="1" wp14:anchorId="674AFBB1" wp14:editId="42A692E3">
                <wp:simplePos x="0" y="0"/>
                <wp:positionH relativeFrom="column">
                  <wp:posOffset>1376045</wp:posOffset>
                </wp:positionH>
                <wp:positionV relativeFrom="paragraph">
                  <wp:posOffset>60325</wp:posOffset>
                </wp:positionV>
                <wp:extent cx="2457450" cy="2457450"/>
                <wp:effectExtent l="38100" t="0" r="19050" b="19050"/>
                <wp:wrapNone/>
                <wp:docPr id="32" name="Group 32"/>
                <wp:cNvGraphicFramePr/>
                <a:graphic xmlns:a="http://schemas.openxmlformats.org/drawingml/2006/main">
                  <a:graphicData uri="http://schemas.microsoft.com/office/word/2010/wordprocessingGroup">
                    <wpg:wgp>
                      <wpg:cNvGrpSpPr/>
                      <wpg:grpSpPr>
                        <a:xfrm>
                          <a:off x="0" y="0"/>
                          <a:ext cx="2457450" cy="2457450"/>
                          <a:chOff x="0" y="0"/>
                          <a:chExt cx="2457450" cy="2457450"/>
                        </a:xfrm>
                      </wpg:grpSpPr>
                      <wpg:grpSp>
                        <wpg:cNvPr id="20" name="Group 1"/>
                        <wpg:cNvGrpSpPr/>
                        <wpg:grpSpPr>
                          <a:xfrm>
                            <a:off x="104775" y="0"/>
                            <a:ext cx="2219325" cy="2457450"/>
                            <a:chOff x="292101" y="-317762"/>
                            <a:chExt cx="5136353" cy="6306348"/>
                          </a:xfrm>
                        </wpg:grpSpPr>
                        <wps:wsp>
                          <wps:cNvPr id="22" name="Straight Connector 22"/>
                          <wps:cNvCnPr/>
                          <wps:spPr bwMode="auto">
                            <a:xfrm>
                              <a:off x="2891632" y="-317762"/>
                              <a:ext cx="0" cy="6306348"/>
                            </a:xfrm>
                            <a:prstGeom prst="line">
                              <a:avLst/>
                            </a:prstGeom>
                            <a:solidFill>
                              <a:schemeClr val="accent1"/>
                            </a:solidFill>
                            <a:ln w="12700" cap="flat" cmpd="sng" algn="ctr">
                              <a:solidFill>
                                <a:srgbClr val="000000"/>
                              </a:solidFill>
                              <a:prstDash val="solid"/>
                              <a:round/>
                              <a:headEnd type="none" w="med" len="med"/>
                              <a:tailEnd type="none" w="med" len="med"/>
                            </a:ln>
                            <a:effectLst/>
                          </wps:spPr>
                          <wps:bodyPr/>
                        </wps:wsp>
                        <wps:wsp>
                          <wps:cNvPr id="23" name="Straight Connector 23"/>
                          <wps:cNvCnPr/>
                          <wps:spPr bwMode="auto">
                            <a:xfrm>
                              <a:off x="431800" y="1381126"/>
                              <a:ext cx="4927600" cy="3048000"/>
                            </a:xfrm>
                            <a:prstGeom prst="line">
                              <a:avLst/>
                            </a:prstGeom>
                            <a:solidFill>
                              <a:schemeClr val="accent1"/>
                            </a:solidFill>
                            <a:ln w="12700" cap="flat" cmpd="sng" algn="ctr">
                              <a:solidFill>
                                <a:srgbClr val="000000"/>
                              </a:solidFill>
                              <a:prstDash val="solid"/>
                              <a:round/>
                              <a:headEnd type="none" w="med" len="med"/>
                              <a:tailEnd type="none" w="med" len="med"/>
                            </a:ln>
                            <a:effectLst/>
                          </wps:spPr>
                          <wps:bodyPr/>
                        </wps:wsp>
                        <wps:wsp>
                          <wps:cNvPr id="24" name="Straight Connector 24"/>
                          <wps:cNvCnPr/>
                          <wps:spPr bwMode="auto">
                            <a:xfrm flipH="1">
                              <a:off x="382588" y="1482726"/>
                              <a:ext cx="5029200" cy="2844800"/>
                            </a:xfrm>
                            <a:prstGeom prst="line">
                              <a:avLst/>
                            </a:prstGeom>
                            <a:solidFill>
                              <a:schemeClr val="accent1"/>
                            </a:solidFill>
                            <a:ln w="12700" cap="flat" cmpd="sng" algn="ctr">
                              <a:solidFill>
                                <a:srgbClr val="000000"/>
                              </a:solidFill>
                              <a:prstDash val="solid"/>
                              <a:round/>
                              <a:headEnd type="none" w="med" len="med"/>
                              <a:tailEnd type="none" w="med" len="med"/>
                            </a:ln>
                            <a:effectLst/>
                          </wps:spPr>
                          <wps:bodyPr/>
                        </wps:wsp>
                        <pic:pic xmlns:pic="http://schemas.openxmlformats.org/drawingml/2006/picture">
                          <pic:nvPicPr>
                            <pic:cNvPr id="25" name="Picture 25" descr="C:\Users\bps\AppData\Local\Microsoft\Windows\Temporary Internet Files\Content.IE5\ZAAJJIUS\SquidooTV[1].gif"/>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3048000" y="4092576"/>
                              <a:ext cx="1510665" cy="1212850"/>
                            </a:xfrm>
                            <a:prstGeom prst="rect">
                              <a:avLst/>
                            </a:prstGeom>
                            <a:noFill/>
                            <a:ln>
                              <a:noFill/>
                            </a:ln>
                          </pic:spPr>
                        </pic:pic>
                        <pic:pic xmlns:pic="http://schemas.openxmlformats.org/drawingml/2006/picture">
                          <pic:nvPicPr>
                            <pic:cNvPr id="26" name="Picture 26" descr="C:\Users\bps\AppData\Local\Microsoft\Windows\Temporary Internet Files\Content.IE5\GYZ3RMRY\telephone-svg[1].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3870325" y="2003426"/>
                              <a:ext cx="1558129" cy="1558129"/>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27" name="Picture 27" descr="C:\Users\bps\AppData\Local\Microsoft\Windows\Temporary Internet Files\Content.IE5\ZAAJJIUS\Computer-cartoon[1].jp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292101" y="2093715"/>
                              <a:ext cx="1270000" cy="1493108"/>
                            </a:xfrm>
                            <a:prstGeom prst="rect">
                              <a:avLst/>
                            </a:prstGeom>
                            <a:noFill/>
                            <a:effectLst>
                              <a:glow rad="127000">
                                <a:schemeClr val="accent1">
                                  <a:alpha val="0"/>
                                </a:schemeClr>
                              </a:glow>
                              <a:outerShdw blurRad="50800" dist="50800" dir="5400000" algn="ctr" rotWithShape="0">
                                <a:srgbClr val="000000">
                                  <a:alpha val="0"/>
                                </a:srgbClr>
                              </a:outerShdw>
                              <a:reflection stA="0" endPos="65000" dist="50800" dir="5400000" sy="-100000" algn="bl" rotWithShape="0"/>
                            </a:effectLst>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28" name="Picture 28"/>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2933800" y="646878"/>
                              <a:ext cx="1739064" cy="1141733"/>
                            </a:xfrm>
                            <a:prstGeom prst="rect">
                              <a:avLst/>
                            </a:prstGeom>
                            <a:noFill/>
                            <a:ln>
                              <a:noFill/>
                            </a:ln>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Lst>
                          </pic:spPr>
                        </pic:pic>
                        <pic:pic xmlns:pic="http://schemas.openxmlformats.org/drawingml/2006/picture">
                          <pic:nvPicPr>
                            <pic:cNvPr id="29" name="Picture 29"/>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1020363" y="4017592"/>
                              <a:ext cx="1837531" cy="952054"/>
                            </a:xfrm>
                            <a:prstGeom prst="rect">
                              <a:avLst/>
                            </a:prstGeom>
                            <a:noFill/>
                            <a:ln>
                              <a:noFill/>
                            </a:ln>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Lst>
                          </pic:spPr>
                        </pic:pic>
                        <pic:pic xmlns:pic="http://schemas.openxmlformats.org/drawingml/2006/picture">
                          <pic:nvPicPr>
                            <pic:cNvPr id="30" name="Picture 30"/>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1703781" y="275464"/>
                              <a:ext cx="1134534" cy="1884560"/>
                            </a:xfrm>
                            <a:prstGeom prst="rect">
                              <a:avLst/>
                            </a:prstGeom>
                            <a:noFill/>
                            <a:ln>
                              <a:noFill/>
                            </a:ln>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Lst>
                          </pic:spPr>
                        </pic:pic>
                      </wpg:grpSp>
                      <wps:wsp>
                        <wps:cNvPr id="31" name="Oval 31"/>
                        <wps:cNvSpPr/>
                        <wps:spPr>
                          <a:xfrm>
                            <a:off x="0" y="0"/>
                            <a:ext cx="2457450" cy="245745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0621EA97" id="Group 32" o:spid="_x0000_s1026" style="position:absolute;margin-left:108.35pt;margin-top:4.75pt;width:193.5pt;height:193.5pt;z-index:251659264" coordsize="24574,24574" o:gfxdata="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">
                <v:group id="Group 1" o:spid="_x0000_s1027" style="position:absolute;left:1047;width:22194;height:24574" coordorigin="2921,-3177" coordsize="51363,6306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CNRCKfCAAAA2wAAAA8A&#10;AAAAAAAAAAAAAAAAqgIAAGRycy9kb3ducmV2LnhtbFBLBQYAAAAABAAEAPoAAACZAwAAAAA=&#10;">
                  <v:line id="Straight Connector 22" o:spid="_x0000_s1028" style="position:absolute;visibility:visible;mso-wrap-style:square" from="28916,-3177" to="28916,5988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1YjrsIAAADbAAAADwAAAGRycy9kb3ducmV2LnhtbESPQWvCQBSE7wX/w/IK3uomQUKJrlIq&#10;Vm9qFM+P7DNZmn0bsluN/94VhB6HmfmGmS8H24or9d44VpBOEhDEldOGawWn4/rjE4QPyBpbx6Tg&#10;Th6Wi9HbHAvtbnygaxlqESHsC1TQhNAVUvqqIYt+4jri6F1cbzFE2ddS93iLcNvKLElyadFwXGiw&#10;o++Gqt/yzyqY7s3+h3mVpue8vOebw25lThelxu/D1wxEoCH8h1/trVaQZfD8En+AXDw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71YjrsIAAADbAAAADwAAAAAAAAAAAAAA&#10;AAChAgAAZHJzL2Rvd25yZXYueG1sUEsFBgAAAAAEAAQA+QAAAJADAAAAAA==&#10;" filled="t" fillcolor="#4f81bd [3204]" strokeweight="1pt"/>
                  <v:line id="Straight Connector 23" o:spid="_x0000_s1029" style="position:absolute;visibility:visible;mso-wrap-style:square" from="4318,13811" to="53594,4429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BqGNcMAAADbAAAADwAAAGRycy9kb3ducmV2LnhtbESPQWvCQBSE7wX/w/KE3uomVkJJXUUq&#10;rd40qfT8yD6TxezbkN1q/PeuIHgcZuYbZr4cbCvO1HvjWEE6SUAQV04brhUcfr/fPkD4gKyxdUwK&#10;ruRhuRi9zDHX7sIFnctQiwhhn6OCJoQul9JXDVn0E9cRR+/oeoshyr6WusdLhNtWTpMkkxYNx4UG&#10;O/pqqDqV/1bBbG/2P8zrNP3Lymu2KXZrczgq9ToeVp8gAg3hGX60t1rB9B3uX+IPkIsb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IAahjXDAAAA2wAAAA8AAAAAAAAAAAAA&#10;AAAAoQIAAGRycy9kb3ducmV2LnhtbFBLBQYAAAAABAAEAPkAAACRAwAAAAA=&#10;" filled="t" fillcolor="#4f81bd [3204]" strokeweight="1pt"/>
                  <v:line id="Straight Connector 24" o:spid="_x0000_s1030" style="position:absolute;flip:x;visibility:visible;mso-wrap-style:square" from="3825,14827" to="54117,4327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o5asIAAADbAAAADwAAAGRycy9kb3ducmV2LnhtbESPzWoCQRCE74G8w9CCtzirBJHVUUQI&#10;GMlFzQN0dnp/dKdnM9Nx17fPBAIei6r6ilptBteqG4XYeDYwnWSgiAtvG64MfJ7fXhagoiBbbD2T&#10;gTtF2Kyfn1aYW9/zkW4nqVSCcMzRQC3S5VrHoiaHceI74uSVPjiUJEOlbcA+wV2rZ1k21w4bTgs1&#10;drSrqbiefpwBWXw0l+O+f/+WUkJf8uHrcpgbMx4N2yUooUEe4f/23hqYvcLfl/QD9PoX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Zo5asIAAADbAAAADwAAAAAAAAAAAAAA&#10;AAChAgAAZHJzL2Rvd25yZXYueG1sUEsFBgAAAAAEAAQA+QAAAJADAAAAAA==&#10;" filled="t" fillcolor="#4f81bd [3204]" strokeweight="1p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5" o:spid="_x0000_s1031" type="#_x0000_t75" style="position:absolute;left:30480;top:40925;width:15106;height:1212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kak1fDAAAA2wAAAA8AAABkcnMvZG93bnJldi54bWxEj9FqAjEURN8L/kO4gi9FExcquhpFBMHS&#10;0lL1Ay6b6+7q5iZuom7/vikU+jjMzBlmsepsI+7UhtqxhvFIgSAunKm51HA8bIdTECEiG2wck4Zv&#10;CrBa9p4WmBv34C+672MpEoRDjhqqGH0uZSgqshhGzhMn7+RaizHJtpSmxUeC20ZmSk2kxZrTQoWe&#10;NhUVl/3NangzqovPHxOTXV+9mp19+Cxv71oP+t16DiJSF//Df+2d0ZC9wO+X9APk8gc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KRqTV8MAAADbAAAADwAAAAAAAAAAAAAAAACf&#10;AgAAZHJzL2Rvd25yZXYueG1sUEsFBgAAAAAEAAQA9wAAAI8DAAAAAA==&#10;">
                    <v:imagedata r:id="rId15" o:title="SquidooTV[1]"/>
                  </v:shape>
                  <v:shape id="Picture 26" o:spid="_x0000_s1032" type="#_x0000_t75" style="position:absolute;left:38703;top:20034;width:15581;height:1558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5kBYLEAAAA2wAAAA8AAABkcnMvZG93bnJldi54bWxEj0FrAjEUhO9C/0N4hd40q4VFtkYRacFD&#10;Ebt66PGRvE0WNy/bTarbf98UCh6HmfmGWW1G34krDbENrGA+K0AQ62BatgrOp7fpEkRMyAa7wKTg&#10;hyJs1g+TFVYm3PiDrnWyIkM4VqjApdRXUkbtyGOchZ44e00YPKYsByvNgLcM951cFEUpPbacFxz2&#10;tHOkL/W3V/B1wNdDPDfH98/9sz42zuqytko9PY7bFxCJxnQP/7f3RsGihL8v+QfI9S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B5kBYLEAAAA2wAAAA8AAAAAAAAAAAAAAAAA&#10;nwIAAGRycy9kb3ducmV2LnhtbFBLBQYAAAAABAAEAPcAAACQAwAAAAA=&#10;">
                    <v:imagedata r:id="rId16" o:title="telephone-svg[1]"/>
                  </v:shape>
                  <v:shape id="Picture 27" o:spid="_x0000_s1033" type="#_x0000_t75" style="position:absolute;left:2921;top:20937;width:12700;height:1493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mWN4bHAAAA2wAAAA8AAABkcnMvZG93bnJldi54bWxEj0FrwkAUhO+C/2F5BW9mE9FWUlcRUWwP&#10;irUWenzNvibB7NuQXTXpr+8KhR6HmfmGmS1aU4krNa60rCCJYhDEmdUl5wpO75vhFITzyBory6Sg&#10;IweLeb83w1TbG7/R9ehzESDsUlRQeF+nUrqsIIMusjVx8L5tY9AH2eRSN3gLcFPJURw/SoMlh4UC&#10;a1oVlJ2PF6Pg87weT7uf1cduckq6r30ykYftq1KDh3b5DMJT6//Df+0XrWD0BPcv4QfI+S8A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MmWN4bHAAAA2wAAAA8AAAAAAAAAAAAA&#10;AAAAnwIAAGRycy9kb3ducmV2LnhtbFBLBQYAAAAABAAEAPcAAACTAwAAAAA=&#10;">
                    <v:imagedata r:id="rId17" o:title="Computer-cartoon[1]"/>
                    <v:shadow on="t" color="black" opacity="0" offset="0,4pt"/>
                  </v:shape>
                  <v:shape id="Picture 28" o:spid="_x0000_s1034" type="#_x0000_t75" style="position:absolute;left:29338;top:6468;width:17390;height:1141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V/+yu/AAAA2wAAAA8AAABkcnMvZG93bnJldi54bWxET82KwjAQvgv7DmGEvWmqh6VUY9kKwoJ4&#10;WPUBxma2LW0mtYk1ffvNQfD48f1v82A6MdLgGssKVssEBHFpdcOVguvlsEhBOI+ssbNMCiZykO8+&#10;ZlvMtH3yL41nX4kYwi5DBbX3fSalK2sy6Ja2J47cnx0M+giHSuoBnzHcdHKdJF/SYMOxocae9jWV&#10;7flhFMhwn0525PQWjuPt0R6KdGoLpT7n4XsDwlPwb/HL/aMVrOPY+CX+ALn7Bw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CFf/srvwAAANsAAAAPAAAAAAAAAAAAAAAAAJ8CAABk&#10;cnMvZG93bnJldi54bWxQSwUGAAAAAAQABAD3AAAAiwMAAAAA&#10;" fillcolor="#4f81bd [3204]" strokecolor="black [3213]">
                    <v:imagedata r:id="rId18" o:title=""/>
                  </v:shape>
                  <v:shape id="Picture 29" o:spid="_x0000_s1035" type="#_x0000_t75" style="position:absolute;left:10203;top:40175;width:18375;height:952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o2AZXBAAAA2wAAAA8AAABkcnMvZG93bnJldi54bWxEj0+LwjAUxO+C3yE8YW+aakXdrlF0YcGT&#10;//f+aJ5t2OalNFG7394IgsdhZn7DzJetrcSNGm8cKxgOEhDEudOGCwXn009/BsIHZI2VY1LwTx6W&#10;i25njpl2dz7Q7RgKESHsM1RQhlBnUvq8JIt+4Gri6F1cYzFE2RRSN3iPcFvJUZJMpEXDcaHEmr5L&#10;yv+OV6tgnV7Mmao0x8PUjrfJ735n0r1SH7129QUiUBve4Vd7oxWMPuH5Jf4AuXg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Lo2AZXBAAAA2wAAAA8AAAAAAAAAAAAAAAAAnwIA&#10;AGRycy9kb3ducmV2LnhtbFBLBQYAAAAABAAEAPcAAACNAwAAAAA=&#10;" fillcolor="#4f81bd [3204]" strokecolor="black [3213]">
                    <v:imagedata r:id="rId19" o:title=""/>
                  </v:shape>
                  <v:shape id="Picture 30" o:spid="_x0000_s1036" type="#_x0000_t75" style="position:absolute;left:17037;top:2754;width:11346;height:1884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0wJbXBAAAA2wAAAA8AAABkcnMvZG93bnJldi54bWxET91qwjAUvhd8h3CE3c10K4xZjWXKBpsX&#10;jqkPcGhOm2hz0jWZ1rdfLgQvP77/RTm4VpypD9azgqdpBoK48tpyo+Cw/3h8BREissbWMym4UoBy&#10;OR4tsND+wj903sVGpBAOBSowMXaFlKEy5DBMfUecuNr3DmOCfSN1j5cU7lr5nGUv0qHl1GCwo7Wh&#10;6rT7cwp+87pevQ+etrNv+3W1ZrORR1TqYTK8zUFEGuJdfHN/agV5Wp++pB8gl/8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C0wJbXBAAAA2wAAAA8AAAAAAAAAAAAAAAAAnwIA&#10;AGRycy9kb3ducmV2LnhtbFBLBQYAAAAABAAEAPcAAACNAwAAAAA=&#10;" fillcolor="#4f81bd [3204]" strokecolor="black [3213]">
                    <v:imagedata r:id="rId20" o:title=""/>
                  </v:shape>
                </v:group>
                <v:oval id="Oval 31" o:spid="_x0000_s1037" style="position:absolute;width:24574;height:2457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OmfH8QA&#10;AADbAAAADwAAAGRycy9kb3ducmV2LnhtbESPQWvCQBSE7wX/w/IKvUjd2IA2qZsghVL1Imr0/Mg+&#10;k2D2bchuNf33XUHocZiZb5hFPphWXKl3jWUF00kEgri0uuFKQXH4en0H4TyyxtYyKfglB3k2elpg&#10;qu2Nd3Td+0oECLsUFdTed6mUrqzJoJvYjjh4Z9sb9EH2ldQ93gLctPItimbSYMNhocaOPmsqL/sf&#10;oyBZHYuNPM+Hcfx9SdYnihuzjZV6eR6WHyA8Df4//GivtIJ4Cvcv4QfI7A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Dpnx/EAAAA2wAAAA8AAAAAAAAAAAAAAAAAmAIAAGRycy9k&#10;b3ducmV2LnhtbFBLBQYAAAAABAAEAPUAAACJAwAAAAA=&#10;" filled="f" strokecolor="black [3213]" strokeweight="2pt"/>
              </v:group>
            </w:pict>
          </mc:Fallback>
        </mc:AlternateContent>
      </w:r>
    </w:p>
    <w:p w:rsidR="00EB5207" w:rsidRDefault="00EB5207" w:rsidP="008B7C67"/>
    <w:p w:rsidR="0016458C" w:rsidRDefault="0016458C" w:rsidP="00FA53B0"/>
    <w:p w:rsidR="00EB5207" w:rsidRDefault="00EB5207" w:rsidP="00FA53B0"/>
    <w:p w:rsidR="00EB5207" w:rsidRDefault="00EB5207" w:rsidP="00FA53B0"/>
    <w:p w:rsidR="00EB5207" w:rsidRDefault="00EB5207" w:rsidP="00FA53B0"/>
    <w:p w:rsidR="00EB5207" w:rsidRDefault="00EB5207" w:rsidP="00FA53B0"/>
    <w:p w:rsidR="00EB5207" w:rsidRDefault="00EB5207" w:rsidP="00FA53B0"/>
    <w:p w:rsidR="00EB5207" w:rsidRDefault="00EB5207" w:rsidP="00FA53B0"/>
    <w:p w:rsidR="00EB5207" w:rsidRDefault="00EB5207" w:rsidP="00FA53B0"/>
    <w:p w:rsidR="00EB5207" w:rsidRDefault="00EB5207" w:rsidP="00FA53B0"/>
    <w:p w:rsidR="00EB5207" w:rsidRDefault="00EB5207" w:rsidP="00FA53B0"/>
    <w:p w:rsidR="00EB5207" w:rsidRDefault="00EB5207" w:rsidP="00FA53B0"/>
    <w:p w:rsidR="00EB5207" w:rsidRDefault="00EB5207" w:rsidP="00FA53B0"/>
    <w:p w:rsidR="00EB5207" w:rsidRDefault="00EB5207" w:rsidP="00FA53B0"/>
    <w:p w:rsidR="00291839" w:rsidRPr="00F104EB" w:rsidRDefault="00291839" w:rsidP="00291839">
      <w:pPr>
        <w:pStyle w:val="FigureCaption"/>
      </w:pPr>
      <w:r w:rsidRPr="00F104EB">
        <w:t xml:space="preserve">Figure </w:t>
      </w:r>
      <w:r>
        <w:t>1</w:t>
      </w:r>
      <w:r w:rsidRPr="00F104EB">
        <w:t xml:space="preserve">: </w:t>
      </w:r>
      <w:r>
        <w:t>Current provision of public transport information systems</w:t>
      </w:r>
    </w:p>
    <w:p w:rsidR="00EB5207" w:rsidRDefault="00EB5207" w:rsidP="00FA53B0"/>
    <w:p w:rsidR="00EA4543" w:rsidRPr="001A429A" w:rsidRDefault="00EA4543" w:rsidP="0016458C">
      <w:pPr>
        <w:pStyle w:val="StyleHeading3heading3Before0ptAfter18ptLinespac"/>
      </w:pPr>
      <w:r>
        <w:t>Paper-based information</w:t>
      </w:r>
    </w:p>
    <w:p w:rsidR="002F5E25" w:rsidRDefault="00EA4543" w:rsidP="002F5E25">
      <w:r w:rsidRPr="002F5E25">
        <w:t>Maps and transport network information (flyers or booklets) provide information for orientation and navigation (maps) or route- and transport mode-specific information (e.g. timetables). Generally, maps and network information are easy to use although they require a little experience, and they are cheap or free.</w:t>
      </w:r>
      <w:r w:rsidR="002F5E25">
        <w:t xml:space="preserve"> </w:t>
      </w:r>
      <w:r w:rsidR="002F5E25" w:rsidRPr="002F5E25">
        <w:t>They are the most commonly used paper-based information sources for older people. Paper based information is the most important pre- and on-trip aid for older people. They are usually accustomed to the use of maps and timetables and are also comparatively open to special group-oriented offers.</w:t>
      </w:r>
    </w:p>
    <w:p w:rsidR="002F5E25" w:rsidRPr="002F5E25" w:rsidRDefault="002F5E25" w:rsidP="002F5E25"/>
    <w:p w:rsidR="00FA53B0" w:rsidRPr="008B7C67" w:rsidRDefault="00EA4543" w:rsidP="008B7C67">
      <w:pPr>
        <w:spacing w:after="80"/>
        <w:rPr>
          <w:rFonts w:cs="Arial"/>
        </w:rPr>
      </w:pPr>
      <w:r w:rsidRPr="002F5E25">
        <w:t xml:space="preserve">Although </w:t>
      </w:r>
      <w:r w:rsidR="002F5E25">
        <w:t>paper-based information (</w:t>
      </w:r>
      <w:r w:rsidRPr="002F5E25">
        <w:t>maps or timetables</w:t>
      </w:r>
      <w:r w:rsidR="002F5E25">
        <w:t>)</w:t>
      </w:r>
      <w:r w:rsidRPr="002F5E25">
        <w:t xml:space="preserve"> are much more accepted among older people, their contents as well as their design is not always appropriate, in particular for older people with cognitive and physical restrictions. Few maps provide relevant information such as the location of physical barriers (e.g. subways and overpasses, long staircases) or important facilities (e.g. public toilets, rest areas). </w:t>
      </w:r>
      <w:r w:rsidR="002F5E25" w:rsidRPr="002F5E25">
        <w:t>In addition</w:t>
      </w:r>
      <w:r w:rsidRPr="002F5E25">
        <w:t xml:space="preserve">, older people often find it difficult to handle them, as maps sometimes use shortened words and do not give explanations of places and buildings, and they do not reflect the “real” situation but a generalized version of the environment </w:t>
      </w:r>
      <w:r w:rsidRPr="002F5E25">
        <w:fldChar w:fldCharType="begin"/>
      </w:r>
      <w:r w:rsidRPr="002F5E25">
        <w:instrText xml:space="preserve"> ADDIN ZOTERO_ITEM CSL_CITATION {"citationID":"22jh1mttte","properties":{"formattedCitation":"(Blase et al., 2010; Goodman et al., 2005)","plainCitation":"(Blase et al., 2010; Goodman et al., 2005)"},"citationItems":[{"id":3662,"uris":["http://zotero.org/users/165623/items/KQIFEUVC"],"uri":["http://zotero.org/users/165623/items/KQIFEUVC"],"itemData":{"id":3662,"type":"chapter","title":"Wegweisungssysteme für den Fußverkehr","container-title":"HKV - Handbuch der kommunalen Verkehrsplanung","publisher":"Wichmann, H","edition":"33","source":"Amazon.com","ISBN":"3879074003","editor":[{"family":"Bracher","given":"Tilman"},{"family":"Haag","given":"M."},{"family":"Holzapfel","given":"H."},{"family":"Kiepe","given":"F."},{"family":"Lehmbrock","given":"M."},{"family":"Reutter","given":"U."}],"author":[{"family":"Blase","given":"A."},{"family":"Bräuer","given":"D."},{"family":"Mennicken","given":"C."}],"issued":{"date-parts":[[2010,12,2]]}}},{"id":2378,"uris":["http://zotero.org/users/165623/items/T8GIWAAV"],"uri":["http://zotero.org/users/165623/items/T8GIWAAV"],"itemData":{"id":2378,"type":"article-journal","title":"How Can We Best Use Landmarks to Support Older People in Navigation","container-title":"Journal of Behaviour and Information Technology","page":"3-20","volume":"24","source":"CiteULike","abstract":"Although landmarks are an integral part of navigation, they have rarely been used explicitly within electronic pedestrian navigation aids. We describe a two-part study into the use of landmarks in such aids, using a set of field experiments. The first part investigated whether such devices can be effective for older adults (over 60 years old),","author":[{"family":"Goodman","given":"J"},{"family":"Brewster","given":"SA"},{"family":"Gray","given":"P"}],"issued":{"date-parts":[[2005]]},"accessed":{"date-parts":[[2011,5,29]]}}}],"schema":"https://github.com/citation-style-language/schema/raw/master/csl-citation.json"} </w:instrText>
      </w:r>
      <w:r w:rsidRPr="002F5E25">
        <w:fldChar w:fldCharType="separate"/>
      </w:r>
      <w:r w:rsidRPr="002F5E25">
        <w:t>(Blase et al., 2010; Goodman et al., 2005)</w:t>
      </w:r>
      <w:r w:rsidRPr="002F5E25">
        <w:fldChar w:fldCharType="end"/>
      </w:r>
      <w:r w:rsidR="00B507E5" w:rsidRPr="002F5E25">
        <w:rPr>
          <w:rFonts w:cs="Arial"/>
        </w:rPr>
        <w:t>.</w:t>
      </w:r>
      <w:r w:rsidR="008B7C67">
        <w:rPr>
          <w:rFonts w:cs="Arial"/>
        </w:rPr>
        <w:t xml:space="preserve"> Other drawbacks of this medium of information include: the provision of only static information (not real time information) and usually providing information for users collectively rather than addressing the need of a particular group. </w:t>
      </w:r>
    </w:p>
    <w:p w:rsidR="00FA53B0" w:rsidRPr="0016458C" w:rsidRDefault="00FA53B0" w:rsidP="00D56F54">
      <w:pPr>
        <w:pStyle w:val="Heading3"/>
      </w:pPr>
      <w:bookmarkStart w:id="5" w:name="_Toc358725897"/>
      <w:r w:rsidRPr="0016458C">
        <w:t>Telephone enquiry</w:t>
      </w:r>
      <w:bookmarkEnd w:id="5"/>
    </w:p>
    <w:p w:rsidR="00FA53B0" w:rsidRDefault="0016458C" w:rsidP="0091337B">
      <w:pPr>
        <w:overflowPunct w:val="0"/>
        <w:autoSpaceDE w:val="0"/>
        <w:autoSpaceDN w:val="0"/>
        <w:adjustRightInd w:val="0"/>
        <w:textAlignment w:val="baseline"/>
      </w:pPr>
      <w:r>
        <w:t>T</w:t>
      </w:r>
      <w:r w:rsidR="00FA53B0" w:rsidRPr="002742AF">
        <w:t>elephone enquiries for the p</w:t>
      </w:r>
      <w:r>
        <w:t xml:space="preserve">rovision of travel information </w:t>
      </w:r>
      <w:r w:rsidR="00FA53B0" w:rsidRPr="002742AF">
        <w:t xml:space="preserve">can be based on static information (e.g. delivering information on the bus time schedules) or </w:t>
      </w:r>
      <w:r w:rsidR="00FA53B0">
        <w:t>it can</w:t>
      </w:r>
      <w:r w:rsidR="00FA53B0" w:rsidRPr="002742AF">
        <w:t xml:space="preserve"> work with dynamic information, thus providing real time travel support by means of route instructions from the user’s current position, for instance. </w:t>
      </w:r>
      <w:r w:rsidR="00200C4A">
        <w:t>Such systems are typically automated, and t</w:t>
      </w:r>
      <w:r w:rsidR="00FA53B0" w:rsidRPr="0046150D">
        <w:t xml:space="preserve">he potential advantages of </w:t>
      </w:r>
      <w:r w:rsidR="00200C4A">
        <w:t xml:space="preserve">these </w:t>
      </w:r>
      <w:r w:rsidR="00FA53B0" w:rsidRPr="0046150D">
        <w:t>successful systems are both varied and well-known. Just as in the communication process between humans, recognition errors and misunderstandings may occur. But to successfully complete the query, the speech must be recogni</w:t>
      </w:r>
      <w:r w:rsidR="00FA53B0">
        <w:t>s</w:t>
      </w:r>
      <w:r w:rsidR="0091337B">
        <w:t xml:space="preserve">ed correctly which may need repetitive attempts </w:t>
      </w:r>
      <w:r w:rsidR="00200C4A">
        <w:t xml:space="preserve">that </w:t>
      </w:r>
      <w:r w:rsidR="00FA53B0" w:rsidRPr="0046150D">
        <w:t>can become extremely frustrating for the system´s user (Collingham, Johnson, Nettleton, Dempster, Garigliano, 1997).</w:t>
      </w:r>
    </w:p>
    <w:p w:rsidR="00FA53B0" w:rsidRDefault="00FA53B0" w:rsidP="00FA53B0">
      <w:pPr>
        <w:overflowPunct w:val="0"/>
        <w:autoSpaceDE w:val="0"/>
        <w:autoSpaceDN w:val="0"/>
        <w:adjustRightInd w:val="0"/>
        <w:textAlignment w:val="baseline"/>
      </w:pPr>
    </w:p>
    <w:p w:rsidR="0016458C" w:rsidRDefault="00FA53B0" w:rsidP="00D56F54">
      <w:pPr>
        <w:overflowPunct w:val="0"/>
        <w:autoSpaceDE w:val="0"/>
        <w:autoSpaceDN w:val="0"/>
        <w:adjustRightInd w:val="0"/>
        <w:textAlignment w:val="baseline"/>
      </w:pPr>
      <w:r w:rsidRPr="00304917">
        <w:t xml:space="preserve">Most existing services are </w:t>
      </w:r>
      <w:r w:rsidR="00200C4A">
        <w:t xml:space="preserve">also </w:t>
      </w:r>
      <w:r w:rsidRPr="00304917">
        <w:t xml:space="preserve">quite directive, restricting the caller to use limited formulations and to provide only the requested information. </w:t>
      </w:r>
      <w:r w:rsidR="00D56F54">
        <w:t xml:space="preserve">Other limitations of the system include: long length of call waiting time, cost of call charges and mis-hearing could be </w:t>
      </w:r>
      <w:r w:rsidR="00D56F54" w:rsidRPr="00D56F54">
        <w:t>some of the</w:t>
      </w:r>
      <w:r w:rsidR="0091337B" w:rsidRPr="00D56F54">
        <w:t xml:space="preserve"> issue</w:t>
      </w:r>
      <w:r w:rsidR="00D56F54" w:rsidRPr="00D56F54">
        <w:t>s</w:t>
      </w:r>
      <w:r w:rsidR="0091337B" w:rsidRPr="00D56F54">
        <w:t xml:space="preserve"> for older people using such </w:t>
      </w:r>
      <w:r w:rsidR="00200C4A">
        <w:t xml:space="preserve">a </w:t>
      </w:r>
      <w:r w:rsidR="0091337B" w:rsidRPr="00D56F54">
        <w:t>facility.</w:t>
      </w:r>
    </w:p>
    <w:p w:rsidR="002F5E25" w:rsidRDefault="002F5E25" w:rsidP="00D56F54">
      <w:pPr>
        <w:pStyle w:val="Heading3"/>
      </w:pPr>
      <w:bookmarkStart w:id="6" w:name="_Toc358725905"/>
      <w:bookmarkStart w:id="7" w:name="_Toc358725901"/>
      <w:r>
        <w:t>Television</w:t>
      </w:r>
      <w:r w:rsidR="00D56F54">
        <w:t xml:space="preserve"> and </w:t>
      </w:r>
      <w:r>
        <w:t>Radio</w:t>
      </w:r>
      <w:bookmarkEnd w:id="6"/>
      <w:r>
        <w:t xml:space="preserve"> </w:t>
      </w:r>
    </w:p>
    <w:p w:rsidR="0091337B" w:rsidRDefault="0091337B" w:rsidP="00DA463E">
      <w:r>
        <w:t xml:space="preserve">Television and </w:t>
      </w:r>
      <w:r w:rsidR="002F5E25">
        <w:t>r</w:t>
      </w:r>
      <w:r w:rsidR="002F5E25" w:rsidRPr="00FE4C13">
        <w:t>adio stations provide</w:t>
      </w:r>
      <w:r w:rsidR="002F5E25">
        <w:t xml:space="preserve"> </w:t>
      </w:r>
      <w:r>
        <w:t xml:space="preserve">traffic and travel </w:t>
      </w:r>
      <w:r w:rsidR="002F5E25">
        <w:t>information on</w:t>
      </w:r>
      <w:r w:rsidR="002F5E25" w:rsidRPr="00FE4C13">
        <w:t xml:space="preserve"> li</w:t>
      </w:r>
      <w:r w:rsidR="002F5E25">
        <w:t>ve traffic incidents and other travel news, which can come from many sources, including central and local government traffic/road maintenance agencies, such as the Highways Agency in the U.K.,</w:t>
      </w:r>
      <w:r w:rsidR="002F5E25" w:rsidRPr="001E25B9">
        <w:t xml:space="preserve"> </w:t>
      </w:r>
      <w:r w:rsidR="002F5E25">
        <w:t>vehicle breakdown companies, and individual drivers calling in.</w:t>
      </w:r>
      <w:r>
        <w:t xml:space="preserve"> They can provide some useful travel information for older people, particularly in terms of </w:t>
      </w:r>
      <w:r w:rsidR="00DA463E">
        <w:t>traffic informatio</w:t>
      </w:r>
      <w:r>
        <w:t>n relating to other major travel disruptions, including delays and the impact on public transport services.</w:t>
      </w:r>
    </w:p>
    <w:p w:rsidR="0091337B" w:rsidRPr="00FE4C13" w:rsidRDefault="0091337B" w:rsidP="0091337B"/>
    <w:p w:rsidR="002F5E25" w:rsidRDefault="002F5E25" w:rsidP="0035728A">
      <w:r>
        <w:t>As nearly all older people already own television and radio sets, the use of such sources for travel information is largely free, at least through the public broadcasting channels funded by government (or commercial channels funded through advertising), which makes these media very accessible for older people.</w:t>
      </w:r>
      <w:r w:rsidR="0091337B">
        <w:t xml:space="preserve"> However, </w:t>
      </w:r>
      <w:r w:rsidR="00DA463E">
        <w:t xml:space="preserve">information provided is focussed on incidents rather than static information needed for journey planning. Other drawbacks </w:t>
      </w:r>
      <w:r w:rsidR="0035728A">
        <w:t xml:space="preserve">pf such systems </w:t>
      </w:r>
      <w:r w:rsidR="00DA463E" w:rsidRPr="0035728A">
        <w:t xml:space="preserve">include the information </w:t>
      </w:r>
      <w:r w:rsidR="0091337B" w:rsidRPr="0035728A">
        <w:t xml:space="preserve">not </w:t>
      </w:r>
      <w:r w:rsidR="0035728A" w:rsidRPr="0035728A">
        <w:t xml:space="preserve">being </w:t>
      </w:r>
      <w:r w:rsidR="0091337B" w:rsidRPr="0035728A">
        <w:t xml:space="preserve">targeted </w:t>
      </w:r>
      <w:r w:rsidR="00DA463E" w:rsidRPr="0035728A">
        <w:t xml:space="preserve">at certain group of users </w:t>
      </w:r>
      <w:r w:rsidR="0035728A" w:rsidRPr="0035728A">
        <w:t>as the area coverage is</w:t>
      </w:r>
      <w:r w:rsidR="0035728A">
        <w:t xml:space="preserve"> generally large</w:t>
      </w:r>
      <w:r w:rsidR="00DA463E">
        <w:t>.</w:t>
      </w:r>
    </w:p>
    <w:p w:rsidR="00FA53B0" w:rsidRPr="002D3AA2" w:rsidRDefault="00FA53B0" w:rsidP="00693EE2">
      <w:pPr>
        <w:pStyle w:val="Heading3"/>
      </w:pPr>
      <w:r w:rsidRPr="002D3AA2">
        <w:t>Field device</w:t>
      </w:r>
      <w:bookmarkEnd w:id="7"/>
    </w:p>
    <w:p w:rsidR="00C301AE" w:rsidRDefault="00FA53B0" w:rsidP="007E2AC3">
      <w:pPr>
        <w:overflowPunct w:val="0"/>
        <w:autoSpaceDE w:val="0"/>
        <w:autoSpaceDN w:val="0"/>
        <w:adjustRightInd w:val="0"/>
        <w:textAlignment w:val="baseline"/>
      </w:pPr>
      <w:r w:rsidRPr="002D3AA2">
        <w:t xml:space="preserve">Field devices include </w:t>
      </w:r>
      <w:r w:rsidR="0035728A">
        <w:t xml:space="preserve">systems such as </w:t>
      </w:r>
      <w:r w:rsidR="00166D41">
        <w:t xml:space="preserve">real-time </w:t>
      </w:r>
      <w:r w:rsidRPr="002D3AA2">
        <w:t xml:space="preserve">passenger information </w:t>
      </w:r>
      <w:r w:rsidR="00DA463E">
        <w:t>board</w:t>
      </w:r>
      <w:r w:rsidR="00063556">
        <w:t>s</w:t>
      </w:r>
      <w:r w:rsidR="00DA463E">
        <w:t xml:space="preserve"> at stops </w:t>
      </w:r>
      <w:r w:rsidRPr="002D3AA2">
        <w:t>or aud</w:t>
      </w:r>
      <w:r w:rsidR="00166D41">
        <w:t>ible announcements at stations.</w:t>
      </w:r>
      <w:r w:rsidR="00DA463E">
        <w:t xml:space="preserve"> </w:t>
      </w:r>
      <w:r w:rsidRPr="002D3AA2">
        <w:t xml:space="preserve">Field based information </w:t>
      </w:r>
      <w:r w:rsidR="00C27ED2">
        <w:t xml:space="preserve">could use </w:t>
      </w:r>
      <w:r w:rsidRPr="002D3AA2">
        <w:t xml:space="preserve">multi-sensory (visual, audible, tactile) systems to </w:t>
      </w:r>
      <w:r w:rsidR="00C27ED2">
        <w:t xml:space="preserve">provide </w:t>
      </w:r>
      <w:r w:rsidR="00C27ED2" w:rsidRPr="002D3AA2">
        <w:t>information to all pass</w:t>
      </w:r>
      <w:r w:rsidR="00C27ED2">
        <w:t>enger</w:t>
      </w:r>
      <w:r w:rsidR="00C27ED2" w:rsidRPr="002D3AA2">
        <w:t xml:space="preserve">s </w:t>
      </w:r>
      <w:r w:rsidRPr="002D3AA2">
        <w:t xml:space="preserve">with impairments. </w:t>
      </w:r>
      <w:r w:rsidRPr="00295956">
        <w:t xml:space="preserve">Accurate and </w:t>
      </w:r>
      <w:r w:rsidR="00DA463E">
        <w:t>real-time</w:t>
      </w:r>
      <w:r w:rsidRPr="00295956">
        <w:t xml:space="preserve"> trave</w:t>
      </w:r>
      <w:r w:rsidR="00DA463E">
        <w:t>l</w:t>
      </w:r>
      <w:r w:rsidRPr="00295956">
        <w:t>ler information at public transport stops strongly contributes to the quality of public transport systems and the trust o</w:t>
      </w:r>
      <w:r w:rsidR="007E2AC3">
        <w:t xml:space="preserve">f the passengers in the service. For example, </w:t>
      </w:r>
      <w:r w:rsidRPr="00295956">
        <w:t xml:space="preserve">the personal </w:t>
      </w:r>
      <w:r>
        <w:t>feeling</w:t>
      </w:r>
      <w:r w:rsidRPr="00295956">
        <w:t xml:space="preserve"> of safety </w:t>
      </w:r>
      <w:r>
        <w:t>i</w:t>
      </w:r>
      <w:r w:rsidRPr="00295956">
        <w:t>s increased after dark, the waiting time appears sho</w:t>
      </w:r>
      <w:r>
        <w:t>rter because time can be organis</w:t>
      </w:r>
      <w:r w:rsidRPr="00295956">
        <w:t>ed better and uncertainties are mi</w:t>
      </w:r>
      <w:r>
        <w:t xml:space="preserve">nimised. </w:t>
      </w:r>
      <w:r w:rsidRPr="00295956">
        <w:t>As older people often feel unsafe at public transport stations after dark because the</w:t>
      </w:r>
      <w:r>
        <w:t>y</w:t>
      </w:r>
      <w:r w:rsidRPr="00295956">
        <w:t xml:space="preserve"> run a higher risk of being involved in accidents or the</w:t>
      </w:r>
      <w:r w:rsidR="00A63E7E">
        <w:t xml:space="preserve"> perceived</w:t>
      </w:r>
      <w:r w:rsidRPr="00295956">
        <w:t xml:space="preserve"> victim of a crime, real time information is particularly valuable for them to reduce uncertainty and anxiety (Dziekan et al. 2007). </w:t>
      </w:r>
      <w:r w:rsidR="007E2AC3">
        <w:t>However, t</w:t>
      </w:r>
      <w:r w:rsidR="00C301AE" w:rsidRPr="00295956">
        <w:t xml:space="preserve">o improve </w:t>
      </w:r>
      <w:r w:rsidR="007E2AC3">
        <w:t xml:space="preserve">its usability to </w:t>
      </w:r>
      <w:r w:rsidR="00C301AE" w:rsidRPr="00295956">
        <w:t>older people</w:t>
      </w:r>
      <w:r w:rsidR="00C301AE">
        <w:t>,</w:t>
      </w:r>
      <w:r w:rsidR="00C301AE" w:rsidRPr="00295956">
        <w:t xml:space="preserve"> </w:t>
      </w:r>
      <w:r w:rsidR="007E2AC3">
        <w:t>t</w:t>
      </w:r>
      <w:r w:rsidR="00C301AE" w:rsidRPr="00295956">
        <w:t xml:space="preserve">he design should be consistent with the principles </w:t>
      </w:r>
      <w:r w:rsidR="00C301AE">
        <w:t xml:space="preserve">of recognition and readability. </w:t>
      </w:r>
      <w:r w:rsidR="00C301AE" w:rsidRPr="002D3AA2">
        <w:t>Readability (font size, typeface, reflections) as well as continuous information, position of sign</w:t>
      </w:r>
      <w:r w:rsidR="00C301AE">
        <w:t>s</w:t>
      </w:r>
      <w:r w:rsidR="00C301AE" w:rsidRPr="002D3AA2">
        <w:t xml:space="preserve"> and eas</w:t>
      </w:r>
      <w:r w:rsidR="00063556">
        <w:t>il</w:t>
      </w:r>
      <w:r w:rsidR="00C301AE" w:rsidRPr="002D3AA2">
        <w:t xml:space="preserve">y understandable symbols are necessary.  </w:t>
      </w:r>
    </w:p>
    <w:p w:rsidR="00E643B6" w:rsidRDefault="00E643B6" w:rsidP="007E2AC3">
      <w:pPr>
        <w:overflowPunct w:val="0"/>
        <w:autoSpaceDE w:val="0"/>
        <w:autoSpaceDN w:val="0"/>
        <w:adjustRightInd w:val="0"/>
        <w:textAlignment w:val="baseline"/>
        <w:rPr>
          <w:highlight w:val="yellow"/>
        </w:rPr>
      </w:pPr>
    </w:p>
    <w:p w:rsidR="007E2AC3" w:rsidRPr="0035728A" w:rsidRDefault="007E2AC3" w:rsidP="0035728A">
      <w:pPr>
        <w:overflowPunct w:val="0"/>
        <w:autoSpaceDE w:val="0"/>
        <w:autoSpaceDN w:val="0"/>
        <w:adjustRightInd w:val="0"/>
        <w:textAlignment w:val="baseline"/>
      </w:pPr>
      <w:r w:rsidRPr="0035728A">
        <w:t>The main d</w:t>
      </w:r>
      <w:r w:rsidR="00C301AE" w:rsidRPr="0035728A">
        <w:t>rawback</w:t>
      </w:r>
      <w:r w:rsidRPr="0035728A">
        <w:t>s</w:t>
      </w:r>
      <w:r w:rsidR="00C301AE" w:rsidRPr="0035728A">
        <w:t xml:space="preserve"> </w:t>
      </w:r>
      <w:r w:rsidRPr="0035728A">
        <w:t>of such system</w:t>
      </w:r>
      <w:r w:rsidR="00063556">
        <w:t>s</w:t>
      </w:r>
      <w:r w:rsidRPr="0035728A">
        <w:t xml:space="preserve"> include: information availability only </w:t>
      </w:r>
      <w:r w:rsidR="00C301AE" w:rsidRPr="0035728A">
        <w:t xml:space="preserve">at </w:t>
      </w:r>
      <w:r w:rsidR="0035728A" w:rsidRPr="0035728A">
        <w:t xml:space="preserve">a </w:t>
      </w:r>
      <w:r w:rsidR="00C301AE" w:rsidRPr="0035728A">
        <w:t>stop</w:t>
      </w:r>
      <w:r w:rsidR="0035728A" w:rsidRPr="0035728A">
        <w:t>/</w:t>
      </w:r>
      <w:r w:rsidR="00C301AE" w:rsidRPr="0035728A">
        <w:t>station</w:t>
      </w:r>
      <w:r w:rsidRPr="0035728A">
        <w:t xml:space="preserve">, higher cost of installation of such devices and </w:t>
      </w:r>
      <w:r w:rsidR="0035728A" w:rsidRPr="0035728A">
        <w:t xml:space="preserve">lack of flexibility </w:t>
      </w:r>
      <w:r w:rsidRPr="0035728A">
        <w:t xml:space="preserve">to customise </w:t>
      </w:r>
      <w:r w:rsidR="0035728A" w:rsidRPr="0035728A">
        <w:t xml:space="preserve">to meet </w:t>
      </w:r>
      <w:r w:rsidRPr="0035728A">
        <w:t>the need of certain group of users</w:t>
      </w:r>
      <w:r w:rsidR="00C301AE" w:rsidRPr="0035728A">
        <w:t xml:space="preserve">. </w:t>
      </w:r>
      <w:r w:rsidRPr="0035728A">
        <w:t xml:space="preserve">Again, in some cases, the provision of information at the stop </w:t>
      </w:r>
      <w:r w:rsidR="0035728A" w:rsidRPr="0035728A">
        <w:t>is less useful</w:t>
      </w:r>
      <w:r w:rsidRPr="0035728A">
        <w:t xml:space="preserve"> as the user may not have </w:t>
      </w:r>
      <w:r w:rsidR="00063556">
        <w:t xml:space="preserve">alternative </w:t>
      </w:r>
      <w:r w:rsidRPr="0035728A">
        <w:t>choices to spend time in the case of delayed service</w:t>
      </w:r>
      <w:r w:rsidR="00063556">
        <w:t>s</w:t>
      </w:r>
      <w:r w:rsidRPr="0035728A">
        <w:t xml:space="preserve"> (for example).</w:t>
      </w:r>
    </w:p>
    <w:p w:rsidR="002F5E25" w:rsidRPr="0035728A" w:rsidRDefault="002F5E25" w:rsidP="00E643B6">
      <w:pPr>
        <w:pStyle w:val="Heading3"/>
      </w:pPr>
      <w:bookmarkStart w:id="8" w:name="_Toc358725885"/>
      <w:bookmarkStart w:id="9" w:name="_Toc358725889"/>
      <w:r w:rsidRPr="0035728A">
        <w:t>Website</w:t>
      </w:r>
      <w:bookmarkEnd w:id="8"/>
    </w:p>
    <w:p w:rsidR="002F5E25" w:rsidRPr="00E06897" w:rsidRDefault="00DB3D8A" w:rsidP="00E643B6">
      <w:pPr>
        <w:rPr>
          <w:sz w:val="12"/>
          <w:szCs w:val="12"/>
        </w:rPr>
      </w:pPr>
      <w:r>
        <w:t>Public transport websites generally provide good information on services for trip planning that include route maps, stops/stations, and service frequencies/timetables and ticketing.</w:t>
      </w:r>
      <w:r w:rsidR="00E643B6">
        <w:t xml:space="preserve"> </w:t>
      </w:r>
      <w:r w:rsidR="002F5E25">
        <w:t xml:space="preserve">Assuming </w:t>
      </w:r>
      <w:r w:rsidR="00E643B6">
        <w:t xml:space="preserve">the </w:t>
      </w:r>
      <w:r w:rsidR="002F5E25">
        <w:t>content is updated continuously, websites can also deliver travel information in real</w:t>
      </w:r>
      <w:r w:rsidR="002F5E25">
        <w:noBreakHyphen/>
        <w:t xml:space="preserve">time. With the development of </w:t>
      </w:r>
      <w:r w:rsidR="000B2100">
        <w:t xml:space="preserve">technologies such as </w:t>
      </w:r>
      <w:r w:rsidR="002F5E25">
        <w:t xml:space="preserve">Geographical Information Systems (GIS) and </w:t>
      </w:r>
      <w:r w:rsidR="000B2100">
        <w:t>Automatic Vehicle Location</w:t>
      </w:r>
      <w:r w:rsidR="002F5E25">
        <w:t>, th</w:t>
      </w:r>
      <w:r w:rsidR="000B2100">
        <w:t>e</w:t>
      </w:r>
      <w:r w:rsidR="002F5E25">
        <w:t xml:space="preserve"> information can be visualised and used in ever-more sophisticated ways (Peng and Huang, 2000), including interactive mapping and customised trip planning. Content from travel websites has moved increasing </w:t>
      </w:r>
      <w:r w:rsidR="002F5E25">
        <w:lastRenderedPageBreak/>
        <w:t>beyond providing ‘static’ information</w:t>
      </w:r>
      <w:r w:rsidR="000B2100">
        <w:t xml:space="preserve"> (e</w:t>
      </w:r>
      <w:r w:rsidR="002F5E25">
        <w:t>.g. public tra</w:t>
      </w:r>
      <w:r w:rsidR="000B2100">
        <w:t>nsport route maps and schedules)</w:t>
      </w:r>
      <w:r w:rsidR="002F5E25">
        <w:t xml:space="preserve"> to optimised trip plans </w:t>
      </w:r>
      <w:r w:rsidR="000B2100">
        <w:t xml:space="preserve">for </w:t>
      </w:r>
      <w:r w:rsidR="002F5E25">
        <w:t>route and modes between origins and destinations</w:t>
      </w:r>
      <w:r w:rsidR="000B2100">
        <w:t xml:space="preserve">. They also </w:t>
      </w:r>
      <w:r w:rsidR="002F5E25">
        <w:t xml:space="preserve">supply real-time travel information </w:t>
      </w:r>
      <w:r w:rsidR="000B2100">
        <w:t xml:space="preserve">including: </w:t>
      </w:r>
      <w:r w:rsidR="002F5E25">
        <w:t>expected bus arrival times and other associated inf</w:t>
      </w:r>
      <w:r w:rsidR="000B2100">
        <w:t>ormation such as traffic delays</w:t>
      </w:r>
      <w:r w:rsidR="002F5E25">
        <w:t> en</w:t>
      </w:r>
      <w:r w:rsidR="002F5E25">
        <w:noBreakHyphen/>
        <w:t>route</w:t>
      </w:r>
      <w:r>
        <w:t xml:space="preserve">. </w:t>
      </w:r>
      <w:r w:rsidR="002F5E25" w:rsidRPr="005733E0">
        <w:t>Traveline (</w:t>
      </w:r>
      <w:hyperlink r:id="rId21" w:history="1">
        <w:r w:rsidR="002F5E25" w:rsidRPr="005733E0">
          <w:rPr>
            <w:rStyle w:val="Hyperlink"/>
          </w:rPr>
          <w:t>http://traveline.info/</w:t>
        </w:r>
      </w:hyperlink>
      <w:r w:rsidR="002F5E25">
        <w:t>)</w:t>
      </w:r>
      <w:r w:rsidR="00E643B6">
        <w:t xml:space="preserve"> is an example of such websites</w:t>
      </w:r>
      <w:r w:rsidR="002F5E25" w:rsidRPr="005733E0">
        <w:t xml:space="preserve">. </w:t>
      </w:r>
    </w:p>
    <w:p w:rsidR="002F5E25" w:rsidRDefault="002F5E25" w:rsidP="002F5E25"/>
    <w:p w:rsidR="000B2100" w:rsidRDefault="002F5E25" w:rsidP="005906D1">
      <w:r>
        <w:t xml:space="preserve">Real-time travel information delivered through websites can provide significant benefits for older people, in allowing them to plan their journeys in advance, be informed of disruptions to services, and reduce the waiting times e.g. for public transport connections.  While all the information is very useful, the content is presented in such a way that it is not necessarily easy to read or remember, which can be daunting for some older people. Research from the U.S. on touchscreens (Dobres et al., 2013) suggests that older people benefit from more simplified displays and optimised typefaces, which reduces the visual demand imposed and user interface workload. </w:t>
      </w:r>
      <w:r w:rsidR="00E643B6">
        <w:t>T</w:t>
      </w:r>
      <w:r>
        <w:t xml:space="preserve">he ergonomic design and optimisation of travel websites </w:t>
      </w:r>
      <w:r w:rsidR="00E643B6">
        <w:t xml:space="preserve">need to be considered seriously </w:t>
      </w:r>
      <w:r>
        <w:t>to benefit older people</w:t>
      </w:r>
      <w:r w:rsidR="00E643B6">
        <w:t>,</w:t>
      </w:r>
      <w:r>
        <w:t xml:space="preserve"> specifically to account for gender differences and between profile groups</w:t>
      </w:r>
      <w:r w:rsidRPr="00A64781">
        <w:t>.</w:t>
      </w:r>
      <w:r w:rsidR="005906D1">
        <w:t xml:space="preserve"> Similar to previous systems, </w:t>
      </w:r>
      <w:r w:rsidR="007B3F10">
        <w:t xml:space="preserve">web-based </w:t>
      </w:r>
      <w:r w:rsidR="005906D1">
        <w:t>system</w:t>
      </w:r>
      <w:r w:rsidR="007B3F10">
        <w:t>s</w:t>
      </w:r>
      <w:r w:rsidR="005906D1">
        <w:t xml:space="preserve"> also have drawbacks of having </w:t>
      </w:r>
      <w:r w:rsidR="007B3F10">
        <w:t xml:space="preserve">lack </w:t>
      </w:r>
      <w:r w:rsidR="005906D1">
        <w:t>of flexibility in addressing the need</w:t>
      </w:r>
      <w:r w:rsidR="007B3F10">
        <w:t>s</w:t>
      </w:r>
      <w:r w:rsidR="005906D1">
        <w:t xml:space="preserve"> of a certain group of user</w:t>
      </w:r>
      <w:r w:rsidR="007B3F10">
        <w:t>s</w:t>
      </w:r>
      <w:r w:rsidR="005906D1">
        <w:t xml:space="preserve"> and less </w:t>
      </w:r>
      <w:r w:rsidR="007B3F10">
        <w:t xml:space="preserve">flexibility </w:t>
      </w:r>
      <w:r w:rsidR="005906D1">
        <w:t>than apps based system</w:t>
      </w:r>
      <w:r w:rsidR="007B3F10">
        <w:t>s</w:t>
      </w:r>
      <w:r w:rsidR="005906D1">
        <w:t>.</w:t>
      </w:r>
    </w:p>
    <w:p w:rsidR="002F5E25" w:rsidRPr="002874ED" w:rsidRDefault="00623461" w:rsidP="00623461">
      <w:pPr>
        <w:pStyle w:val="StyleHeading3heading3Before0ptAfter18ptLinespac"/>
      </w:pPr>
      <w:r>
        <w:t xml:space="preserve">App </w:t>
      </w:r>
      <w:r w:rsidR="002F5E25" w:rsidRPr="002874ED">
        <w:t>based</w:t>
      </w:r>
      <w:bookmarkEnd w:id="9"/>
      <w:r w:rsidR="002F5E25" w:rsidRPr="002874ED">
        <w:t xml:space="preserve"> </w:t>
      </w:r>
    </w:p>
    <w:p w:rsidR="002F5E25" w:rsidRDefault="00623461" w:rsidP="005906D1">
      <w:r>
        <w:t>With growing use of smartphone in recent years, apps based p</w:t>
      </w:r>
      <w:r w:rsidR="002F5E25">
        <w:t>ub</w:t>
      </w:r>
      <w:r>
        <w:t>lic transport information is also growing</w:t>
      </w:r>
      <w:r w:rsidR="005906D1">
        <w:t xml:space="preserve"> popularity</w:t>
      </w:r>
      <w:r>
        <w:t>. With the availability of information at any stage of travel (pre-trip or during a trip), they can provide static as well as real time information in a variety of format</w:t>
      </w:r>
      <w:r w:rsidR="007B3F10">
        <w:t>s</w:t>
      </w:r>
      <w:r>
        <w:t xml:space="preserve"> (text, audio and visual) which could </w:t>
      </w:r>
      <w:r w:rsidR="002F5E25" w:rsidRPr="002874ED">
        <w:t xml:space="preserve">support the users’ confidence. </w:t>
      </w:r>
      <w:r w:rsidR="002F5E25">
        <w:t>T</w:t>
      </w:r>
      <w:r w:rsidR="002F5E25" w:rsidRPr="00EB02AB">
        <w:t>hey offer several advantages</w:t>
      </w:r>
      <w:r w:rsidR="002F5E25">
        <w:t xml:space="preserve"> over other information sources</w:t>
      </w:r>
      <w:r w:rsidR="002F5E25" w:rsidRPr="00EB02AB">
        <w:t xml:space="preserve">. Firstly, they provide a much richer source of information, especially devices with internet </w:t>
      </w:r>
      <w:r w:rsidR="007B3F10">
        <w:t xml:space="preserve">(data) </w:t>
      </w:r>
      <w:r w:rsidR="002F5E25" w:rsidRPr="00EB02AB">
        <w:t>connection</w:t>
      </w:r>
      <w:r w:rsidR="002F5E25">
        <w:t>s</w:t>
      </w:r>
      <w:r w:rsidR="002F5E25" w:rsidRPr="00EB02AB">
        <w:t>. Secondly, the information is usually more up-to-date (sometimes real-time) and the use of localisation technologies and profiling leads to customised and location-</w:t>
      </w:r>
      <w:r w:rsidR="007B3F10">
        <w:t>specific</w:t>
      </w:r>
      <w:r w:rsidR="007B3F10" w:rsidRPr="00EB02AB">
        <w:t xml:space="preserve"> </w:t>
      </w:r>
      <w:r w:rsidR="002F5E25" w:rsidRPr="00EB02AB">
        <w:t>information. Thirdly, the provision of information can also be specifically customised to the needs of the individual user</w:t>
      </w:r>
      <w:r w:rsidR="007B3F10">
        <w:t>, including the user interface</w:t>
      </w:r>
      <w:r w:rsidR="002F5E25" w:rsidRPr="00EB02AB">
        <w:t xml:space="preserve"> (e.g. different </w:t>
      </w:r>
      <w:r w:rsidR="00DA63C0">
        <w:t xml:space="preserve">format, </w:t>
      </w:r>
      <w:r w:rsidR="002F5E25" w:rsidRPr="00EB02AB">
        <w:t>font sizes, audio information</w:t>
      </w:r>
      <w:r w:rsidR="00DA63C0">
        <w:t>,</w:t>
      </w:r>
      <w:r w:rsidR="002F5E25" w:rsidRPr="00EB02AB">
        <w:t xml:space="preserve"> etc.). </w:t>
      </w:r>
    </w:p>
    <w:p w:rsidR="002F5E25" w:rsidRDefault="002F5E25" w:rsidP="002F5E25"/>
    <w:p w:rsidR="002F5E25" w:rsidRDefault="002F5E25" w:rsidP="00DA63C0">
      <w:r w:rsidRPr="00717CA6">
        <w:t>T</w:t>
      </w:r>
      <w:r w:rsidR="00DA63C0">
        <w:t>hese</w:t>
      </w:r>
      <w:r w:rsidRPr="00717CA6">
        <w:t xml:space="preserve"> devices can usually provide much richer and targeted information and are therefore perceived as having very high potential </w:t>
      </w:r>
      <w:r>
        <w:t>to</w:t>
      </w:r>
      <w:r w:rsidRPr="00717CA6">
        <w:t xml:space="preserve"> support older people’s self-determined mobility. </w:t>
      </w:r>
      <w:r w:rsidR="00DA63C0">
        <w:t>D</w:t>
      </w:r>
      <w:r w:rsidRPr="00717CA6">
        <w:t xml:space="preserve">ifferent forms of digital maps and navigation services </w:t>
      </w:r>
      <w:r w:rsidR="00DA63C0">
        <w:t xml:space="preserve">could be utilised </w:t>
      </w:r>
      <w:r w:rsidRPr="00717CA6">
        <w:t xml:space="preserve">for </w:t>
      </w:r>
      <w:r w:rsidR="00DA63C0">
        <w:t xml:space="preserve">different </w:t>
      </w:r>
      <w:r w:rsidRPr="00717CA6">
        <w:t>mode of transport</w:t>
      </w:r>
      <w:r w:rsidR="00DA63C0">
        <w:t>. For example,</w:t>
      </w:r>
      <w:r w:rsidRPr="00717CA6">
        <w:t xml:space="preserve"> landmark-based navigation requiring lower cognitive effort for more efficient wayfinding </w:t>
      </w:r>
      <w:r w:rsidRPr="00717CA6">
        <w:fldChar w:fldCharType="begin"/>
      </w:r>
      <w:r w:rsidRPr="00717CA6">
        <w:instrText xml:space="preserve"> ADDIN ZOTERO_ITEM CSL_CITATION {"citationID":"c5mp3kmjf","properties":{"formattedCitation":"(Goodman et al., 2005; Veldkamp et al., 2008)","plainCitation":"(Goodman et al., 2005; Veldkamp et al., 2008)"},"citationItems":[{"id":2378,"uris":["http://zotero.org/users/165623/items/T8GIWAAV"],"uri":["http://zotero.org/users/165623/items/T8GIWAAV"],"itemData":{"id":2378,"type":"article-journal","title":"How Can We Best Use Landmarks to Support Older People in Navigation","container-title":"Journal of Behaviour and Information Technology","page":"3-20","volume":"24","source":"CiteULike","abstract":"Although landmarks are an integral part of navigation, they have rarely been used explicitly within electronic pedestrian navigation aids. We describe a two-part study into the use of landmarks in such aids, using a set of field experiments. The first part investigated whether such devices can be effective for older adults (over 60 years old),","author":[{"family":"Goodman","given":"J"},{"family":"Brewster","given":"SA"},{"family":"Gray","given":"P"}],"issued":{"date-parts":[[2005]]},"accessed":{"date-parts":[[2011,5,29]]}}},{"id":3674,"uris":["http://zotero.org/users/165623/items/82Q3TFXE"],"uri":["http://zotero.org/users/165623/items/82Q3TFXE"],"itemData":{"id":3674,"type":"article-journal","title":"The Use of Visual landmarks in a Wayfinding System for Elderly with Beginning Dementia","URL":"http://130.203.133.150/viewdoc/summary;jsessionid=B0F5DFCBB443BBE64770A491498672F6?doi=10.1.1.216.6848","author":[{"family":"Veldkamp","given":"D."},{"family":"Hagethorn","given":"F."},{"family":"Kröse","given":"B."},{"family":"De Greef","given":"P."}],"issued":{"date-parts":[[2008]]}}}],"schema":"https://github.com/citation-style-language/schema/raw/master/csl-citation.json"} </w:instrText>
      </w:r>
      <w:r w:rsidRPr="00717CA6">
        <w:fldChar w:fldCharType="separate"/>
      </w:r>
      <w:r w:rsidRPr="00717CA6">
        <w:t>(Goodman et al., 2005; Veldkamp et al., 2008)</w:t>
      </w:r>
      <w:r w:rsidRPr="00717CA6">
        <w:fldChar w:fldCharType="end"/>
      </w:r>
      <w:r w:rsidRPr="00717CA6">
        <w:t xml:space="preserve">, tactile “wayfinders” indicating required changes in direction by tactile signals in a belt </w:t>
      </w:r>
      <w:r w:rsidRPr="00717CA6">
        <w:fldChar w:fldCharType="begin"/>
      </w:r>
      <w:r w:rsidRPr="00717CA6">
        <w:instrText xml:space="preserve"> ADDIN ZOTERO_ITEM CSL_CITATION {"citationID":"ba5aiskva","properties":{"formattedCitation":"(Heuten et al., 2008; Hub, 2008)","plainCitation":"(Heuten et al., 2008; Hub, 2008)"},"citationItems":[{"id":3677,"uris":["http://zotero.org/users/165623/items/QKKII5AU"],"uri":["http://zotero.org/users/165623/items/QKKII5AU"],"itemData":{"id":3677,"type":"paper-conference","title":"Tactile wayfinder: a non-visual support system for wayfinding","container-title":"Proceedings of the 5th Nordic conference on Human-computer interaction: building bridges","collection-title":"NordiCHI '08","publisher":"ACM","publisher-place":"New York, NY, USA","page":"172–181","source":"ACM Digital Library","event-place":"New York, NY, USA","abstract":"Digital maps and route descriptions on a PDA have become very popular for navigation, not the least with the advent of the iPhone and its Google Maps application. A visual support for wayfinding, however, is not reasonable or even possible all the time. A pedestrian must pay attention to traffic on the street, a hiker should concentrate on the narrow trail, and a blind person relies on other modalities to find her way. To overcome these limitations, we developed a non-visual support for wayfinding that guides and keeps a mobile user en route by a tactile display. We designed a belt with vibrators that indicates directions and deviations from the path in an accurate and unobtrusive way. Our first user evaluation showed that on an open field without any landmarks the participants stayed well to given test routes and that wayfinding support is possible with our Tactile Wayfinder.","URL":"http://doi.acm.org/10.1145/1463160.1463179","DOI":"10.1145/1463160.1463179","ISBN":"978-1-59593-704-9","shortTitle":"Tactile wayfinder","author":[{"family":"Heuten","given":"Wilko"},{"family":"Henze","given":"Niels"},{"family":"Boll","given":"Susanne"},{"family":"Pielot","given":"Martin"}],"issued":{"date-parts":[[2008]]},"accessed":{"date-parts":[[2012,12,21]]}}},{"id":3681,"uris":["http://zotero.org/users/165623/items/WZZP5K99"],"uri":["http://zotero.org/users/165623/items/WZZP5K99"],"itemData":{"id":3681,"type":"paper-conference","title":"Taktil-Akustische Navigationsunterstützung für ältere blinde und sehbehinderte Menschen auf der Basis erweiterter Umgebungsmodelle","publisher":"Pabst Science Publishers","publisher-place":"Lengerich","event":"UDay VI – Seniorengerechte Schnittstellen zur Technik","event-place":"Lengerich","author":[{"family":"Hub","given":"A."}],"issued":{"date-parts":[[2008]]}}}],"schema":"https://github.com/citation-style-language/schema/raw/master/csl-citation.json"} </w:instrText>
      </w:r>
      <w:r w:rsidRPr="00717CA6">
        <w:fldChar w:fldCharType="separate"/>
      </w:r>
      <w:r w:rsidRPr="00717CA6">
        <w:t>(Heuten et al., 2008; Hub, 2008)</w:t>
      </w:r>
      <w:r w:rsidRPr="00717CA6">
        <w:fldChar w:fldCharType="end"/>
      </w:r>
      <w:r w:rsidRPr="00717CA6">
        <w:t xml:space="preserve">, or combinations of walkers </w:t>
      </w:r>
      <w:r w:rsidR="009F6399">
        <w:t xml:space="preserve">or mobility aids </w:t>
      </w:r>
      <w:r w:rsidRPr="00717CA6">
        <w:t xml:space="preserve">and information systems such as the “iWalker” </w:t>
      </w:r>
      <w:r w:rsidRPr="00717CA6">
        <w:fldChar w:fldCharType="begin"/>
      </w:r>
      <w:r w:rsidRPr="00717CA6">
        <w:instrText xml:space="preserve"> ADDIN ZOTERO_ITEM CSL_CITATION {"citationID":"1a5k21adbm","properties":{"formattedCitation":"(Kulyukin et al., 2008)","plainCitation":"(Kulyukin et al., 2008)"},"citationItems":[{"id":3682,"uris":["http://zotero.org/users/165623/items/SXE3T8GJ"],"uri":["http://zotero.org/users/165623/items/SXE3T8GJ"],"itemData":{"id":3682,"type":"paper-conference","title":"iWalker: Toward a Rollator-Mounted Wayfinding System for the Elderly","publisher":"IEEE","page":"303-311","source":"CrossRef","URL":"http://ieeexplore.ieee.org/lpdocs/epic03/wrapper.htm?arnumber=4519363","DOI":"10.1109/RFID.2008.4519363","ISBN":"978-1-4244-1711-7, 978-1-4244-1712-4","shortTitle":"iWalker","author":[{"family":"Kulyukin","given":"Vladimir"},{"family":"Kutiyanawala","given":"Aliasgar"},{"family":"LoPresti","given":"Edmund"},{"family":"Matthews","given":"Judith"},{"family":"Simpson","given":"Richard"}],"issued":{"date-parts":[[2008,4]]},"accessed":{"date-parts":[[2012,1,12]],"season":"17:41:09"}}}],"schema":"https://github.com/citation-style-language/schema/raw/master/csl-citation.json"} </w:instrText>
      </w:r>
      <w:r w:rsidRPr="00717CA6">
        <w:fldChar w:fldCharType="separate"/>
      </w:r>
      <w:r w:rsidRPr="00717CA6">
        <w:t>(Kulyukin et al., 2008)</w:t>
      </w:r>
      <w:r w:rsidRPr="00717CA6">
        <w:fldChar w:fldCharType="end"/>
      </w:r>
      <w:r w:rsidR="009F6399">
        <w:t>, which all have the potential to be provided through apps</w:t>
      </w:r>
      <w:r w:rsidRPr="00717CA6">
        <w:t>.</w:t>
      </w:r>
    </w:p>
    <w:p w:rsidR="007005B0" w:rsidRDefault="007005B0" w:rsidP="002F5E25"/>
    <w:p w:rsidR="002F5E25" w:rsidRPr="003B15F0" w:rsidRDefault="007005B0" w:rsidP="007E632D">
      <w:r w:rsidRPr="003B15F0">
        <w:t xml:space="preserve">As the share of older people using </w:t>
      </w:r>
      <w:r w:rsidR="00DA63C0" w:rsidRPr="003B15F0">
        <w:t>smart</w:t>
      </w:r>
      <w:r w:rsidRPr="003B15F0">
        <w:t>phones is increasing</w:t>
      </w:r>
      <w:r w:rsidR="003B15F0" w:rsidRPr="003B15F0">
        <w:t>,</w:t>
      </w:r>
      <w:r w:rsidRPr="003B15F0">
        <w:t xml:space="preserve"> modern mobile technologies </w:t>
      </w:r>
      <w:r w:rsidR="00DA63C0" w:rsidRPr="003B15F0">
        <w:t xml:space="preserve">are expected to be developed further to </w:t>
      </w:r>
      <w:r w:rsidRPr="003B15F0">
        <w:t>address</w:t>
      </w:r>
      <w:r w:rsidR="00DA63C0" w:rsidRPr="003B15F0">
        <w:t xml:space="preserve"> the need</w:t>
      </w:r>
      <w:r w:rsidRPr="003B15F0">
        <w:t xml:space="preserve"> </w:t>
      </w:r>
      <w:r w:rsidR="003B15F0" w:rsidRPr="003B15F0">
        <w:t xml:space="preserve">of older people </w:t>
      </w:r>
      <w:r w:rsidRPr="003B15F0">
        <w:t xml:space="preserve">in the future. Despite the usefulness of mobile communication devices, the use of mobile technological devices to retrieve travel information is </w:t>
      </w:r>
      <w:r w:rsidR="00A94938">
        <w:t xml:space="preserve">still relatively </w:t>
      </w:r>
      <w:r w:rsidRPr="003B15F0">
        <w:t xml:space="preserve">limited among older people. The main concerns regarding </w:t>
      </w:r>
      <w:r w:rsidR="00DA63C0" w:rsidRPr="003B15F0">
        <w:t>the</w:t>
      </w:r>
      <w:r w:rsidR="00A94938">
        <w:t>ir</w:t>
      </w:r>
      <w:r w:rsidR="00DA63C0" w:rsidRPr="003B15F0">
        <w:t xml:space="preserve"> use</w:t>
      </w:r>
      <w:r w:rsidRPr="003B15F0">
        <w:t xml:space="preserve"> are ergonomics and usability, due to the physical and mental characteristics (e.g. cognition, reading capacity, fine motor skills for handling small featured devices).</w:t>
      </w:r>
      <w:r w:rsidRPr="00442A2E">
        <w:t xml:space="preserve"> </w:t>
      </w:r>
      <w:r w:rsidR="003B15F0">
        <w:t xml:space="preserve">However, </w:t>
      </w:r>
      <w:r w:rsidR="003B15F0" w:rsidRPr="00A451B5">
        <w:t>the development of apps being</w:t>
      </w:r>
      <w:r w:rsidR="00A94938">
        <w:t xml:space="preserve"> a</w:t>
      </w:r>
      <w:r w:rsidR="003B15F0" w:rsidRPr="00A451B5">
        <w:t xml:space="preserve"> relatively less resource</w:t>
      </w:r>
      <w:r w:rsidR="00A94938">
        <w:t>-</w:t>
      </w:r>
      <w:r w:rsidR="003B15F0" w:rsidRPr="00A451B5">
        <w:t xml:space="preserve">intensive task, it is feasible to develop apps addressing the </w:t>
      </w:r>
      <w:r w:rsidRPr="00A451B5">
        <w:t xml:space="preserve">requirements </w:t>
      </w:r>
      <w:r w:rsidR="003B15F0" w:rsidRPr="00A451B5">
        <w:t xml:space="preserve">of </w:t>
      </w:r>
      <w:r w:rsidRPr="00A451B5">
        <w:t>older people of certain characteristics.</w:t>
      </w:r>
      <w:r w:rsidR="009C7BBD" w:rsidRPr="00A451B5">
        <w:t xml:space="preserve"> </w:t>
      </w:r>
      <w:r w:rsidR="00130C51">
        <w:t>As s</w:t>
      </w:r>
      <w:r w:rsidR="00446608" w:rsidRPr="00A451B5">
        <w:t xml:space="preserve">uch apps could be developed by an individual person, </w:t>
      </w:r>
      <w:r w:rsidR="00130C51">
        <w:t xml:space="preserve">and many local authorities open out their data provision (see below), </w:t>
      </w:r>
      <w:r w:rsidR="00446608" w:rsidRPr="00A451B5">
        <w:t xml:space="preserve">there is potential to develop apps </w:t>
      </w:r>
      <w:r w:rsidR="00446608" w:rsidRPr="00A451B5">
        <w:lastRenderedPageBreak/>
        <w:t xml:space="preserve">addressing the </w:t>
      </w:r>
      <w:r w:rsidR="00130C51">
        <w:t xml:space="preserve">different </w:t>
      </w:r>
      <w:r w:rsidR="00446608" w:rsidRPr="00A451B5">
        <w:t>needs of group</w:t>
      </w:r>
      <w:r w:rsidR="00130C51">
        <w:t>s</w:t>
      </w:r>
      <w:r w:rsidR="00446608" w:rsidRPr="00A451B5">
        <w:t xml:space="preserve"> of </w:t>
      </w:r>
      <w:r w:rsidR="00130C51">
        <w:t xml:space="preserve">older </w:t>
      </w:r>
      <w:r w:rsidR="00446608" w:rsidRPr="00A451B5">
        <w:t xml:space="preserve">people. </w:t>
      </w:r>
      <w:r w:rsidR="00130C51">
        <w:t xml:space="preserve">Assuming </w:t>
      </w:r>
      <w:r w:rsidR="003B15F0" w:rsidRPr="00A451B5">
        <w:t xml:space="preserve">the </w:t>
      </w:r>
      <w:r w:rsidR="00130C51">
        <w:t xml:space="preserve">travel </w:t>
      </w:r>
      <w:r w:rsidR="003B15F0" w:rsidRPr="00A451B5">
        <w:t xml:space="preserve">data is available, different apps </w:t>
      </w:r>
      <w:r w:rsidR="00130C51">
        <w:t>are increasingly being</w:t>
      </w:r>
      <w:r w:rsidR="00130C51" w:rsidRPr="00A451B5">
        <w:t xml:space="preserve"> </w:t>
      </w:r>
      <w:r w:rsidR="003B15F0" w:rsidRPr="00A451B5">
        <w:t>developed by private parties to utilise that data. As a result, t</w:t>
      </w:r>
      <w:r w:rsidR="009C7BBD" w:rsidRPr="00A451B5">
        <w:t>he</w:t>
      </w:r>
      <w:r w:rsidR="003B15F0" w:rsidRPr="00A451B5">
        <w:t xml:space="preserve">re has been a </w:t>
      </w:r>
      <w:r w:rsidR="00130C51">
        <w:t>proliferation</w:t>
      </w:r>
      <w:r w:rsidR="00130C51" w:rsidRPr="00A451B5">
        <w:t xml:space="preserve"> </w:t>
      </w:r>
      <w:r w:rsidR="009C7BBD" w:rsidRPr="00A451B5">
        <w:t xml:space="preserve">of many different public transport information apps using the information </w:t>
      </w:r>
      <w:r w:rsidR="00130C51">
        <w:t>provided</w:t>
      </w:r>
      <w:r w:rsidR="00130C51" w:rsidRPr="00A451B5">
        <w:t xml:space="preserve"> </w:t>
      </w:r>
      <w:r w:rsidR="009C7BBD" w:rsidRPr="00A451B5">
        <w:t>by the</w:t>
      </w:r>
      <w:r w:rsidR="009C7BBD" w:rsidRPr="003B15F0">
        <w:t xml:space="preserve"> authorities</w:t>
      </w:r>
      <w:r w:rsidR="001C19C4">
        <w:t xml:space="preserve"> in recent years</w:t>
      </w:r>
      <w:r w:rsidR="00130C51">
        <w:t>, particularly in the major cities</w:t>
      </w:r>
      <w:r w:rsidR="009C7BBD" w:rsidRPr="003B15F0">
        <w:t>.</w:t>
      </w:r>
      <w:r w:rsidR="003B15F0">
        <w:t xml:space="preserve"> </w:t>
      </w:r>
      <w:r w:rsidR="00130C51">
        <w:t>Given th</w:t>
      </w:r>
      <w:r w:rsidR="001C19C4">
        <w:t>is</w:t>
      </w:r>
      <w:r w:rsidR="003B15F0">
        <w:t xml:space="preserve"> </w:t>
      </w:r>
      <w:r w:rsidR="009C7BBD" w:rsidRPr="003B15F0">
        <w:t>growing trend of opening up traffic</w:t>
      </w:r>
      <w:r w:rsidR="00130C51">
        <w:t xml:space="preserve"> and other </w:t>
      </w:r>
      <w:r w:rsidR="001C19C4">
        <w:t>PT</w:t>
      </w:r>
      <w:r w:rsidR="009C7BBD" w:rsidRPr="003B15F0">
        <w:t xml:space="preserve"> information collected by public authorities</w:t>
      </w:r>
      <w:r w:rsidR="005A4351">
        <w:t xml:space="preserve">, the </w:t>
      </w:r>
      <w:r w:rsidR="00B66202">
        <w:t>rising</w:t>
      </w:r>
      <w:r w:rsidR="001C19C4">
        <w:t xml:space="preserve"> </w:t>
      </w:r>
      <w:r w:rsidR="009C7BBD" w:rsidRPr="003B15F0">
        <w:t xml:space="preserve">development </w:t>
      </w:r>
      <w:r w:rsidR="005A4351">
        <w:t xml:space="preserve">of apps </w:t>
      </w:r>
      <w:r w:rsidR="001C19C4">
        <w:t xml:space="preserve">to provide </w:t>
      </w:r>
      <w:r w:rsidR="005A4351">
        <w:t xml:space="preserve">traveller information is </w:t>
      </w:r>
      <w:r w:rsidR="00130C51">
        <w:t xml:space="preserve">set to </w:t>
      </w:r>
      <w:r w:rsidR="001C19C4">
        <w:t xml:space="preserve">continue, and users will increasingly look for added value, such as </w:t>
      </w:r>
      <w:r w:rsidR="00190372">
        <w:t>inclusion</w:t>
      </w:r>
      <w:r w:rsidR="001C19C4">
        <w:t xml:space="preserve"> of integrated ticketing or </w:t>
      </w:r>
      <w:r w:rsidR="00911B8A">
        <w:t xml:space="preserve">aids for </w:t>
      </w:r>
      <w:r w:rsidR="001C19C4">
        <w:t xml:space="preserve">tour planning (e.g. </w:t>
      </w:r>
      <w:r w:rsidR="00190372">
        <w:t xml:space="preserve">suggested </w:t>
      </w:r>
      <w:r w:rsidR="001C19C4">
        <w:t>local points of interest or availability of hotels</w:t>
      </w:r>
      <w:r w:rsidR="00190372">
        <w:t>)</w:t>
      </w:r>
      <w:r w:rsidR="009C7BBD" w:rsidRPr="003B15F0">
        <w:t>.</w:t>
      </w:r>
    </w:p>
    <w:p w:rsidR="002F5E25" w:rsidRDefault="002F5E25" w:rsidP="00FA53B0">
      <w:pPr>
        <w:rPr>
          <w:highlight w:val="yellow"/>
        </w:rPr>
      </w:pPr>
    </w:p>
    <w:p w:rsidR="007E632D" w:rsidRPr="00A451B5" w:rsidRDefault="007E632D" w:rsidP="007E632D">
      <w:r w:rsidRPr="00A451B5">
        <w:t>The discussion of these different systems of providing public transport information showed their strengths and weaknesses in relation to older people’s requirements. Table 1 shows a comparison of these systems in terms of different attributes that are relevant in the context of providing public transport information to older people.</w:t>
      </w:r>
    </w:p>
    <w:p w:rsidR="007E632D" w:rsidRPr="00A451B5" w:rsidRDefault="007E632D" w:rsidP="007E632D"/>
    <w:p w:rsidR="00AC1F62" w:rsidRDefault="001E3BB2" w:rsidP="00555C6F">
      <w:r>
        <w:t xml:space="preserve">Table 1: Comparison </w:t>
      </w:r>
      <w:r w:rsidR="003165F3">
        <w:t xml:space="preserve">of </w:t>
      </w:r>
      <w:r>
        <w:t>different ways of providing public transport information</w:t>
      </w:r>
    </w:p>
    <w:tbl>
      <w:tblPr>
        <w:tblStyle w:val="TableGrid"/>
        <w:tblW w:w="0" w:type="auto"/>
        <w:tblInd w:w="108" w:type="dxa"/>
        <w:tblBorders>
          <w:left w:val="none" w:sz="0" w:space="0" w:color="auto"/>
          <w:right w:val="none" w:sz="0" w:space="0" w:color="auto"/>
          <w:insideV w:val="none" w:sz="0" w:space="0" w:color="auto"/>
        </w:tblBorders>
        <w:tblLook w:val="04A0" w:firstRow="1" w:lastRow="0" w:firstColumn="1" w:lastColumn="0" w:noHBand="0" w:noVBand="1"/>
      </w:tblPr>
      <w:tblGrid>
        <w:gridCol w:w="1789"/>
        <w:gridCol w:w="1188"/>
        <w:gridCol w:w="1407"/>
        <w:gridCol w:w="1132"/>
        <w:gridCol w:w="1180"/>
        <w:gridCol w:w="1295"/>
        <w:gridCol w:w="1163"/>
      </w:tblGrid>
      <w:tr w:rsidR="00CD4994" w:rsidTr="00667C9F">
        <w:trPr>
          <w:trHeight w:val="397"/>
        </w:trPr>
        <w:tc>
          <w:tcPr>
            <w:tcW w:w="1789" w:type="dxa"/>
            <w:vAlign w:val="center"/>
          </w:tcPr>
          <w:p w:rsidR="00CD4994" w:rsidRDefault="00446608" w:rsidP="00446608">
            <w:pPr>
              <w:jc w:val="left"/>
            </w:pPr>
            <w:r>
              <w:t>System</w:t>
            </w:r>
          </w:p>
        </w:tc>
        <w:tc>
          <w:tcPr>
            <w:tcW w:w="1188" w:type="dxa"/>
          </w:tcPr>
          <w:p w:rsidR="00CD4994" w:rsidRDefault="00CD4994" w:rsidP="007E632D">
            <w:pPr>
              <w:jc w:val="center"/>
            </w:pPr>
            <w:r>
              <w:t>Ease of use</w:t>
            </w:r>
          </w:p>
        </w:tc>
        <w:tc>
          <w:tcPr>
            <w:tcW w:w="1407" w:type="dxa"/>
          </w:tcPr>
          <w:p w:rsidR="00CD4994" w:rsidRDefault="00CD4994" w:rsidP="007E632D">
            <w:pPr>
              <w:jc w:val="center"/>
            </w:pPr>
            <w:r>
              <w:t>Information</w:t>
            </w:r>
          </w:p>
          <w:p w:rsidR="00CD4994" w:rsidRDefault="00CD4994" w:rsidP="007E632D">
            <w:pPr>
              <w:jc w:val="center"/>
            </w:pPr>
            <w:r>
              <w:t>content</w:t>
            </w:r>
          </w:p>
        </w:tc>
        <w:tc>
          <w:tcPr>
            <w:tcW w:w="1132" w:type="dxa"/>
          </w:tcPr>
          <w:p w:rsidR="00CD4994" w:rsidRDefault="00E643B6" w:rsidP="007E632D">
            <w:pPr>
              <w:jc w:val="center"/>
            </w:pPr>
            <w:r>
              <w:t>System cost</w:t>
            </w:r>
          </w:p>
        </w:tc>
        <w:tc>
          <w:tcPr>
            <w:tcW w:w="1180" w:type="dxa"/>
          </w:tcPr>
          <w:p w:rsidR="00CD4994" w:rsidRDefault="00CD4994" w:rsidP="007E632D">
            <w:pPr>
              <w:jc w:val="center"/>
            </w:pPr>
            <w:r>
              <w:t>Real time</w:t>
            </w:r>
          </w:p>
        </w:tc>
        <w:tc>
          <w:tcPr>
            <w:tcW w:w="1295" w:type="dxa"/>
          </w:tcPr>
          <w:p w:rsidR="00CD4994" w:rsidRDefault="00CD4994" w:rsidP="007E632D">
            <w:pPr>
              <w:jc w:val="center"/>
            </w:pPr>
            <w:r>
              <w:t>Anywhere</w:t>
            </w:r>
          </w:p>
        </w:tc>
        <w:tc>
          <w:tcPr>
            <w:tcW w:w="1163" w:type="dxa"/>
          </w:tcPr>
          <w:p w:rsidR="00CD4994" w:rsidRDefault="00CD4994" w:rsidP="007E632D">
            <w:pPr>
              <w:jc w:val="center"/>
            </w:pPr>
            <w:r>
              <w:t>Personal need</w:t>
            </w:r>
          </w:p>
        </w:tc>
      </w:tr>
      <w:tr w:rsidR="00CD4994" w:rsidTr="00667C9F">
        <w:trPr>
          <w:trHeight w:val="397"/>
        </w:trPr>
        <w:tc>
          <w:tcPr>
            <w:tcW w:w="1789" w:type="dxa"/>
            <w:vAlign w:val="center"/>
          </w:tcPr>
          <w:p w:rsidR="00CD4994" w:rsidRDefault="00CD4994" w:rsidP="00446608">
            <w:pPr>
              <w:jc w:val="left"/>
            </w:pPr>
            <w:r>
              <w:t>Paper</w:t>
            </w:r>
          </w:p>
        </w:tc>
        <w:tc>
          <w:tcPr>
            <w:tcW w:w="1188" w:type="dxa"/>
            <w:vAlign w:val="center"/>
          </w:tcPr>
          <w:p w:rsidR="00CD4994" w:rsidRDefault="00CD4994" w:rsidP="00446608">
            <w:pPr>
              <w:jc w:val="center"/>
            </w:pPr>
            <w:r>
              <w:t>√√√</w:t>
            </w:r>
          </w:p>
        </w:tc>
        <w:tc>
          <w:tcPr>
            <w:tcW w:w="1407" w:type="dxa"/>
            <w:vAlign w:val="center"/>
          </w:tcPr>
          <w:p w:rsidR="00CD4994" w:rsidRDefault="007E632D" w:rsidP="00446608">
            <w:pPr>
              <w:jc w:val="center"/>
            </w:pPr>
            <w:r>
              <w:t>√</w:t>
            </w:r>
          </w:p>
        </w:tc>
        <w:tc>
          <w:tcPr>
            <w:tcW w:w="1132" w:type="dxa"/>
            <w:vAlign w:val="center"/>
          </w:tcPr>
          <w:p w:rsidR="00CD4994" w:rsidRDefault="00E643B6" w:rsidP="00446608">
            <w:pPr>
              <w:jc w:val="center"/>
            </w:pPr>
            <w:r>
              <w:t>X</w:t>
            </w:r>
          </w:p>
        </w:tc>
        <w:tc>
          <w:tcPr>
            <w:tcW w:w="1180" w:type="dxa"/>
            <w:vAlign w:val="center"/>
          </w:tcPr>
          <w:p w:rsidR="00CD4994" w:rsidRDefault="00CD4994" w:rsidP="00446608">
            <w:pPr>
              <w:jc w:val="center"/>
            </w:pPr>
            <w:r>
              <w:t>XXX</w:t>
            </w:r>
          </w:p>
        </w:tc>
        <w:tc>
          <w:tcPr>
            <w:tcW w:w="1295" w:type="dxa"/>
            <w:vAlign w:val="center"/>
          </w:tcPr>
          <w:p w:rsidR="00CD4994" w:rsidRDefault="007E632D" w:rsidP="00446608">
            <w:pPr>
              <w:jc w:val="center"/>
            </w:pPr>
            <w:r>
              <w:t>√</w:t>
            </w:r>
          </w:p>
        </w:tc>
        <w:tc>
          <w:tcPr>
            <w:tcW w:w="1163" w:type="dxa"/>
            <w:vAlign w:val="center"/>
          </w:tcPr>
          <w:p w:rsidR="00CD4994" w:rsidRDefault="00CD4994" w:rsidP="00446608">
            <w:pPr>
              <w:jc w:val="center"/>
            </w:pPr>
            <w:r>
              <w:t>XXX</w:t>
            </w:r>
          </w:p>
        </w:tc>
      </w:tr>
      <w:tr w:rsidR="00CD4994" w:rsidTr="00667C9F">
        <w:trPr>
          <w:trHeight w:val="397"/>
        </w:trPr>
        <w:tc>
          <w:tcPr>
            <w:tcW w:w="1789" w:type="dxa"/>
            <w:vAlign w:val="center"/>
          </w:tcPr>
          <w:p w:rsidR="00CD4994" w:rsidRDefault="00CD4994" w:rsidP="00446608">
            <w:pPr>
              <w:jc w:val="left"/>
            </w:pPr>
            <w:r>
              <w:t>Phone</w:t>
            </w:r>
          </w:p>
        </w:tc>
        <w:tc>
          <w:tcPr>
            <w:tcW w:w="1188" w:type="dxa"/>
            <w:vAlign w:val="center"/>
          </w:tcPr>
          <w:p w:rsidR="00CD4994" w:rsidRDefault="00CD4994" w:rsidP="00446608">
            <w:pPr>
              <w:jc w:val="center"/>
            </w:pPr>
            <w:r>
              <w:t>X</w:t>
            </w:r>
          </w:p>
        </w:tc>
        <w:tc>
          <w:tcPr>
            <w:tcW w:w="1407" w:type="dxa"/>
            <w:vAlign w:val="center"/>
          </w:tcPr>
          <w:p w:rsidR="00CD4994" w:rsidRDefault="007E632D" w:rsidP="00446608">
            <w:pPr>
              <w:jc w:val="center"/>
            </w:pPr>
            <w:r>
              <w:t>√</w:t>
            </w:r>
          </w:p>
        </w:tc>
        <w:tc>
          <w:tcPr>
            <w:tcW w:w="1132" w:type="dxa"/>
            <w:vAlign w:val="center"/>
          </w:tcPr>
          <w:p w:rsidR="00CD4994" w:rsidRDefault="00E643B6" w:rsidP="00446608">
            <w:pPr>
              <w:jc w:val="center"/>
            </w:pPr>
            <w:r>
              <w:t>XX</w:t>
            </w:r>
          </w:p>
        </w:tc>
        <w:tc>
          <w:tcPr>
            <w:tcW w:w="1180" w:type="dxa"/>
            <w:vAlign w:val="center"/>
          </w:tcPr>
          <w:p w:rsidR="00CD4994" w:rsidRDefault="007E632D" w:rsidP="00446608">
            <w:pPr>
              <w:jc w:val="center"/>
            </w:pPr>
            <w:r>
              <w:t>√</w:t>
            </w:r>
          </w:p>
        </w:tc>
        <w:tc>
          <w:tcPr>
            <w:tcW w:w="1295" w:type="dxa"/>
            <w:vAlign w:val="center"/>
          </w:tcPr>
          <w:p w:rsidR="00CD4994" w:rsidRDefault="007E632D" w:rsidP="00446608">
            <w:pPr>
              <w:jc w:val="center"/>
            </w:pPr>
            <w:r>
              <w:t>√√√</w:t>
            </w:r>
          </w:p>
        </w:tc>
        <w:tc>
          <w:tcPr>
            <w:tcW w:w="1163" w:type="dxa"/>
            <w:vAlign w:val="center"/>
          </w:tcPr>
          <w:p w:rsidR="00CD4994" w:rsidRDefault="007E632D" w:rsidP="00446608">
            <w:pPr>
              <w:jc w:val="center"/>
            </w:pPr>
            <w:r>
              <w:t>√</w:t>
            </w:r>
          </w:p>
        </w:tc>
      </w:tr>
      <w:tr w:rsidR="00CD4994" w:rsidTr="00667C9F">
        <w:trPr>
          <w:trHeight w:val="397"/>
        </w:trPr>
        <w:tc>
          <w:tcPr>
            <w:tcW w:w="1789" w:type="dxa"/>
            <w:vAlign w:val="center"/>
          </w:tcPr>
          <w:p w:rsidR="00CD4994" w:rsidRDefault="00CD4994" w:rsidP="00446608">
            <w:pPr>
              <w:jc w:val="left"/>
            </w:pPr>
            <w:r>
              <w:t>Television/radio</w:t>
            </w:r>
          </w:p>
        </w:tc>
        <w:tc>
          <w:tcPr>
            <w:tcW w:w="1188" w:type="dxa"/>
            <w:vAlign w:val="center"/>
          </w:tcPr>
          <w:p w:rsidR="00CD4994" w:rsidRDefault="00CD4994" w:rsidP="00446608">
            <w:pPr>
              <w:jc w:val="center"/>
            </w:pPr>
            <w:r>
              <w:t>√√√</w:t>
            </w:r>
          </w:p>
        </w:tc>
        <w:tc>
          <w:tcPr>
            <w:tcW w:w="1407" w:type="dxa"/>
            <w:vAlign w:val="center"/>
          </w:tcPr>
          <w:p w:rsidR="00CD4994" w:rsidRDefault="007E632D" w:rsidP="00446608">
            <w:pPr>
              <w:jc w:val="center"/>
            </w:pPr>
            <w:r>
              <w:t>√</w:t>
            </w:r>
          </w:p>
        </w:tc>
        <w:tc>
          <w:tcPr>
            <w:tcW w:w="1132" w:type="dxa"/>
            <w:vAlign w:val="center"/>
          </w:tcPr>
          <w:p w:rsidR="00CD4994" w:rsidRDefault="00E643B6" w:rsidP="00446608">
            <w:pPr>
              <w:jc w:val="center"/>
            </w:pPr>
            <w:r>
              <w:t>X</w:t>
            </w:r>
          </w:p>
        </w:tc>
        <w:tc>
          <w:tcPr>
            <w:tcW w:w="1180" w:type="dxa"/>
            <w:vAlign w:val="center"/>
          </w:tcPr>
          <w:p w:rsidR="00CD4994" w:rsidRDefault="00CD4994" w:rsidP="00446608">
            <w:pPr>
              <w:jc w:val="center"/>
            </w:pPr>
            <w:r>
              <w:t>X</w:t>
            </w:r>
          </w:p>
        </w:tc>
        <w:tc>
          <w:tcPr>
            <w:tcW w:w="1295" w:type="dxa"/>
            <w:vAlign w:val="center"/>
          </w:tcPr>
          <w:p w:rsidR="00CD4994" w:rsidRDefault="007E632D" w:rsidP="00446608">
            <w:pPr>
              <w:jc w:val="center"/>
            </w:pPr>
            <w:r>
              <w:t>√</w:t>
            </w:r>
          </w:p>
        </w:tc>
        <w:tc>
          <w:tcPr>
            <w:tcW w:w="1163" w:type="dxa"/>
            <w:vAlign w:val="center"/>
          </w:tcPr>
          <w:p w:rsidR="00CD4994" w:rsidRDefault="00CD4994" w:rsidP="00446608">
            <w:pPr>
              <w:jc w:val="center"/>
            </w:pPr>
            <w:r>
              <w:t>XXX</w:t>
            </w:r>
          </w:p>
        </w:tc>
      </w:tr>
      <w:tr w:rsidR="00CD4994" w:rsidTr="00667C9F">
        <w:trPr>
          <w:trHeight w:val="397"/>
        </w:trPr>
        <w:tc>
          <w:tcPr>
            <w:tcW w:w="1789" w:type="dxa"/>
            <w:vAlign w:val="center"/>
          </w:tcPr>
          <w:p w:rsidR="00CD4994" w:rsidRDefault="00CD4994" w:rsidP="00446608">
            <w:pPr>
              <w:jc w:val="left"/>
            </w:pPr>
            <w:r>
              <w:t>Field device</w:t>
            </w:r>
          </w:p>
        </w:tc>
        <w:tc>
          <w:tcPr>
            <w:tcW w:w="1188" w:type="dxa"/>
            <w:vAlign w:val="center"/>
          </w:tcPr>
          <w:p w:rsidR="00CD4994" w:rsidRDefault="007E632D" w:rsidP="00446608">
            <w:pPr>
              <w:jc w:val="center"/>
            </w:pPr>
            <w:r>
              <w:t>√√√</w:t>
            </w:r>
          </w:p>
        </w:tc>
        <w:tc>
          <w:tcPr>
            <w:tcW w:w="1407" w:type="dxa"/>
            <w:vAlign w:val="center"/>
          </w:tcPr>
          <w:p w:rsidR="00CD4994" w:rsidRDefault="007E632D" w:rsidP="00446608">
            <w:pPr>
              <w:jc w:val="center"/>
            </w:pPr>
            <w:r>
              <w:t>√√√</w:t>
            </w:r>
          </w:p>
        </w:tc>
        <w:tc>
          <w:tcPr>
            <w:tcW w:w="1132" w:type="dxa"/>
            <w:vAlign w:val="center"/>
          </w:tcPr>
          <w:p w:rsidR="00CD4994" w:rsidRDefault="00E643B6" w:rsidP="00446608">
            <w:pPr>
              <w:jc w:val="center"/>
            </w:pPr>
            <w:r>
              <w:t>XXX</w:t>
            </w:r>
          </w:p>
        </w:tc>
        <w:tc>
          <w:tcPr>
            <w:tcW w:w="1180" w:type="dxa"/>
            <w:vAlign w:val="center"/>
          </w:tcPr>
          <w:p w:rsidR="00CD4994" w:rsidRDefault="007E632D" w:rsidP="00446608">
            <w:pPr>
              <w:jc w:val="center"/>
            </w:pPr>
            <w:r>
              <w:t>√</w:t>
            </w:r>
          </w:p>
        </w:tc>
        <w:tc>
          <w:tcPr>
            <w:tcW w:w="1295" w:type="dxa"/>
            <w:vAlign w:val="center"/>
          </w:tcPr>
          <w:p w:rsidR="00CD4994" w:rsidRDefault="003165F3" w:rsidP="00446608">
            <w:pPr>
              <w:jc w:val="center"/>
            </w:pPr>
            <w:r>
              <w:t>XXX</w:t>
            </w:r>
          </w:p>
        </w:tc>
        <w:tc>
          <w:tcPr>
            <w:tcW w:w="1163" w:type="dxa"/>
            <w:vAlign w:val="center"/>
          </w:tcPr>
          <w:p w:rsidR="00CD4994" w:rsidRDefault="00CD4994" w:rsidP="00446608">
            <w:pPr>
              <w:jc w:val="center"/>
            </w:pPr>
            <w:r>
              <w:t>XXX</w:t>
            </w:r>
          </w:p>
        </w:tc>
      </w:tr>
      <w:tr w:rsidR="00CD4994" w:rsidTr="00667C9F">
        <w:trPr>
          <w:trHeight w:val="397"/>
        </w:trPr>
        <w:tc>
          <w:tcPr>
            <w:tcW w:w="1789" w:type="dxa"/>
            <w:vAlign w:val="center"/>
          </w:tcPr>
          <w:p w:rsidR="00CD4994" w:rsidRDefault="00CD4994" w:rsidP="00446608">
            <w:pPr>
              <w:jc w:val="left"/>
            </w:pPr>
            <w:r>
              <w:t>Web based</w:t>
            </w:r>
          </w:p>
        </w:tc>
        <w:tc>
          <w:tcPr>
            <w:tcW w:w="1188" w:type="dxa"/>
            <w:vAlign w:val="center"/>
          </w:tcPr>
          <w:p w:rsidR="00CD4994" w:rsidRDefault="007E632D" w:rsidP="00446608">
            <w:pPr>
              <w:jc w:val="center"/>
            </w:pPr>
            <w:r>
              <w:t>X</w:t>
            </w:r>
          </w:p>
        </w:tc>
        <w:tc>
          <w:tcPr>
            <w:tcW w:w="1407" w:type="dxa"/>
            <w:vAlign w:val="center"/>
          </w:tcPr>
          <w:p w:rsidR="00CD4994" w:rsidRDefault="007E632D" w:rsidP="00446608">
            <w:pPr>
              <w:jc w:val="center"/>
            </w:pPr>
            <w:r>
              <w:t>√√√</w:t>
            </w:r>
          </w:p>
        </w:tc>
        <w:tc>
          <w:tcPr>
            <w:tcW w:w="1132" w:type="dxa"/>
            <w:vAlign w:val="center"/>
          </w:tcPr>
          <w:p w:rsidR="00CD4994" w:rsidRDefault="00E643B6" w:rsidP="00446608">
            <w:pPr>
              <w:jc w:val="center"/>
            </w:pPr>
            <w:r>
              <w:t>X</w:t>
            </w:r>
          </w:p>
        </w:tc>
        <w:tc>
          <w:tcPr>
            <w:tcW w:w="1180" w:type="dxa"/>
            <w:vAlign w:val="center"/>
          </w:tcPr>
          <w:p w:rsidR="00CD4994" w:rsidRDefault="00CD4994" w:rsidP="00446608">
            <w:pPr>
              <w:jc w:val="center"/>
            </w:pPr>
            <w:r>
              <w:t>√√√</w:t>
            </w:r>
          </w:p>
        </w:tc>
        <w:tc>
          <w:tcPr>
            <w:tcW w:w="1295" w:type="dxa"/>
            <w:vAlign w:val="center"/>
          </w:tcPr>
          <w:p w:rsidR="00CD4994" w:rsidRDefault="00CD4994" w:rsidP="00446608">
            <w:pPr>
              <w:jc w:val="center"/>
            </w:pPr>
            <w:r>
              <w:t>√√√</w:t>
            </w:r>
          </w:p>
        </w:tc>
        <w:tc>
          <w:tcPr>
            <w:tcW w:w="1163" w:type="dxa"/>
            <w:vAlign w:val="center"/>
          </w:tcPr>
          <w:p w:rsidR="00CD4994" w:rsidRDefault="00CD4994" w:rsidP="00446608">
            <w:pPr>
              <w:jc w:val="center"/>
            </w:pPr>
            <w:r>
              <w:t>X</w:t>
            </w:r>
          </w:p>
        </w:tc>
      </w:tr>
      <w:tr w:rsidR="00CD4994" w:rsidTr="00667C9F">
        <w:trPr>
          <w:trHeight w:val="397"/>
        </w:trPr>
        <w:tc>
          <w:tcPr>
            <w:tcW w:w="1789" w:type="dxa"/>
            <w:vAlign w:val="center"/>
          </w:tcPr>
          <w:p w:rsidR="00CD4994" w:rsidRDefault="00CD4994" w:rsidP="00446608">
            <w:pPr>
              <w:jc w:val="left"/>
            </w:pPr>
            <w:r>
              <w:t>Apps based</w:t>
            </w:r>
          </w:p>
        </w:tc>
        <w:tc>
          <w:tcPr>
            <w:tcW w:w="1188" w:type="dxa"/>
            <w:vAlign w:val="center"/>
          </w:tcPr>
          <w:p w:rsidR="00CD4994" w:rsidRDefault="00CD4994" w:rsidP="00446608">
            <w:pPr>
              <w:jc w:val="center"/>
            </w:pPr>
            <w:r>
              <w:t>√√√</w:t>
            </w:r>
          </w:p>
        </w:tc>
        <w:tc>
          <w:tcPr>
            <w:tcW w:w="1407" w:type="dxa"/>
            <w:vAlign w:val="center"/>
          </w:tcPr>
          <w:p w:rsidR="00CD4994" w:rsidRDefault="007E632D" w:rsidP="00446608">
            <w:pPr>
              <w:jc w:val="center"/>
            </w:pPr>
            <w:r>
              <w:t>√√√</w:t>
            </w:r>
          </w:p>
        </w:tc>
        <w:tc>
          <w:tcPr>
            <w:tcW w:w="1132" w:type="dxa"/>
            <w:vAlign w:val="center"/>
          </w:tcPr>
          <w:p w:rsidR="00CD4994" w:rsidRDefault="00E643B6" w:rsidP="00446608">
            <w:pPr>
              <w:jc w:val="center"/>
            </w:pPr>
            <w:r>
              <w:t>X</w:t>
            </w:r>
          </w:p>
        </w:tc>
        <w:tc>
          <w:tcPr>
            <w:tcW w:w="1180" w:type="dxa"/>
            <w:vAlign w:val="center"/>
          </w:tcPr>
          <w:p w:rsidR="00CD4994" w:rsidRDefault="00CD4994" w:rsidP="00446608">
            <w:pPr>
              <w:jc w:val="center"/>
            </w:pPr>
            <w:r>
              <w:t>√√√</w:t>
            </w:r>
          </w:p>
        </w:tc>
        <w:tc>
          <w:tcPr>
            <w:tcW w:w="1295" w:type="dxa"/>
            <w:vAlign w:val="center"/>
          </w:tcPr>
          <w:p w:rsidR="00CD4994" w:rsidRDefault="00CD4994" w:rsidP="00446608">
            <w:pPr>
              <w:jc w:val="center"/>
            </w:pPr>
            <w:r>
              <w:t>√√√</w:t>
            </w:r>
          </w:p>
        </w:tc>
        <w:tc>
          <w:tcPr>
            <w:tcW w:w="1163" w:type="dxa"/>
            <w:vAlign w:val="center"/>
          </w:tcPr>
          <w:p w:rsidR="00CD4994" w:rsidRDefault="00CD4994" w:rsidP="00446608">
            <w:pPr>
              <w:jc w:val="center"/>
            </w:pPr>
            <w:r>
              <w:t>√√√</w:t>
            </w:r>
          </w:p>
        </w:tc>
      </w:tr>
    </w:tbl>
    <w:p w:rsidR="00AC1F62" w:rsidRDefault="00AC1F62" w:rsidP="00FA53B0"/>
    <w:p w:rsidR="007E632D" w:rsidRDefault="00446608" w:rsidP="00446608">
      <w:r>
        <w:t xml:space="preserve">Notes: </w:t>
      </w:r>
      <w:r w:rsidR="007E632D">
        <w:t>√√√ - Excellent, √ - Very good, √ - Good</w:t>
      </w:r>
      <w:r>
        <w:t xml:space="preserve">, </w:t>
      </w:r>
      <w:r w:rsidR="007E632D">
        <w:t xml:space="preserve">X </w:t>
      </w:r>
      <w:r w:rsidR="00C33BA1">
        <w:t>–</w:t>
      </w:r>
      <w:r w:rsidR="007E632D">
        <w:t xml:space="preserve"> Bad</w:t>
      </w:r>
      <w:r w:rsidR="00C33BA1">
        <w:t>, XX – Worse, XXX – Worst</w:t>
      </w:r>
    </w:p>
    <w:p w:rsidR="007E632D" w:rsidRDefault="007E632D" w:rsidP="00FA53B0"/>
    <w:p w:rsidR="008A71AF" w:rsidRPr="00605430" w:rsidRDefault="008A71AF" w:rsidP="00211543">
      <w:r w:rsidRPr="00605430">
        <w:t>Table 1 shows that</w:t>
      </w:r>
      <w:r w:rsidR="00446608" w:rsidRPr="00605430">
        <w:t xml:space="preserve"> </w:t>
      </w:r>
      <w:r w:rsidRPr="00605430">
        <w:t xml:space="preserve">the apps </w:t>
      </w:r>
      <w:r w:rsidR="00446608" w:rsidRPr="00605430">
        <w:t>based public transport information is the best amongst all the systems considered in the comparison. With the good information content, real-time information provision, possibility of customisation, easy to use and portability to access the information on the move, apps based system</w:t>
      </w:r>
      <w:r w:rsidR="00D35D93">
        <w:t>s</w:t>
      </w:r>
      <w:r w:rsidR="00446608" w:rsidRPr="00605430">
        <w:t xml:space="preserve"> </w:t>
      </w:r>
      <w:r w:rsidR="00D35D93">
        <w:t>are</w:t>
      </w:r>
      <w:r w:rsidR="00446608" w:rsidRPr="00605430">
        <w:t xml:space="preserve"> found to be the best </w:t>
      </w:r>
      <w:r w:rsidR="00D35D93">
        <w:t>comparatively</w:t>
      </w:r>
      <w:r w:rsidR="00446608" w:rsidRPr="00605430">
        <w:t xml:space="preserve">. </w:t>
      </w:r>
      <w:r w:rsidRPr="00605430">
        <w:t>Th</w:t>
      </w:r>
      <w:r w:rsidR="00211543" w:rsidRPr="00605430">
        <w:t xml:space="preserve">e customisation </w:t>
      </w:r>
      <w:r w:rsidR="00D35D93">
        <w:t xml:space="preserve">and </w:t>
      </w:r>
      <w:r w:rsidR="00211543" w:rsidRPr="00605430">
        <w:t xml:space="preserve">flexibility possible in </w:t>
      </w:r>
      <w:r w:rsidR="00D35D93">
        <w:t>these</w:t>
      </w:r>
      <w:r w:rsidR="00D35D93" w:rsidRPr="00605430">
        <w:t xml:space="preserve"> </w:t>
      </w:r>
      <w:r w:rsidR="00211543" w:rsidRPr="00605430">
        <w:t>system</w:t>
      </w:r>
      <w:r w:rsidR="00D35D93">
        <w:t>s</w:t>
      </w:r>
      <w:r w:rsidR="00211543" w:rsidRPr="00605430">
        <w:t xml:space="preserve"> </w:t>
      </w:r>
      <w:r w:rsidR="00D35D93">
        <w:t>f</w:t>
      </w:r>
      <w:r w:rsidR="00D35D93" w:rsidRPr="00605430">
        <w:t>o</w:t>
      </w:r>
      <w:r w:rsidR="00D35D93">
        <w:t>r</w:t>
      </w:r>
      <w:r w:rsidR="00D35D93" w:rsidRPr="00605430">
        <w:t xml:space="preserve"> </w:t>
      </w:r>
      <w:r w:rsidR="00211543" w:rsidRPr="00605430">
        <w:t>address</w:t>
      </w:r>
      <w:r w:rsidR="00D35D93">
        <w:t>ing</w:t>
      </w:r>
      <w:r w:rsidR="00211543" w:rsidRPr="00605430">
        <w:t xml:space="preserve"> the needs of certain user groups is not </w:t>
      </w:r>
      <w:r w:rsidRPr="00605430">
        <w:t xml:space="preserve">possible </w:t>
      </w:r>
      <w:r w:rsidR="00211543" w:rsidRPr="00605430">
        <w:t>in many other systems such as field based system</w:t>
      </w:r>
      <w:r w:rsidR="00D35D93">
        <w:t>s</w:t>
      </w:r>
      <w:r w:rsidR="00211543" w:rsidRPr="00605430">
        <w:t xml:space="preserve"> </w:t>
      </w:r>
      <w:r w:rsidRPr="00605430">
        <w:t>(e.g. RTPI at bus stop</w:t>
      </w:r>
      <w:r w:rsidR="00D35D93">
        <w:t>s</w:t>
      </w:r>
      <w:r w:rsidRPr="00605430">
        <w:t xml:space="preserve">) </w:t>
      </w:r>
      <w:r w:rsidR="00D35D93">
        <w:t>or</w:t>
      </w:r>
      <w:r w:rsidR="00D35D93" w:rsidRPr="00605430">
        <w:t xml:space="preserve"> </w:t>
      </w:r>
      <w:r w:rsidR="00211543" w:rsidRPr="00605430">
        <w:t>Radio/TV</w:t>
      </w:r>
      <w:r w:rsidRPr="00605430">
        <w:t xml:space="preserve">. </w:t>
      </w:r>
      <w:r w:rsidR="00D94E31">
        <w:t>T</w:t>
      </w:r>
      <w:r w:rsidR="00211543" w:rsidRPr="00605430">
        <w:t>he cost of the</w:t>
      </w:r>
      <w:r w:rsidR="00D94E31">
        <w:t>se</w:t>
      </w:r>
      <w:r w:rsidR="00211543" w:rsidRPr="00605430">
        <w:t xml:space="preserve"> system is </w:t>
      </w:r>
      <w:r w:rsidR="00D94E31">
        <w:t xml:space="preserve">also </w:t>
      </w:r>
      <w:r w:rsidR="00211543" w:rsidRPr="00605430">
        <w:t>amongst the lowest as the development of apps is expected to be done by private parties rather than local authorities themselves</w:t>
      </w:r>
      <w:r w:rsidRPr="00605430">
        <w:t>.</w:t>
      </w:r>
    </w:p>
    <w:p w:rsidR="00211543" w:rsidRPr="00605430" w:rsidRDefault="00211543" w:rsidP="00211543"/>
    <w:p w:rsidR="00CE0D96" w:rsidRDefault="00605430" w:rsidP="00605430">
      <w:r>
        <w:t xml:space="preserve">It is to be noted that </w:t>
      </w:r>
      <w:r w:rsidR="008A71AF" w:rsidRPr="00605430">
        <w:t xml:space="preserve">apps </w:t>
      </w:r>
      <w:r w:rsidR="001F0EC6">
        <w:t xml:space="preserve">(and web) </w:t>
      </w:r>
      <w:r w:rsidR="008A71AF" w:rsidRPr="00605430">
        <w:t>based information</w:t>
      </w:r>
      <w:r>
        <w:t xml:space="preserve"> system</w:t>
      </w:r>
      <w:r w:rsidR="001F0EC6">
        <w:t>s</w:t>
      </w:r>
      <w:r>
        <w:t xml:space="preserve"> work only when there is </w:t>
      </w:r>
      <w:r w:rsidR="008A71AF" w:rsidRPr="00605430">
        <w:t xml:space="preserve"> provision of </w:t>
      </w:r>
      <w:r w:rsidR="00641BCC">
        <w:t xml:space="preserve">suitable and timely </w:t>
      </w:r>
      <w:r w:rsidR="008A71AF" w:rsidRPr="00605430">
        <w:t xml:space="preserve">data </w:t>
      </w:r>
      <w:r>
        <w:t xml:space="preserve">to </w:t>
      </w:r>
      <w:r w:rsidR="00641BCC">
        <w:t xml:space="preserve">underpin </w:t>
      </w:r>
      <w:r>
        <w:t>such information</w:t>
      </w:r>
      <w:r w:rsidR="008A71AF" w:rsidRPr="00605430">
        <w:t xml:space="preserve">. </w:t>
      </w:r>
      <w:r>
        <w:t>In recent years</w:t>
      </w:r>
      <w:r w:rsidR="008A71AF" w:rsidRPr="00605430">
        <w:t xml:space="preserve">, there is a growing trend of opening up transport data by relevant authorities to allow private parties to develop apps providing traveller information. In this context, a review of different cities providing such information was carried out within </w:t>
      </w:r>
      <w:r w:rsidR="00D35D93">
        <w:t xml:space="preserve">the </w:t>
      </w:r>
      <w:r w:rsidR="008A71AF" w:rsidRPr="00605430">
        <w:t>EC funded TIDE project to explore the implementations issues to bring out important lessons learnt</w:t>
      </w:r>
      <w:r w:rsidR="001F0EC6">
        <w:t xml:space="preserve">, which also has relevance to the application of apps </w:t>
      </w:r>
      <w:r w:rsidR="00887F70">
        <w:t>(</w:t>
      </w:r>
      <w:r w:rsidR="001F0EC6">
        <w:t>and web based services</w:t>
      </w:r>
      <w:r w:rsidR="00887F70">
        <w:t>)</w:t>
      </w:r>
      <w:r w:rsidR="001F0EC6">
        <w:t xml:space="preserve"> for older people</w:t>
      </w:r>
      <w:r w:rsidR="008A71AF" w:rsidRPr="00605430">
        <w:t>.</w:t>
      </w:r>
    </w:p>
    <w:p w:rsidR="00266670" w:rsidRPr="00F104EB" w:rsidRDefault="00266670" w:rsidP="00266670">
      <w:pPr>
        <w:pStyle w:val="Heading2"/>
      </w:pPr>
      <w:r>
        <w:t>Open data</w:t>
      </w:r>
      <w:r w:rsidR="00403E58">
        <w:t xml:space="preserve"> and current trends</w:t>
      </w:r>
    </w:p>
    <w:p w:rsidR="00307947" w:rsidRPr="00DD4716" w:rsidRDefault="009B32F0" w:rsidP="00480372">
      <w:r w:rsidRPr="00DD4716">
        <w:t xml:space="preserve"> </w:t>
      </w:r>
      <w:r w:rsidR="00307947" w:rsidRPr="00DD4716">
        <w:t>“Open data is data that can be freely used, re-used and redistributed by anyone – subject only, at most, to the requirement to attribute and sharealike” (Open data handbook, 2012).</w:t>
      </w:r>
      <w:r w:rsidR="00307947">
        <w:t xml:space="preserve"> </w:t>
      </w:r>
      <w:r w:rsidR="00307947" w:rsidRPr="00DD4716">
        <w:t xml:space="preserve">The </w:t>
      </w:r>
      <w:r w:rsidR="00307947" w:rsidRPr="00DD4716">
        <w:lastRenderedPageBreak/>
        <w:t xml:space="preserve">benefits of the open access data is that it allows third (private or public) parties to access the data and develop apps to provide information to the users in a variety of ways </w:t>
      </w:r>
      <w:r w:rsidR="002B314C">
        <w:t xml:space="preserve">that are </w:t>
      </w:r>
      <w:r w:rsidR="002B314C" w:rsidRPr="00DD4716">
        <w:t xml:space="preserve"> </w:t>
      </w:r>
      <w:r w:rsidR="00307947" w:rsidRPr="00DD4716">
        <w:t>useful</w:t>
      </w:r>
      <w:r w:rsidR="002B314C">
        <w:t xml:space="preserve"> and </w:t>
      </w:r>
      <w:r w:rsidR="00307947" w:rsidRPr="00DD4716">
        <w:t xml:space="preserve">easier to comprehend.  </w:t>
      </w:r>
      <w:r w:rsidR="000D0CE2">
        <w:rPr>
          <w:rFonts w:cs="Arial"/>
          <w:szCs w:val="22"/>
          <w:lang w:eastAsia="en-GB"/>
        </w:rPr>
        <w:t xml:space="preserve">With the availability of </w:t>
      </w:r>
      <w:r w:rsidR="003F765B">
        <w:rPr>
          <w:rFonts w:cs="Arial"/>
          <w:szCs w:val="22"/>
          <w:lang w:eastAsia="en-GB"/>
        </w:rPr>
        <w:t xml:space="preserve">travel </w:t>
      </w:r>
      <w:r w:rsidR="000D0CE2">
        <w:rPr>
          <w:rFonts w:cs="Arial"/>
          <w:szCs w:val="22"/>
          <w:lang w:eastAsia="en-GB"/>
        </w:rPr>
        <w:t xml:space="preserve">information in </w:t>
      </w:r>
      <w:r w:rsidR="00741E9C">
        <w:rPr>
          <w:rFonts w:cs="Arial"/>
          <w:szCs w:val="22"/>
          <w:lang w:eastAsia="en-GB"/>
        </w:rPr>
        <w:t xml:space="preserve">e.g. an </w:t>
      </w:r>
      <w:r w:rsidR="000D0CE2">
        <w:rPr>
          <w:rFonts w:cs="Arial"/>
          <w:szCs w:val="22"/>
          <w:lang w:eastAsia="en-GB"/>
        </w:rPr>
        <w:t>open</w:t>
      </w:r>
      <w:r w:rsidR="003F765B">
        <w:rPr>
          <w:rFonts w:cs="Arial"/>
          <w:szCs w:val="22"/>
          <w:lang w:eastAsia="en-GB"/>
        </w:rPr>
        <w:t>-access</w:t>
      </w:r>
      <w:r w:rsidR="000D0CE2">
        <w:rPr>
          <w:rFonts w:cs="Arial"/>
          <w:szCs w:val="22"/>
          <w:lang w:eastAsia="en-GB"/>
        </w:rPr>
        <w:t xml:space="preserve"> data server, it is possible to develop mobile application</w:t>
      </w:r>
      <w:r w:rsidR="00741E9C">
        <w:rPr>
          <w:rFonts w:cs="Arial"/>
          <w:szCs w:val="22"/>
          <w:lang w:eastAsia="en-GB"/>
        </w:rPr>
        <w:t>s</w:t>
      </w:r>
      <w:r w:rsidR="000D0CE2">
        <w:rPr>
          <w:rFonts w:cs="Arial"/>
          <w:szCs w:val="22"/>
          <w:lang w:eastAsia="en-GB"/>
        </w:rPr>
        <w:t xml:space="preserve"> capable of providing travel information based on </w:t>
      </w:r>
      <w:r w:rsidR="00741E9C">
        <w:rPr>
          <w:rFonts w:cs="Arial"/>
          <w:szCs w:val="22"/>
          <w:lang w:eastAsia="en-GB"/>
        </w:rPr>
        <w:t>different user</w:t>
      </w:r>
      <w:r w:rsidR="000D0CE2">
        <w:rPr>
          <w:rFonts w:cs="Arial"/>
          <w:szCs w:val="22"/>
          <w:lang w:eastAsia="en-GB"/>
        </w:rPr>
        <w:t xml:space="preserve"> needs. </w:t>
      </w:r>
      <w:r w:rsidR="00307947" w:rsidRPr="00DD4716">
        <w:t>For example an app could be targeted to address the need</w:t>
      </w:r>
      <w:r w:rsidR="00741E9C">
        <w:t>s</w:t>
      </w:r>
      <w:r w:rsidR="00307947" w:rsidRPr="00DD4716">
        <w:t xml:space="preserve"> of </w:t>
      </w:r>
      <w:r w:rsidR="00741E9C">
        <w:t>specific older people</w:t>
      </w:r>
      <w:r w:rsidR="00307947" w:rsidRPr="00DD4716">
        <w:t xml:space="preserve"> group</w:t>
      </w:r>
      <w:r w:rsidR="00741E9C">
        <w:t>s,</w:t>
      </w:r>
      <w:r w:rsidR="00307947" w:rsidRPr="00DD4716">
        <w:t xml:space="preserve"> </w:t>
      </w:r>
      <w:r w:rsidR="00741E9C">
        <w:t>that</w:t>
      </w:r>
      <w:r w:rsidR="00480372">
        <w:t xml:space="preserve"> use</w:t>
      </w:r>
      <w:r w:rsidR="00741E9C">
        <w:t>s</w:t>
      </w:r>
      <w:r w:rsidR="00480372">
        <w:t xml:space="preserve"> </w:t>
      </w:r>
      <w:r w:rsidR="009B72A3">
        <w:t xml:space="preserve">larger font displays </w:t>
      </w:r>
      <w:r w:rsidR="00741E9C">
        <w:t xml:space="preserve">or provides </w:t>
      </w:r>
      <w:r w:rsidR="009B72A3">
        <w:t>primary data only</w:t>
      </w:r>
      <w:r w:rsidR="00480372">
        <w:t xml:space="preserve"> for </w:t>
      </w:r>
      <w:r w:rsidR="00741E9C">
        <w:t xml:space="preserve">the </w:t>
      </w:r>
      <w:r w:rsidR="00480372">
        <w:t>visually impaired</w:t>
      </w:r>
      <w:r w:rsidR="00741E9C">
        <w:t>,</w:t>
      </w:r>
      <w:r w:rsidR="00480372">
        <w:t xml:space="preserve"> </w:t>
      </w:r>
      <w:r w:rsidR="009B72A3">
        <w:t xml:space="preserve">while </w:t>
      </w:r>
      <w:r w:rsidR="00480372">
        <w:t xml:space="preserve">providing </w:t>
      </w:r>
      <w:r w:rsidR="009B72A3">
        <w:t>information on walking distances and the existence of gradient, steps, seats, etc</w:t>
      </w:r>
      <w:r w:rsidR="00480372">
        <w:t>. for mobility impaired people</w:t>
      </w:r>
      <w:r w:rsidR="009B72A3">
        <w:t xml:space="preserve">. </w:t>
      </w:r>
      <w:r w:rsidR="00307947" w:rsidRPr="00DD4716">
        <w:t>On</w:t>
      </w:r>
      <w:r w:rsidR="00307947">
        <w:t>e</w:t>
      </w:r>
      <w:r w:rsidR="00307947" w:rsidRPr="00DD4716">
        <w:t xml:space="preserve"> particular area of significance is journey recovery after a delayed/cancelled service or missed connection. This will be very useful for people who are not frequent traveller and/or find </w:t>
      </w:r>
      <w:r w:rsidR="00F8095D">
        <w:t xml:space="preserve">it </w:t>
      </w:r>
      <w:r w:rsidR="00307947" w:rsidRPr="00DD4716">
        <w:t>difficult to analyse different tra</w:t>
      </w:r>
      <w:r w:rsidR="009B72A3">
        <w:t>vel options to choose the best.</w:t>
      </w:r>
    </w:p>
    <w:p w:rsidR="00307947" w:rsidRPr="00DD4716" w:rsidRDefault="00307947" w:rsidP="00307947"/>
    <w:p w:rsidR="00A548F8" w:rsidRDefault="00A548F8" w:rsidP="00F27E59">
      <w:r>
        <w:rPr>
          <w:rFonts w:cs="Arial"/>
          <w:szCs w:val="22"/>
          <w:lang w:eastAsia="en-GB"/>
        </w:rPr>
        <w:t>In recent years, t</w:t>
      </w:r>
      <w:r w:rsidR="000D0CE2">
        <w:rPr>
          <w:rFonts w:cs="Arial"/>
          <w:szCs w:val="22"/>
          <w:lang w:eastAsia="en-GB"/>
        </w:rPr>
        <w:t xml:space="preserve">here is a </w:t>
      </w:r>
      <w:r>
        <w:rPr>
          <w:rFonts w:cs="Arial"/>
          <w:szCs w:val="22"/>
          <w:lang w:eastAsia="en-GB"/>
        </w:rPr>
        <w:t xml:space="preserve">growing </w:t>
      </w:r>
      <w:r w:rsidR="000D0CE2">
        <w:rPr>
          <w:rFonts w:cs="Arial"/>
          <w:szCs w:val="22"/>
          <w:lang w:eastAsia="en-GB"/>
        </w:rPr>
        <w:t xml:space="preserve">trend in opening up the transport </w:t>
      </w:r>
      <w:r>
        <w:rPr>
          <w:rFonts w:cs="Arial"/>
          <w:szCs w:val="22"/>
          <w:lang w:eastAsia="en-GB"/>
        </w:rPr>
        <w:t xml:space="preserve">data </w:t>
      </w:r>
      <w:r w:rsidR="000D0CE2">
        <w:rPr>
          <w:rFonts w:cs="Arial"/>
          <w:szCs w:val="22"/>
          <w:lang w:eastAsia="en-GB"/>
        </w:rPr>
        <w:t xml:space="preserve">collected by local authorities for managing traffic </w:t>
      </w:r>
      <w:r w:rsidR="004245AD">
        <w:rPr>
          <w:rFonts w:cs="Arial"/>
          <w:szCs w:val="22"/>
          <w:lang w:eastAsia="en-GB"/>
        </w:rPr>
        <w:t xml:space="preserve">and local PT </w:t>
      </w:r>
      <w:r w:rsidR="000D0CE2">
        <w:rPr>
          <w:rFonts w:cs="Arial"/>
          <w:szCs w:val="22"/>
          <w:lang w:eastAsia="en-GB"/>
        </w:rPr>
        <w:t xml:space="preserve">in their respective cities. </w:t>
      </w:r>
      <w:r>
        <w:rPr>
          <w:rFonts w:cs="Arial"/>
          <w:szCs w:val="22"/>
          <w:lang w:eastAsia="en-GB"/>
        </w:rPr>
        <w:t>Th</w:t>
      </w:r>
      <w:r w:rsidR="000D0CE2">
        <w:t>e issue</w:t>
      </w:r>
      <w:r>
        <w:t>s</w:t>
      </w:r>
      <w:r w:rsidR="000D0CE2">
        <w:t xml:space="preserve"> of open</w:t>
      </w:r>
      <w:r>
        <w:t>ing up</w:t>
      </w:r>
      <w:r w:rsidR="000D0CE2">
        <w:t xml:space="preserve"> data for apps-based traveller information as one of the innov</w:t>
      </w:r>
      <w:r w:rsidR="000D0CE2" w:rsidRPr="00DD4716">
        <w:t xml:space="preserve">ative urban mobility </w:t>
      </w:r>
      <w:r w:rsidR="000D0CE2">
        <w:t>measure</w:t>
      </w:r>
      <w:r w:rsidR="000D0CE2" w:rsidRPr="00DD4716">
        <w:t>s</w:t>
      </w:r>
      <w:r>
        <w:t xml:space="preserve"> were explored </w:t>
      </w:r>
      <w:r>
        <w:rPr>
          <w:rFonts w:cs="Arial"/>
          <w:szCs w:val="22"/>
          <w:lang w:eastAsia="en-GB"/>
        </w:rPr>
        <w:t xml:space="preserve">in </w:t>
      </w:r>
      <w:r w:rsidR="00887F70">
        <w:rPr>
          <w:rFonts w:cs="Arial"/>
          <w:szCs w:val="22"/>
          <w:lang w:eastAsia="en-GB"/>
        </w:rPr>
        <w:t xml:space="preserve">the </w:t>
      </w:r>
      <w:r>
        <w:rPr>
          <w:rFonts w:cs="Arial"/>
          <w:szCs w:val="22"/>
          <w:lang w:eastAsia="en-GB"/>
        </w:rPr>
        <w:t xml:space="preserve">EC-funded </w:t>
      </w:r>
      <w:r>
        <w:t>TIDE project</w:t>
      </w:r>
      <w:r w:rsidR="000D0CE2" w:rsidRPr="00DD4716">
        <w:t>.</w:t>
      </w:r>
      <w:r w:rsidR="000D0CE2">
        <w:t xml:space="preserve"> </w:t>
      </w:r>
      <w:r w:rsidR="00520AE2" w:rsidRPr="00DD4716">
        <w:t xml:space="preserve">The mission of TIDE is to enhance the broad transfer and take-up of 15 innovative urban transport and mobility concepts throughout Europe and to make a visible contribution to establish them as mainstream measures. The project refines existing and well proven methodologies for the transfer of innovative measures and integrates them into an easy to apply handbook. Within the project, </w:t>
      </w:r>
      <w:r w:rsidR="000D0CE2">
        <w:rPr>
          <w:rFonts w:cs="Arial"/>
          <w:szCs w:val="22"/>
          <w:lang w:eastAsia="en-GB"/>
        </w:rPr>
        <w:t xml:space="preserve">examples of </w:t>
      </w:r>
      <w:r w:rsidR="00F27E59">
        <w:rPr>
          <w:rFonts w:cs="Arial"/>
          <w:szCs w:val="22"/>
          <w:lang w:eastAsia="en-GB"/>
        </w:rPr>
        <w:t>open data</w:t>
      </w:r>
      <w:r w:rsidR="000D0CE2">
        <w:rPr>
          <w:rFonts w:cs="Arial"/>
          <w:szCs w:val="22"/>
          <w:lang w:eastAsia="en-GB"/>
        </w:rPr>
        <w:t xml:space="preserve"> implementation in different cities </w:t>
      </w:r>
      <w:r w:rsidR="000D0CE2" w:rsidRPr="00A451B5">
        <w:rPr>
          <w:rFonts w:cs="Arial"/>
          <w:szCs w:val="22"/>
          <w:lang w:eastAsia="en-GB"/>
        </w:rPr>
        <w:t>in Europe and North America</w:t>
      </w:r>
      <w:r w:rsidRPr="00A451B5">
        <w:rPr>
          <w:rFonts w:cs="Arial"/>
          <w:szCs w:val="22"/>
          <w:lang w:eastAsia="en-GB"/>
        </w:rPr>
        <w:t xml:space="preserve"> </w:t>
      </w:r>
      <w:r w:rsidR="00307947" w:rsidRPr="00A451B5">
        <w:t>(London, Toronto, Ottawa, Vienna</w:t>
      </w:r>
      <w:r w:rsidR="00501571" w:rsidRPr="00A451B5">
        <w:t xml:space="preserve"> and </w:t>
      </w:r>
      <w:r w:rsidR="00307947" w:rsidRPr="00A451B5">
        <w:t>Reading)</w:t>
      </w:r>
      <w:r w:rsidR="00F27E59" w:rsidRPr="00A451B5">
        <w:t xml:space="preserve"> were</w:t>
      </w:r>
      <w:r w:rsidR="00F27E59">
        <w:t xml:space="preserve"> explored</w:t>
      </w:r>
      <w:r w:rsidR="009215E9">
        <w:t>.</w:t>
      </w:r>
      <w:r>
        <w:t xml:space="preserve"> The study looked at issues of implementing open data in a city</w:t>
      </w:r>
      <w:r w:rsidR="00121B0F">
        <w:t>, and the f</w:t>
      </w:r>
      <w:r>
        <w:t xml:space="preserve">our main implementation issues were: practice of data fee, use of access regulation, data coverage and </w:t>
      </w:r>
      <w:r w:rsidR="00121B0F">
        <w:t xml:space="preserve">the </w:t>
      </w:r>
      <w:r>
        <w:t xml:space="preserve">data processing carried out. In addition, factors supporting the successful implementation and </w:t>
      </w:r>
      <w:r w:rsidR="00586F0F">
        <w:t xml:space="preserve">those </w:t>
      </w:r>
      <w:r>
        <w:t>acting as barrier</w:t>
      </w:r>
      <w:r w:rsidR="00586F0F">
        <w:t>s</w:t>
      </w:r>
      <w:r>
        <w:t xml:space="preserve"> for implementation were also explored.</w:t>
      </w:r>
    </w:p>
    <w:p w:rsidR="009215E9" w:rsidRDefault="00A548F8" w:rsidP="00A548F8">
      <w:r>
        <w:t xml:space="preserve"> </w:t>
      </w:r>
      <w:r w:rsidR="009215E9">
        <w:t xml:space="preserve"> </w:t>
      </w:r>
    </w:p>
    <w:p w:rsidR="00D064E1" w:rsidRDefault="00307947" w:rsidP="003C2196">
      <w:r w:rsidRPr="00A451B5">
        <w:t xml:space="preserve">The </w:t>
      </w:r>
      <w:r w:rsidR="003F048E" w:rsidRPr="00A451B5">
        <w:t>review</w:t>
      </w:r>
      <w:r w:rsidRPr="00A451B5">
        <w:t xml:space="preserve"> showed that all the Authorities included in the study have opted </w:t>
      </w:r>
      <w:r w:rsidR="003F048E" w:rsidRPr="00A451B5">
        <w:t xml:space="preserve">to provide </w:t>
      </w:r>
      <w:r w:rsidRPr="00A451B5">
        <w:t xml:space="preserve">the data without charge. Most of the cities have opted to provide data (rather than apps) so that apps </w:t>
      </w:r>
      <w:r w:rsidR="004245AD">
        <w:t>may be</w:t>
      </w:r>
      <w:r w:rsidR="004245AD" w:rsidRPr="00A451B5">
        <w:t xml:space="preserve"> </w:t>
      </w:r>
      <w:r w:rsidRPr="00A451B5">
        <w:t>developed by private parties. The types of data provided varied from city to city</w:t>
      </w:r>
      <w:r w:rsidR="00D064E1">
        <w:t>,</w:t>
      </w:r>
      <w:r w:rsidRPr="00A451B5">
        <w:t xml:space="preserve"> with the most common data provided being real time passenger information (RTPI) of public transport.</w:t>
      </w:r>
      <w:r w:rsidR="00F67CAB" w:rsidRPr="00A451B5">
        <w:t xml:space="preserve"> </w:t>
      </w:r>
      <w:r w:rsidR="00D064E1" w:rsidRPr="00A451B5">
        <w:t xml:space="preserve">London was found to be leading the way by publishing a huge amount of </w:t>
      </w:r>
      <w:r w:rsidR="00D064E1">
        <w:t>travel</w:t>
      </w:r>
      <w:r w:rsidR="00D064E1" w:rsidRPr="00A451B5">
        <w:t xml:space="preserve"> data accessible to third parties. </w:t>
      </w:r>
      <w:r w:rsidR="00827342" w:rsidRPr="00A451B5">
        <w:t xml:space="preserve">In addition to </w:t>
      </w:r>
      <w:r w:rsidR="00D064E1">
        <w:t xml:space="preserve">RTPI </w:t>
      </w:r>
      <w:r w:rsidR="00827342" w:rsidRPr="00A451B5">
        <w:t xml:space="preserve">data, London </w:t>
      </w:r>
      <w:r w:rsidR="00D064E1">
        <w:t xml:space="preserve">also </w:t>
      </w:r>
      <w:r w:rsidR="00827342" w:rsidRPr="00A451B5">
        <w:t>provides other transport data</w:t>
      </w:r>
      <w:r w:rsidR="00D064E1">
        <w:t>, e.g. to reflect</w:t>
      </w:r>
      <w:r w:rsidR="00827342" w:rsidRPr="00A451B5">
        <w:t xml:space="preserve"> </w:t>
      </w:r>
      <w:r w:rsidR="00D064E1">
        <w:t>the real-time status of</w:t>
      </w:r>
      <w:r w:rsidR="00827342">
        <w:t xml:space="preserve"> cycle hire</w:t>
      </w:r>
      <w:r w:rsidR="00D064E1">
        <w:t>s</w:t>
      </w:r>
      <w:r w:rsidR="00827342">
        <w:t xml:space="preserve"> </w:t>
      </w:r>
      <w:r w:rsidR="00D064E1">
        <w:t xml:space="preserve">and network </w:t>
      </w:r>
      <w:r w:rsidR="00827342">
        <w:t xml:space="preserve">journey time status. </w:t>
      </w:r>
    </w:p>
    <w:p w:rsidR="00D064E1" w:rsidRDefault="00D064E1" w:rsidP="00827342"/>
    <w:p w:rsidR="00307947" w:rsidRPr="00DD4716" w:rsidRDefault="00827342" w:rsidP="00827342">
      <w:r>
        <w:t>In the review process</w:t>
      </w:r>
      <w:r w:rsidR="00F67CAB">
        <w:t>, t</w:t>
      </w:r>
      <w:r w:rsidR="00307947" w:rsidRPr="00DD4716">
        <w:t xml:space="preserve">he </w:t>
      </w:r>
      <w:r w:rsidR="00F67CAB">
        <w:t xml:space="preserve">following </w:t>
      </w:r>
      <w:r>
        <w:t xml:space="preserve">factors </w:t>
      </w:r>
      <w:r w:rsidR="00F67CAB">
        <w:t xml:space="preserve">were identified </w:t>
      </w:r>
      <w:r>
        <w:t>as</w:t>
      </w:r>
      <w:r w:rsidR="00F67CAB">
        <w:t xml:space="preserve"> important </w:t>
      </w:r>
      <w:r w:rsidR="00307947" w:rsidRPr="00DD4716">
        <w:t>for the su</w:t>
      </w:r>
      <w:r>
        <w:t>ccessful implementation of open access data</w:t>
      </w:r>
      <w:r w:rsidR="005D474C">
        <w:t>:</w:t>
      </w:r>
    </w:p>
    <w:p w:rsidR="00307947" w:rsidRPr="00DD4716" w:rsidRDefault="00307947" w:rsidP="00F67CAB">
      <w:pPr>
        <w:pStyle w:val="ListParagraph"/>
        <w:numPr>
          <w:ilvl w:val="0"/>
          <w:numId w:val="35"/>
        </w:numPr>
      </w:pPr>
      <w:r w:rsidRPr="00000179">
        <w:t>Robust data</w:t>
      </w:r>
      <w:r w:rsidR="00000179" w:rsidRPr="00000179">
        <w:t xml:space="preserve">: </w:t>
      </w:r>
      <w:r w:rsidRPr="00DD4716">
        <w:t>Availability of good quality data from reliable source</w:t>
      </w:r>
      <w:r>
        <w:t>s</w:t>
      </w:r>
      <w:r w:rsidRPr="00DD4716">
        <w:t xml:space="preserve"> is needed to convince developers to spend their resources to develop apps. </w:t>
      </w:r>
      <w:r w:rsidR="0018566D" w:rsidRPr="00DD4716">
        <w:t>Without the certainty of good quality data, apps may not be developed and the data in an open server may not realise its potential.</w:t>
      </w:r>
    </w:p>
    <w:p w:rsidR="000D0CE2" w:rsidRPr="00DD4716" w:rsidRDefault="000D0CE2" w:rsidP="00F67CAB">
      <w:pPr>
        <w:pStyle w:val="ListParagraph"/>
        <w:numPr>
          <w:ilvl w:val="0"/>
          <w:numId w:val="35"/>
        </w:numPr>
      </w:pPr>
      <w:r w:rsidRPr="00000179">
        <w:t>Policy</w:t>
      </w:r>
      <w:r w:rsidR="00000179" w:rsidRPr="00000179">
        <w:t>:</w:t>
      </w:r>
      <w:r w:rsidR="00F67CAB">
        <w:t xml:space="preserve"> </w:t>
      </w:r>
      <w:r>
        <w:t>A supportive</w:t>
      </w:r>
      <w:r w:rsidRPr="00DD4716">
        <w:t xml:space="preserve"> policy of an authority is one of the main factors in implementing open access data. The implementation in most of the cities has been carried out to address </w:t>
      </w:r>
      <w:r w:rsidR="005D474C">
        <w:t xml:space="preserve">the </w:t>
      </w:r>
      <w:r w:rsidRPr="00DD4716">
        <w:t xml:space="preserve">city’s policy rather </w:t>
      </w:r>
      <w:r w:rsidR="005D474C">
        <w:t xml:space="preserve">than </w:t>
      </w:r>
      <w:r w:rsidRPr="00DD4716">
        <w:t>cost benefit analysis of the implementation. As the open data policy is in line with EU and central government policy in most Member States, the implementation of s</w:t>
      </w:r>
      <w:r>
        <w:t xml:space="preserve">uch </w:t>
      </w:r>
      <w:r w:rsidR="005D474C">
        <w:t xml:space="preserve">a </w:t>
      </w:r>
      <w:r>
        <w:t xml:space="preserve">measure is also </w:t>
      </w:r>
      <w:r w:rsidR="005D474C">
        <w:t xml:space="preserve">on </w:t>
      </w:r>
      <w:r>
        <w:t>the rise</w:t>
      </w:r>
      <w:r w:rsidRPr="00DD4716">
        <w:t>.</w:t>
      </w:r>
    </w:p>
    <w:p w:rsidR="000D0CE2" w:rsidRPr="00DD4716" w:rsidRDefault="000D0CE2" w:rsidP="00F67CAB">
      <w:pPr>
        <w:pStyle w:val="ListParagraph"/>
        <w:numPr>
          <w:ilvl w:val="0"/>
          <w:numId w:val="35"/>
        </w:numPr>
      </w:pPr>
      <w:r w:rsidRPr="00000179">
        <w:t>Interaction between apps developers</w:t>
      </w:r>
      <w:r w:rsidR="00000179">
        <w:t xml:space="preserve">: </w:t>
      </w:r>
      <w:r w:rsidRPr="00DD4716">
        <w:t xml:space="preserve">The success of </w:t>
      </w:r>
      <w:r>
        <w:t>o</w:t>
      </w:r>
      <w:r w:rsidRPr="00DD4716">
        <w:t xml:space="preserve">pen access data largely depends on the take-up of the data by the apps developers to provide better travel information choices. Hence positive engagement with third party apps developers to encourage them to </w:t>
      </w:r>
      <w:r>
        <w:t>develop</w:t>
      </w:r>
      <w:r w:rsidRPr="00DD4716">
        <w:t xml:space="preserve"> apps using the data in the open a</w:t>
      </w:r>
      <w:r>
        <w:t>ccess server is very important.</w:t>
      </w:r>
    </w:p>
    <w:p w:rsidR="00307947" w:rsidRPr="00DD4716" w:rsidRDefault="00307947" w:rsidP="00F67CAB">
      <w:pPr>
        <w:pStyle w:val="ListParagraph"/>
        <w:numPr>
          <w:ilvl w:val="0"/>
          <w:numId w:val="35"/>
        </w:numPr>
      </w:pPr>
      <w:r w:rsidRPr="00000179">
        <w:lastRenderedPageBreak/>
        <w:t>Market demand</w:t>
      </w:r>
      <w:r w:rsidR="00000179">
        <w:t xml:space="preserve">: </w:t>
      </w:r>
      <w:r w:rsidRPr="00DD4716">
        <w:t xml:space="preserve">The implementation of open access data, in many cases, is driven by the demand for traveller information which encourages private parties to develop apps using the information in the open data server. The demand is influenced by the size of the city and its transport network as well as the quality of the data. </w:t>
      </w:r>
      <w:r>
        <w:t>D</w:t>
      </w:r>
      <w:r w:rsidRPr="00DD4716">
        <w:t xml:space="preserve">emand is </w:t>
      </w:r>
      <w:r>
        <w:t>a</w:t>
      </w:r>
      <w:r w:rsidRPr="00DD4716">
        <w:t xml:space="preserve"> key success factor for this measure. Low demand for apps (due to city or small user group size) may not lead private parties to develop apps. Such a barrier could be addressed with limited funding from the authority, and competition or challenge funding could be provided to ‘pump prime’ the market. Running activities such as competitions or challenges encourage</w:t>
      </w:r>
      <w:r>
        <w:t>s</w:t>
      </w:r>
      <w:r w:rsidRPr="00DD4716">
        <w:t xml:space="preserve"> private parties to develop apps and help</w:t>
      </w:r>
      <w:r>
        <w:t>s</w:t>
      </w:r>
      <w:r w:rsidRPr="00DD4716">
        <w:t xml:space="preserve"> develop</w:t>
      </w:r>
      <w:r w:rsidR="00887F70">
        <w:t>er</w:t>
      </w:r>
      <w:r w:rsidRPr="00DD4716">
        <w:t xml:space="preserve"> profiles. Ottawa (2013) has successful experiences of such activities in starting up good apps.</w:t>
      </w:r>
    </w:p>
    <w:p w:rsidR="001E3BB2" w:rsidRDefault="001E3BB2" w:rsidP="001E3BB2"/>
    <w:p w:rsidR="00F67CAB" w:rsidRPr="00117C19" w:rsidRDefault="007D489D" w:rsidP="003C2196">
      <w:r>
        <w:t xml:space="preserve">Among these success factors, market demand is an issue for developing apps for older people as the demand of such apps will be lower than common apps for </w:t>
      </w:r>
      <w:r w:rsidR="00887F70">
        <w:t xml:space="preserve">the </w:t>
      </w:r>
      <w:r>
        <w:t xml:space="preserve">younger generation. In such situation, private parties may not be interested to develop apps for such targeted users. However, </w:t>
      </w:r>
      <w:r w:rsidR="00840C0E">
        <w:t xml:space="preserve">authorities </w:t>
      </w:r>
      <w:r>
        <w:t xml:space="preserve">could </w:t>
      </w:r>
      <w:r w:rsidR="00840C0E">
        <w:t>initiat</w:t>
      </w:r>
      <w:r>
        <w:t xml:space="preserve">e </w:t>
      </w:r>
      <w:r w:rsidR="00887F70">
        <w:t xml:space="preserve">the </w:t>
      </w:r>
      <w:r>
        <w:t>apps development process</w:t>
      </w:r>
      <w:r w:rsidR="00840C0E">
        <w:t xml:space="preserve"> by running competitions to develop apps for targeted groups.</w:t>
      </w:r>
      <w:r w:rsidR="0061117D">
        <w:t xml:space="preserve"> For example, in 2013, Transport for London (TfL) hosted a </w:t>
      </w:r>
      <w:r w:rsidR="0061117D" w:rsidRPr="00117C19">
        <w:t>competition to find new accessible apps to make it easier for disabled and older people to travel around the city.</w:t>
      </w:r>
      <w:r w:rsidR="0061117D">
        <w:t xml:space="preserve"> </w:t>
      </w:r>
      <w:r w:rsidR="0061117D" w:rsidRPr="00117C19">
        <w:t xml:space="preserve">Developers were asked for ideas </w:t>
      </w:r>
      <w:r w:rsidR="00887F70">
        <w:t>of</w:t>
      </w:r>
      <w:r w:rsidR="00887F70" w:rsidRPr="00117C19">
        <w:t xml:space="preserve"> </w:t>
      </w:r>
      <w:r w:rsidR="0061117D" w:rsidRPr="00117C19">
        <w:t xml:space="preserve">new 'Accessibility Apps' which will make </w:t>
      </w:r>
      <w:r w:rsidR="00887F70">
        <w:t xml:space="preserve">the </w:t>
      </w:r>
      <w:r w:rsidR="0061117D" w:rsidRPr="00117C19">
        <w:t>TfL real</w:t>
      </w:r>
      <w:r w:rsidR="00887F70">
        <w:t xml:space="preserve"> </w:t>
      </w:r>
      <w:r w:rsidR="0061117D" w:rsidRPr="00117C19">
        <w:t>t</w:t>
      </w:r>
      <w:r w:rsidR="0061117D">
        <w:t xml:space="preserve">ime information easier to use </w:t>
      </w:r>
      <w:r w:rsidR="0061117D" w:rsidRPr="00117C19">
        <w:t>for customers with vision impairments.</w:t>
      </w:r>
      <w:r w:rsidR="0061117D">
        <w:t xml:space="preserve"> </w:t>
      </w:r>
      <w:r w:rsidR="0061117D" w:rsidRPr="00117C19">
        <w:t xml:space="preserve">The </w:t>
      </w:r>
      <w:r w:rsidR="0061117D">
        <w:t>competition resulted in a number of good apps</w:t>
      </w:r>
      <w:r w:rsidR="00887F70">
        <w:t xml:space="preserve"> being developed</w:t>
      </w:r>
      <w:r w:rsidR="0061117D">
        <w:t xml:space="preserve">: for </w:t>
      </w:r>
      <w:r w:rsidR="00887F70">
        <w:t xml:space="preserve">the </w:t>
      </w:r>
      <w:r w:rsidR="0061117D">
        <w:t>v</w:t>
      </w:r>
      <w:r w:rsidR="0061117D" w:rsidRPr="00117C19">
        <w:t xml:space="preserve">isually impaired </w:t>
      </w:r>
      <w:r w:rsidR="0061117D">
        <w:t>person (</w:t>
      </w:r>
      <w:r w:rsidR="0061117D" w:rsidRPr="00117C19">
        <w:t>allow</w:t>
      </w:r>
      <w:r w:rsidR="0061117D">
        <w:t>ing</w:t>
      </w:r>
      <w:r w:rsidR="0061117D" w:rsidRPr="00117C19">
        <w:t xml:space="preserve"> the user to find the nearest buses and live departure times from their location</w:t>
      </w:r>
      <w:r w:rsidR="0061117D">
        <w:t>); for colour b</w:t>
      </w:r>
      <w:r w:rsidR="0061117D" w:rsidRPr="00117C19">
        <w:t>lind</w:t>
      </w:r>
      <w:r w:rsidR="00887F70">
        <w:t>ness</w:t>
      </w:r>
      <w:r w:rsidR="0061117D">
        <w:t xml:space="preserve"> (d</w:t>
      </w:r>
      <w:r w:rsidR="0061117D" w:rsidRPr="00117C19">
        <w:t>isplay</w:t>
      </w:r>
      <w:r w:rsidR="0061117D">
        <w:t xml:space="preserve">ing </w:t>
      </w:r>
      <w:r w:rsidR="0061117D" w:rsidRPr="00117C19">
        <w:t>the London Underground map in various formats</w:t>
      </w:r>
      <w:r w:rsidR="0061117D">
        <w:t>); apps providing a</w:t>
      </w:r>
      <w:r w:rsidR="0061117D" w:rsidRPr="00117C19">
        <w:t>ccessibility/step free information</w:t>
      </w:r>
      <w:r w:rsidR="0061117D">
        <w:t xml:space="preserve">; and </w:t>
      </w:r>
      <w:r w:rsidR="00887F70">
        <w:t xml:space="preserve">other </w:t>
      </w:r>
      <w:r w:rsidR="0061117D">
        <w:t xml:space="preserve">apps </w:t>
      </w:r>
      <w:r w:rsidR="00887F70">
        <w:t xml:space="preserve">for </w:t>
      </w:r>
      <w:r w:rsidR="0061117D">
        <w:t>finding</w:t>
      </w:r>
      <w:r w:rsidR="0061117D" w:rsidRPr="00117C19">
        <w:t xml:space="preserve"> the nearest station </w:t>
      </w:r>
      <w:r w:rsidR="0061117D">
        <w:t>and providing</w:t>
      </w:r>
      <w:r w:rsidR="0061117D" w:rsidRPr="00117C19">
        <w:t xml:space="preserve"> automatically updated live departure informatio</w:t>
      </w:r>
      <w:r w:rsidR="0061117D">
        <w:t xml:space="preserve">n </w:t>
      </w:r>
      <w:r w:rsidR="0061117D" w:rsidRPr="00117C19">
        <w:t>and status alerts</w:t>
      </w:r>
      <w:r>
        <w:t xml:space="preserve">. </w:t>
      </w:r>
      <w:r w:rsidR="007D1A18">
        <w:t xml:space="preserve">These examples </w:t>
      </w:r>
      <w:r>
        <w:t xml:space="preserve">(London and Ottawa) </w:t>
      </w:r>
      <w:r w:rsidR="007D1A18">
        <w:t>demonstrate that useful apps addressing the needs of a certain group of people could be developed either by market force or by initiating competitions/challenges to do so.</w:t>
      </w:r>
      <w:r w:rsidR="0061117D">
        <w:t xml:space="preserve"> </w:t>
      </w:r>
    </w:p>
    <w:p w:rsidR="00C11966" w:rsidRPr="00F104EB" w:rsidRDefault="00C11966" w:rsidP="00C11966">
      <w:pPr>
        <w:pStyle w:val="Heading2"/>
      </w:pPr>
      <w:r>
        <w:t>Discussion</w:t>
      </w:r>
      <w:bookmarkEnd w:id="4"/>
    </w:p>
    <w:p w:rsidR="00282AB4" w:rsidRPr="00EF1489" w:rsidRDefault="00E55490" w:rsidP="00EF1489">
      <w:pPr>
        <w:autoSpaceDE w:val="0"/>
        <w:autoSpaceDN w:val="0"/>
        <w:adjustRightInd w:val="0"/>
      </w:pPr>
      <w:r w:rsidRPr="00A451B5">
        <w:rPr>
          <w:rFonts w:cs="Arial"/>
          <w:szCs w:val="22"/>
          <w:lang w:eastAsia="en-GB"/>
        </w:rPr>
        <w:t xml:space="preserve">This paper </w:t>
      </w:r>
      <w:r w:rsidR="0084396A">
        <w:rPr>
          <w:rFonts w:cs="Arial"/>
          <w:szCs w:val="22"/>
          <w:lang w:eastAsia="en-GB"/>
        </w:rPr>
        <w:t>suggest</w:t>
      </w:r>
      <w:r w:rsidR="003F6E86">
        <w:rPr>
          <w:rFonts w:cs="Arial"/>
          <w:szCs w:val="22"/>
          <w:lang w:eastAsia="en-GB"/>
        </w:rPr>
        <w:t>s</w:t>
      </w:r>
      <w:r w:rsidR="003F6E86" w:rsidRPr="00A451B5">
        <w:rPr>
          <w:rFonts w:cs="Arial"/>
          <w:szCs w:val="22"/>
          <w:lang w:eastAsia="en-GB"/>
        </w:rPr>
        <w:t xml:space="preserve"> </w:t>
      </w:r>
      <w:r w:rsidR="00D0108C" w:rsidRPr="00A451B5">
        <w:rPr>
          <w:rFonts w:cs="Arial"/>
          <w:szCs w:val="22"/>
          <w:lang w:eastAsia="en-GB"/>
        </w:rPr>
        <w:t xml:space="preserve">that </w:t>
      </w:r>
      <w:r w:rsidRPr="00A451B5">
        <w:rPr>
          <w:rFonts w:cs="Arial"/>
          <w:szCs w:val="22"/>
          <w:lang w:eastAsia="en-GB"/>
        </w:rPr>
        <w:t xml:space="preserve">apps based information </w:t>
      </w:r>
      <w:r w:rsidR="00D0108C" w:rsidRPr="00A451B5">
        <w:rPr>
          <w:rFonts w:cs="Arial"/>
          <w:szCs w:val="22"/>
          <w:lang w:eastAsia="en-GB"/>
        </w:rPr>
        <w:t>system</w:t>
      </w:r>
      <w:r w:rsidR="003F6E86">
        <w:rPr>
          <w:rFonts w:cs="Arial"/>
          <w:szCs w:val="22"/>
          <w:lang w:eastAsia="en-GB"/>
        </w:rPr>
        <w:t>s</w:t>
      </w:r>
      <w:r w:rsidR="00D0108C" w:rsidRPr="00A451B5">
        <w:rPr>
          <w:rFonts w:cs="Arial"/>
          <w:szCs w:val="22"/>
          <w:lang w:eastAsia="en-GB"/>
        </w:rPr>
        <w:t xml:space="preserve"> </w:t>
      </w:r>
      <w:r w:rsidR="003F6E86" w:rsidRPr="00A451B5">
        <w:rPr>
          <w:rFonts w:cs="Arial"/>
          <w:szCs w:val="22"/>
          <w:lang w:eastAsia="en-GB"/>
        </w:rPr>
        <w:t>ha</w:t>
      </w:r>
      <w:r w:rsidR="003F6E86">
        <w:rPr>
          <w:rFonts w:cs="Arial"/>
          <w:szCs w:val="22"/>
          <w:lang w:eastAsia="en-GB"/>
        </w:rPr>
        <w:t>ve a</w:t>
      </w:r>
      <w:r w:rsidR="003F6E86" w:rsidRPr="00A451B5">
        <w:rPr>
          <w:rFonts w:cs="Arial"/>
          <w:szCs w:val="22"/>
          <w:lang w:eastAsia="en-GB"/>
        </w:rPr>
        <w:t xml:space="preserve"> </w:t>
      </w:r>
      <w:r w:rsidR="00D0108C" w:rsidRPr="00A451B5">
        <w:rPr>
          <w:rFonts w:cs="Arial"/>
          <w:szCs w:val="22"/>
          <w:lang w:eastAsia="en-GB"/>
        </w:rPr>
        <w:t xml:space="preserve">realistic possibility </w:t>
      </w:r>
      <w:r w:rsidR="003F6E86">
        <w:rPr>
          <w:rFonts w:cs="Arial"/>
          <w:szCs w:val="22"/>
          <w:lang w:eastAsia="en-GB"/>
        </w:rPr>
        <w:t>of</w:t>
      </w:r>
      <w:r w:rsidR="003F6E86" w:rsidRPr="00A451B5">
        <w:rPr>
          <w:rFonts w:cs="Arial"/>
          <w:szCs w:val="22"/>
          <w:lang w:eastAsia="en-GB"/>
        </w:rPr>
        <w:t xml:space="preserve"> provid</w:t>
      </w:r>
      <w:r w:rsidR="003F6E86">
        <w:rPr>
          <w:rFonts w:cs="Arial"/>
          <w:szCs w:val="22"/>
          <w:lang w:eastAsia="en-GB"/>
        </w:rPr>
        <w:t>ing</w:t>
      </w:r>
      <w:r w:rsidR="003F6E86" w:rsidRPr="00A451B5">
        <w:rPr>
          <w:rFonts w:cs="Arial"/>
          <w:szCs w:val="22"/>
          <w:lang w:eastAsia="en-GB"/>
        </w:rPr>
        <w:t xml:space="preserve"> </w:t>
      </w:r>
      <w:r w:rsidR="003F6E86">
        <w:rPr>
          <w:rFonts w:cs="Arial"/>
          <w:szCs w:val="22"/>
          <w:lang w:eastAsia="en-GB"/>
        </w:rPr>
        <w:t>travel</w:t>
      </w:r>
      <w:r w:rsidRPr="00A451B5">
        <w:rPr>
          <w:rFonts w:cs="Arial"/>
          <w:szCs w:val="22"/>
          <w:lang w:eastAsia="en-GB"/>
        </w:rPr>
        <w:t xml:space="preserve"> information </w:t>
      </w:r>
      <w:r w:rsidR="0084396A">
        <w:rPr>
          <w:rFonts w:cs="Arial"/>
          <w:szCs w:val="22"/>
          <w:lang w:eastAsia="en-GB"/>
        </w:rPr>
        <w:t>f</w:t>
      </w:r>
      <w:r w:rsidR="003F6E86">
        <w:rPr>
          <w:rFonts w:cs="Arial"/>
          <w:szCs w:val="22"/>
          <w:lang w:eastAsia="en-GB"/>
        </w:rPr>
        <w:t>o</w:t>
      </w:r>
      <w:r w:rsidR="0084396A">
        <w:rPr>
          <w:rFonts w:cs="Arial"/>
          <w:szCs w:val="22"/>
          <w:lang w:eastAsia="en-GB"/>
        </w:rPr>
        <w:t>r</w:t>
      </w:r>
      <w:r w:rsidR="003F6E86">
        <w:rPr>
          <w:rFonts w:cs="Arial"/>
          <w:szCs w:val="22"/>
          <w:lang w:eastAsia="en-GB"/>
        </w:rPr>
        <w:t xml:space="preserve"> </w:t>
      </w:r>
      <w:r w:rsidRPr="00A451B5">
        <w:rPr>
          <w:rFonts w:cs="Arial"/>
          <w:szCs w:val="22"/>
          <w:lang w:eastAsia="en-GB"/>
        </w:rPr>
        <w:t>addressing the need</w:t>
      </w:r>
      <w:r w:rsidR="003F6E86">
        <w:rPr>
          <w:rFonts w:cs="Arial"/>
          <w:szCs w:val="22"/>
          <w:lang w:eastAsia="en-GB"/>
        </w:rPr>
        <w:t>s</w:t>
      </w:r>
      <w:r w:rsidRPr="00A451B5">
        <w:rPr>
          <w:rFonts w:cs="Arial"/>
          <w:szCs w:val="22"/>
          <w:lang w:eastAsia="en-GB"/>
        </w:rPr>
        <w:t xml:space="preserve"> of the</w:t>
      </w:r>
      <w:r w:rsidR="00D0108C" w:rsidRPr="00A451B5">
        <w:rPr>
          <w:rFonts w:cs="Arial"/>
          <w:szCs w:val="22"/>
          <w:lang w:eastAsia="en-GB"/>
        </w:rPr>
        <w:t xml:space="preserve"> older people</w:t>
      </w:r>
      <w:r w:rsidR="003F6E86">
        <w:rPr>
          <w:rFonts w:cs="Arial"/>
          <w:szCs w:val="22"/>
          <w:lang w:eastAsia="en-GB"/>
        </w:rPr>
        <w:t>,</w:t>
      </w:r>
      <w:r w:rsidRPr="00A451B5">
        <w:rPr>
          <w:rFonts w:cs="Arial"/>
          <w:szCs w:val="22"/>
          <w:lang w:eastAsia="en-GB"/>
        </w:rPr>
        <w:t xml:space="preserve"> </w:t>
      </w:r>
      <w:r w:rsidR="00D0108C" w:rsidRPr="00A451B5">
        <w:rPr>
          <w:rFonts w:cs="Arial"/>
          <w:szCs w:val="22"/>
          <w:lang w:eastAsia="en-GB"/>
        </w:rPr>
        <w:t xml:space="preserve">anytime and </w:t>
      </w:r>
      <w:r w:rsidRPr="00A451B5">
        <w:rPr>
          <w:rFonts w:cs="Arial"/>
          <w:szCs w:val="22"/>
          <w:lang w:eastAsia="en-GB"/>
        </w:rPr>
        <w:t xml:space="preserve">anywhere. However, it </w:t>
      </w:r>
      <w:r w:rsidR="003F6E86">
        <w:rPr>
          <w:rFonts w:cs="Arial"/>
          <w:szCs w:val="22"/>
          <w:lang w:eastAsia="en-GB"/>
        </w:rPr>
        <w:t>should</w:t>
      </w:r>
      <w:r w:rsidRPr="00A451B5">
        <w:rPr>
          <w:rFonts w:cs="Arial"/>
          <w:szCs w:val="22"/>
          <w:lang w:eastAsia="en-GB"/>
        </w:rPr>
        <w:t xml:space="preserve"> be noted that older people are not a homogenous group of people</w:t>
      </w:r>
      <w:r w:rsidR="00D0108C" w:rsidRPr="00A451B5">
        <w:rPr>
          <w:rFonts w:cs="Arial"/>
          <w:szCs w:val="22"/>
          <w:lang w:eastAsia="en-GB"/>
        </w:rPr>
        <w:t xml:space="preserve"> </w:t>
      </w:r>
      <w:r w:rsidR="00F27E59" w:rsidRPr="00A451B5">
        <w:rPr>
          <w:rFonts w:cs="Arial"/>
          <w:szCs w:val="22"/>
          <w:lang w:eastAsia="en-GB"/>
        </w:rPr>
        <w:t xml:space="preserve">and </w:t>
      </w:r>
      <w:r w:rsidR="00D0108C" w:rsidRPr="00A451B5">
        <w:rPr>
          <w:rFonts w:cs="Arial"/>
          <w:szCs w:val="22"/>
          <w:lang w:eastAsia="en-GB"/>
        </w:rPr>
        <w:t>t</w:t>
      </w:r>
      <w:r w:rsidRPr="00A451B5">
        <w:rPr>
          <w:rFonts w:cs="Arial"/>
          <w:szCs w:val="22"/>
          <w:lang w:eastAsia="en-GB"/>
        </w:rPr>
        <w:t xml:space="preserve">he physical and mental abilities </w:t>
      </w:r>
      <w:r w:rsidR="00D0108C" w:rsidRPr="00A451B5">
        <w:rPr>
          <w:rFonts w:cs="Arial"/>
          <w:szCs w:val="22"/>
          <w:lang w:eastAsia="en-GB"/>
        </w:rPr>
        <w:t>amongst them</w:t>
      </w:r>
      <w:r w:rsidRPr="00A451B5">
        <w:rPr>
          <w:rFonts w:cs="Arial"/>
          <w:szCs w:val="22"/>
          <w:lang w:eastAsia="en-GB"/>
        </w:rPr>
        <w:t xml:space="preserve"> vary considerably. </w:t>
      </w:r>
      <w:r w:rsidR="00870057" w:rsidRPr="00A451B5">
        <w:rPr>
          <w:rFonts w:cs="Arial"/>
          <w:szCs w:val="22"/>
          <w:lang w:eastAsia="en-GB"/>
        </w:rPr>
        <w:t xml:space="preserve">In GOAL, </w:t>
      </w:r>
      <w:r w:rsidR="00D83812" w:rsidRPr="00A451B5">
        <w:rPr>
          <w:rFonts w:cs="Arial"/>
          <w:szCs w:val="22"/>
          <w:lang w:eastAsia="en-GB"/>
        </w:rPr>
        <w:t>five different profiles/categories of older people were developed on the basis of different levels of health and mobility</w:t>
      </w:r>
      <w:r w:rsidR="00870057" w:rsidRPr="00A451B5">
        <w:rPr>
          <w:rFonts w:cs="Arial"/>
          <w:szCs w:val="22"/>
          <w:lang w:eastAsia="en-GB"/>
        </w:rPr>
        <w:t xml:space="preserve"> (GOAL, 2012). </w:t>
      </w:r>
      <w:r w:rsidR="00EF1489" w:rsidRPr="00A451B5">
        <w:rPr>
          <w:rFonts w:cs="Arial"/>
          <w:szCs w:val="22"/>
          <w:lang w:eastAsia="en-GB"/>
        </w:rPr>
        <w:t>The initial identification of common sets of</w:t>
      </w:r>
      <w:r w:rsidR="00EF1489" w:rsidRPr="002232A9">
        <w:rPr>
          <w:rFonts w:cs="Arial"/>
          <w:szCs w:val="22"/>
          <w:lang w:eastAsia="en-GB"/>
        </w:rPr>
        <w:t xml:space="preserve"> characteristics in the older population in Europe has been based on a cross-national panel database comprising data on health, socio-economic status and social and family networks of more than 55,000</w:t>
      </w:r>
      <w:r w:rsidR="00EF1489" w:rsidRPr="005C60AD">
        <w:t xml:space="preserve"> individuals </w:t>
      </w:r>
      <w:r w:rsidR="00EF1489">
        <w:t xml:space="preserve">aged 50 or over </w:t>
      </w:r>
      <w:r w:rsidR="00EF1489" w:rsidRPr="005C60AD">
        <w:t>from 20 European countries</w:t>
      </w:r>
      <w:r w:rsidR="008415C4">
        <w:t>, i.e.t</w:t>
      </w:r>
      <w:r w:rsidR="00EF1489" w:rsidRPr="005C60AD">
        <w:t>he SHARE database (Survey of Health, Ageing and Retirement in Europe</w:t>
      </w:r>
      <w:r w:rsidR="00EF1489">
        <w:t xml:space="preserve"> - </w:t>
      </w:r>
      <w:hyperlink r:id="rId22" w:history="1">
        <w:r w:rsidR="00EF1489" w:rsidRPr="007465EF">
          <w:rPr>
            <w:rStyle w:val="Hyperlink"/>
          </w:rPr>
          <w:t>http://www.share-project.org</w:t>
        </w:r>
      </w:hyperlink>
      <w:r w:rsidR="00EF1489" w:rsidRPr="005C60AD">
        <w:t xml:space="preserve">). </w:t>
      </w:r>
      <w:r w:rsidR="00EF1489">
        <w:t xml:space="preserve">The five categories were </w:t>
      </w:r>
      <w:r w:rsidR="00EF1489" w:rsidRPr="002232A9">
        <w:rPr>
          <w:rFonts w:cs="Arial"/>
          <w:szCs w:val="22"/>
          <w:lang w:eastAsia="en-GB"/>
        </w:rPr>
        <w:t>Fit as a Fiddle, Hole in the Heart, Happily Connected, An Oldie but a Goodie and Care-Full</w:t>
      </w:r>
      <w:r w:rsidR="008415C4">
        <w:rPr>
          <w:rFonts w:cs="Arial"/>
          <w:szCs w:val="22"/>
          <w:lang w:eastAsia="en-GB"/>
        </w:rPr>
        <w:t>,</w:t>
      </w:r>
      <w:r w:rsidR="00EF1489">
        <w:rPr>
          <w:rFonts w:cs="Arial"/>
          <w:szCs w:val="22"/>
          <w:lang w:eastAsia="en-GB"/>
        </w:rPr>
        <w:t xml:space="preserve"> as </w:t>
      </w:r>
      <w:r w:rsidR="00282AB4" w:rsidRPr="00EF1489">
        <w:rPr>
          <w:rFonts w:cs="Arial"/>
          <w:szCs w:val="22"/>
          <w:lang w:eastAsia="en-GB"/>
        </w:rPr>
        <w:t>illustrated in relation to two substantial characteristics: predominant range of age a</w:t>
      </w:r>
      <w:r w:rsidR="00291839">
        <w:rPr>
          <w:rFonts w:cs="Arial"/>
          <w:szCs w:val="22"/>
          <w:lang w:eastAsia="en-GB"/>
        </w:rPr>
        <w:t>nd level of activity in Figure 2</w:t>
      </w:r>
      <w:r w:rsidR="00282AB4" w:rsidRPr="00EF1489">
        <w:rPr>
          <w:rFonts w:cs="Arial"/>
          <w:szCs w:val="22"/>
          <w:lang w:eastAsia="en-GB"/>
        </w:rPr>
        <w:t xml:space="preserve"> below. </w:t>
      </w:r>
    </w:p>
    <w:p w:rsidR="00282AB4" w:rsidRDefault="00282AB4" w:rsidP="00282AB4">
      <w:pPr>
        <w:jc w:val="center"/>
      </w:pPr>
    </w:p>
    <w:p w:rsidR="00282AB4" w:rsidRPr="00F104EB" w:rsidRDefault="00282AB4" w:rsidP="00282AB4">
      <w:pPr>
        <w:jc w:val="center"/>
      </w:pPr>
      <w:r>
        <w:rPr>
          <w:noProof/>
          <w:lang w:eastAsia="en-GB"/>
        </w:rPr>
        <w:lastRenderedPageBreak/>
        <w:drawing>
          <wp:inline distT="0" distB="0" distL="0" distR="0" wp14:anchorId="0B5DE34A" wp14:editId="2BE532AD">
            <wp:extent cx="2466975" cy="2004417"/>
            <wp:effectExtent l="0" t="0" r="0" b="0"/>
            <wp:docPr id="2" name="Picture 2" descr="C:\Publications\GoalPaper\GOAL_Profiles_new.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Publications\GoalPaper\GOAL_Profiles_new.jpg"/>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470149" cy="2006996"/>
                    </a:xfrm>
                    <a:prstGeom prst="rect">
                      <a:avLst/>
                    </a:prstGeom>
                    <a:noFill/>
                    <a:ln>
                      <a:noFill/>
                    </a:ln>
                  </pic:spPr>
                </pic:pic>
              </a:graphicData>
            </a:graphic>
          </wp:inline>
        </w:drawing>
      </w:r>
    </w:p>
    <w:p w:rsidR="00282AB4" w:rsidRPr="00F104EB" w:rsidRDefault="00282AB4" w:rsidP="00291839">
      <w:pPr>
        <w:pStyle w:val="FigureCaption"/>
      </w:pPr>
      <w:bookmarkStart w:id="10" w:name="_Toc338450266"/>
      <w:r w:rsidRPr="00F104EB">
        <w:t xml:space="preserve">Figure </w:t>
      </w:r>
      <w:r w:rsidR="00291839">
        <w:t>2</w:t>
      </w:r>
      <w:r w:rsidRPr="00F104EB">
        <w:t>: Age and activity level of the profiles of older people (GOAL, 2012)</w:t>
      </w:r>
      <w:bookmarkEnd w:id="10"/>
    </w:p>
    <w:p w:rsidR="00282AB4" w:rsidRPr="00C07B97" w:rsidRDefault="00282AB4" w:rsidP="00282AB4">
      <w:pPr>
        <w:rPr>
          <w:highlight w:val="yellow"/>
          <w:lang w:eastAsia="zh-CN"/>
        </w:rPr>
      </w:pPr>
    </w:p>
    <w:p w:rsidR="00282AB4" w:rsidRDefault="00282AB4" w:rsidP="00291839">
      <w:pPr>
        <w:rPr>
          <w:rFonts w:cs="Arial"/>
          <w:szCs w:val="22"/>
          <w:lang w:eastAsia="en-GB"/>
        </w:rPr>
      </w:pPr>
      <w:r w:rsidRPr="002232A9">
        <w:rPr>
          <w:rFonts w:cs="Arial"/>
          <w:szCs w:val="22"/>
          <w:lang w:eastAsia="en-GB"/>
        </w:rPr>
        <w:t xml:space="preserve">It may be seen in Figure </w:t>
      </w:r>
      <w:r w:rsidR="00291839">
        <w:rPr>
          <w:rFonts w:cs="Arial"/>
          <w:szCs w:val="22"/>
          <w:lang w:eastAsia="en-GB"/>
        </w:rPr>
        <w:t>2</w:t>
      </w:r>
      <w:r w:rsidRPr="002232A9">
        <w:rPr>
          <w:rFonts w:cs="Arial"/>
          <w:szCs w:val="22"/>
          <w:lang w:eastAsia="en-GB"/>
        </w:rPr>
        <w:t xml:space="preserve"> that the profiles cover a range of age of older people (from 50 to 100) and activity (from very high to very low activity). </w:t>
      </w:r>
      <w:r w:rsidR="00EF1489">
        <w:rPr>
          <w:rFonts w:cs="Arial"/>
          <w:szCs w:val="22"/>
          <w:lang w:eastAsia="en-GB"/>
        </w:rPr>
        <w:t xml:space="preserve">The variation in the activity level is dependent on the physical and mental abilities of the older people in </w:t>
      </w:r>
      <w:r w:rsidR="00AD0B59">
        <w:rPr>
          <w:rFonts w:cs="Arial"/>
          <w:szCs w:val="22"/>
          <w:lang w:eastAsia="en-GB"/>
        </w:rPr>
        <w:t xml:space="preserve">that </w:t>
      </w:r>
      <w:r w:rsidR="00EF1489">
        <w:rPr>
          <w:rFonts w:cs="Arial"/>
          <w:szCs w:val="22"/>
          <w:lang w:eastAsia="en-GB"/>
        </w:rPr>
        <w:t>category</w:t>
      </w:r>
      <w:r w:rsidRPr="002232A9">
        <w:rPr>
          <w:rFonts w:cs="Arial"/>
          <w:szCs w:val="22"/>
          <w:lang w:eastAsia="en-GB"/>
        </w:rPr>
        <w:t>.</w:t>
      </w:r>
      <w:r w:rsidR="00EF1489">
        <w:rPr>
          <w:rFonts w:cs="Arial"/>
          <w:szCs w:val="22"/>
          <w:lang w:eastAsia="en-GB"/>
        </w:rPr>
        <w:t xml:space="preserve"> In the context of using apps based traveller information, as in the case of activity level, there will also be considerable differences amongst them</w:t>
      </w:r>
      <w:r w:rsidRPr="002232A9">
        <w:rPr>
          <w:rFonts w:cs="Arial"/>
          <w:szCs w:val="22"/>
          <w:lang w:eastAsia="en-GB"/>
        </w:rPr>
        <w:t>.</w:t>
      </w:r>
      <w:r w:rsidR="00EF1489">
        <w:rPr>
          <w:rFonts w:cs="Arial"/>
          <w:szCs w:val="22"/>
          <w:lang w:eastAsia="en-GB"/>
        </w:rPr>
        <w:t xml:space="preserve"> </w:t>
      </w:r>
      <w:r w:rsidR="00B55C3B">
        <w:rPr>
          <w:rFonts w:cs="Arial"/>
          <w:szCs w:val="22"/>
          <w:lang w:eastAsia="en-GB"/>
        </w:rPr>
        <w:t xml:space="preserve">The requirements of an ideal </w:t>
      </w:r>
      <w:r w:rsidR="00AD0B59">
        <w:rPr>
          <w:rFonts w:cs="Arial"/>
          <w:szCs w:val="22"/>
          <w:lang w:eastAsia="en-GB"/>
        </w:rPr>
        <w:t xml:space="preserve">system </w:t>
      </w:r>
      <w:r w:rsidR="00B55C3B">
        <w:rPr>
          <w:rFonts w:cs="Arial"/>
          <w:szCs w:val="22"/>
          <w:lang w:eastAsia="en-GB"/>
        </w:rPr>
        <w:t xml:space="preserve">for each of these categories will be different. For example, map based information may be suitable for </w:t>
      </w:r>
      <w:r w:rsidR="005F2828">
        <w:rPr>
          <w:rFonts w:cs="Arial"/>
          <w:szCs w:val="22"/>
          <w:lang w:eastAsia="en-GB"/>
        </w:rPr>
        <w:t xml:space="preserve">an active group whereas a simple text-based information may be better for </w:t>
      </w:r>
      <w:r w:rsidR="00AD0B59">
        <w:rPr>
          <w:rFonts w:cs="Arial"/>
          <w:szCs w:val="22"/>
          <w:lang w:eastAsia="en-GB"/>
        </w:rPr>
        <w:t xml:space="preserve">a </w:t>
      </w:r>
      <w:r w:rsidR="005F2828">
        <w:rPr>
          <w:rFonts w:cs="Arial"/>
          <w:szCs w:val="22"/>
          <w:lang w:eastAsia="en-GB"/>
        </w:rPr>
        <w:t xml:space="preserve">group not that familiar with the technology. </w:t>
      </w:r>
      <w:r w:rsidR="00D7332C">
        <w:rPr>
          <w:rFonts w:cs="Arial"/>
          <w:szCs w:val="22"/>
          <w:lang w:eastAsia="en-GB"/>
        </w:rPr>
        <w:t xml:space="preserve">Hence, apps development should not be generic for older people, </w:t>
      </w:r>
      <w:r w:rsidR="00AD0B59">
        <w:rPr>
          <w:rFonts w:cs="Arial"/>
          <w:szCs w:val="22"/>
          <w:lang w:eastAsia="en-GB"/>
        </w:rPr>
        <w:t xml:space="preserve">but </w:t>
      </w:r>
      <w:r w:rsidR="00D7332C">
        <w:rPr>
          <w:rFonts w:cs="Arial"/>
          <w:szCs w:val="22"/>
          <w:lang w:eastAsia="en-GB"/>
        </w:rPr>
        <w:t xml:space="preserve">it should be targeted to a category of older people. </w:t>
      </w:r>
      <w:r w:rsidR="005F2828">
        <w:rPr>
          <w:rFonts w:cs="Arial"/>
          <w:szCs w:val="22"/>
          <w:lang w:eastAsia="en-GB"/>
        </w:rPr>
        <w:t xml:space="preserve">Development of guidelines detailing the requirements of different groups of older people in relation to the development of apps development </w:t>
      </w:r>
      <w:r w:rsidR="00AD0B59">
        <w:rPr>
          <w:rFonts w:cs="Arial"/>
          <w:szCs w:val="22"/>
          <w:lang w:eastAsia="en-GB"/>
        </w:rPr>
        <w:t>is therefore</w:t>
      </w:r>
      <w:r w:rsidR="005F2828">
        <w:rPr>
          <w:rFonts w:cs="Arial"/>
          <w:szCs w:val="22"/>
          <w:lang w:eastAsia="en-GB"/>
        </w:rPr>
        <w:t xml:space="preserve"> very useful.</w:t>
      </w:r>
    </w:p>
    <w:p w:rsidR="00C11966" w:rsidRPr="00F104EB" w:rsidRDefault="00C11966" w:rsidP="00C11966">
      <w:pPr>
        <w:pStyle w:val="Heading2"/>
      </w:pPr>
      <w:bookmarkStart w:id="11" w:name="_Toc358725812"/>
      <w:r>
        <w:t>Conclusion</w:t>
      </w:r>
      <w:bookmarkEnd w:id="11"/>
    </w:p>
    <w:p w:rsidR="004D5F40" w:rsidRDefault="00C11966" w:rsidP="00F45547">
      <w:pPr>
        <w:autoSpaceDE w:val="0"/>
        <w:autoSpaceDN w:val="0"/>
        <w:adjustRightInd w:val="0"/>
        <w:rPr>
          <w:rFonts w:cs="Arial"/>
          <w:szCs w:val="22"/>
          <w:lang w:eastAsia="en-GB"/>
        </w:rPr>
      </w:pPr>
      <w:r w:rsidRPr="00FE4188">
        <w:rPr>
          <w:rFonts w:cs="Arial"/>
          <w:szCs w:val="22"/>
          <w:lang w:eastAsia="en-GB"/>
        </w:rPr>
        <w:t xml:space="preserve">Public transport is important to older people’s quality of life, their sense of freedom and independence. Access to public transport can help older people to avail </w:t>
      </w:r>
      <w:r>
        <w:rPr>
          <w:rFonts w:cs="Arial"/>
          <w:szCs w:val="22"/>
          <w:lang w:eastAsia="en-GB"/>
        </w:rPr>
        <w:t xml:space="preserve">themselves </w:t>
      </w:r>
      <w:r w:rsidRPr="00FE4188">
        <w:rPr>
          <w:rFonts w:cs="Arial"/>
          <w:szCs w:val="22"/>
          <w:lang w:eastAsia="en-GB"/>
        </w:rPr>
        <w:t xml:space="preserve">of goods, services, employment and other activities. In the ideal world, older people would like to have accessible, affordable, frequent, comfortable, door-to-door, spontaneous services with access to a large variety of destinations over an extended period of time. </w:t>
      </w:r>
      <w:r>
        <w:rPr>
          <w:rFonts w:cs="Arial"/>
          <w:szCs w:val="22"/>
          <w:lang w:eastAsia="en-GB"/>
        </w:rPr>
        <w:t>In this paper,</w:t>
      </w:r>
      <w:r w:rsidRPr="00FE4188">
        <w:rPr>
          <w:rFonts w:cs="Arial"/>
          <w:szCs w:val="22"/>
          <w:lang w:eastAsia="en-GB"/>
        </w:rPr>
        <w:t xml:space="preserve"> </w:t>
      </w:r>
      <w:r w:rsidR="0084396A">
        <w:rPr>
          <w:rFonts w:cs="Arial"/>
          <w:szCs w:val="22"/>
          <w:lang w:eastAsia="en-GB"/>
        </w:rPr>
        <w:t xml:space="preserve">the </w:t>
      </w:r>
      <w:r w:rsidR="006A4DA6">
        <w:rPr>
          <w:rFonts w:cs="Arial"/>
          <w:szCs w:val="22"/>
          <w:lang w:eastAsia="en-GB"/>
        </w:rPr>
        <w:t xml:space="preserve">public transport information needs of older people and the existing systems of delivering such information were described and discussed. Comparison of these various systems show that </w:t>
      </w:r>
      <w:r w:rsidR="00F45547">
        <w:rPr>
          <w:rFonts w:cs="Arial"/>
          <w:szCs w:val="22"/>
          <w:lang w:eastAsia="en-GB"/>
        </w:rPr>
        <w:t xml:space="preserve">apps based </w:t>
      </w:r>
      <w:r w:rsidR="0084396A">
        <w:rPr>
          <w:rFonts w:cs="Arial"/>
          <w:szCs w:val="22"/>
          <w:lang w:eastAsia="en-GB"/>
        </w:rPr>
        <w:t>travel</w:t>
      </w:r>
      <w:r w:rsidR="00F45547">
        <w:rPr>
          <w:rFonts w:cs="Arial"/>
          <w:szCs w:val="22"/>
          <w:lang w:eastAsia="en-GB"/>
        </w:rPr>
        <w:t xml:space="preserve"> </w:t>
      </w:r>
      <w:r w:rsidR="004D5F40">
        <w:rPr>
          <w:rFonts w:cs="Arial"/>
          <w:szCs w:val="22"/>
          <w:lang w:eastAsia="en-GB"/>
        </w:rPr>
        <w:t xml:space="preserve">information is the most realistic </w:t>
      </w:r>
      <w:r w:rsidR="0084396A">
        <w:rPr>
          <w:rFonts w:cs="Arial"/>
          <w:szCs w:val="22"/>
          <w:lang w:eastAsia="en-GB"/>
        </w:rPr>
        <w:t>channel</w:t>
      </w:r>
      <w:r w:rsidR="004D5F40">
        <w:rPr>
          <w:rFonts w:cs="Arial"/>
          <w:szCs w:val="22"/>
          <w:lang w:eastAsia="en-GB"/>
        </w:rPr>
        <w:t xml:space="preserve"> to provide real-time traveller information </w:t>
      </w:r>
      <w:r w:rsidR="0084396A">
        <w:rPr>
          <w:rFonts w:cs="Arial"/>
          <w:szCs w:val="22"/>
          <w:lang w:eastAsia="en-GB"/>
        </w:rPr>
        <w:t xml:space="preserve">for </w:t>
      </w:r>
      <w:r w:rsidR="004D5F40">
        <w:rPr>
          <w:rFonts w:cs="Arial"/>
          <w:szCs w:val="22"/>
          <w:lang w:eastAsia="en-GB"/>
        </w:rPr>
        <w:t xml:space="preserve">addressing </w:t>
      </w:r>
      <w:r w:rsidR="00F45547">
        <w:rPr>
          <w:rFonts w:cs="Arial"/>
          <w:szCs w:val="22"/>
          <w:lang w:eastAsia="en-GB"/>
        </w:rPr>
        <w:t xml:space="preserve">the need of older people at the time and </w:t>
      </w:r>
      <w:r w:rsidR="004D5F40">
        <w:rPr>
          <w:rFonts w:cs="Arial"/>
          <w:szCs w:val="22"/>
          <w:lang w:eastAsia="en-GB"/>
        </w:rPr>
        <w:t>place of the need</w:t>
      </w:r>
      <w:r w:rsidR="00F45547">
        <w:rPr>
          <w:rFonts w:cs="Arial"/>
          <w:szCs w:val="22"/>
          <w:lang w:eastAsia="en-GB"/>
        </w:rPr>
        <w:t xml:space="preserve">. However, to provide </w:t>
      </w:r>
      <w:r w:rsidR="00A30951">
        <w:rPr>
          <w:rFonts w:cs="Arial"/>
          <w:szCs w:val="22"/>
          <w:lang w:eastAsia="en-GB"/>
        </w:rPr>
        <w:t xml:space="preserve">such </w:t>
      </w:r>
      <w:r w:rsidR="00F45547">
        <w:rPr>
          <w:rFonts w:cs="Arial"/>
          <w:szCs w:val="22"/>
          <w:lang w:eastAsia="en-GB"/>
        </w:rPr>
        <w:t>apps based traveller information, there needs to be a</w:t>
      </w:r>
      <w:r w:rsidR="000448A0">
        <w:rPr>
          <w:rFonts w:cs="Arial"/>
          <w:szCs w:val="22"/>
          <w:lang w:eastAsia="en-GB"/>
        </w:rPr>
        <w:t xml:space="preserve"> policy of</w:t>
      </w:r>
      <w:r w:rsidR="00F45547">
        <w:rPr>
          <w:rFonts w:cs="Arial"/>
          <w:szCs w:val="22"/>
          <w:lang w:eastAsia="en-GB"/>
        </w:rPr>
        <w:t xml:space="preserve"> open data server </w:t>
      </w:r>
      <w:r w:rsidR="000448A0">
        <w:rPr>
          <w:rFonts w:cs="Arial"/>
          <w:szCs w:val="22"/>
          <w:lang w:eastAsia="en-GB"/>
        </w:rPr>
        <w:t xml:space="preserve">provision, that </w:t>
      </w:r>
      <w:r w:rsidR="00F45547">
        <w:rPr>
          <w:rFonts w:cs="Arial"/>
          <w:szCs w:val="22"/>
          <w:lang w:eastAsia="en-GB"/>
        </w:rPr>
        <w:t xml:space="preserve">providing </w:t>
      </w:r>
      <w:r w:rsidR="000448A0">
        <w:rPr>
          <w:rFonts w:cs="Arial"/>
          <w:szCs w:val="22"/>
          <w:lang w:eastAsia="en-GB"/>
        </w:rPr>
        <w:t xml:space="preserve">this </w:t>
      </w:r>
      <w:r w:rsidR="00F45547">
        <w:rPr>
          <w:rFonts w:cs="Arial"/>
          <w:szCs w:val="22"/>
          <w:lang w:eastAsia="en-GB"/>
        </w:rPr>
        <w:t xml:space="preserve">access to third </w:t>
      </w:r>
      <w:r w:rsidR="000448A0">
        <w:rPr>
          <w:rFonts w:cs="Arial"/>
          <w:szCs w:val="22"/>
          <w:lang w:eastAsia="en-GB"/>
        </w:rPr>
        <w:t>parties</w:t>
      </w:r>
      <w:r w:rsidR="00F45547">
        <w:rPr>
          <w:rFonts w:cs="Arial"/>
          <w:szCs w:val="22"/>
          <w:lang w:eastAsia="en-GB"/>
        </w:rPr>
        <w:t>.</w:t>
      </w:r>
    </w:p>
    <w:p w:rsidR="004D5F40" w:rsidRDefault="004D5F40" w:rsidP="004D5F40">
      <w:pPr>
        <w:autoSpaceDE w:val="0"/>
        <w:autoSpaceDN w:val="0"/>
        <w:adjustRightInd w:val="0"/>
        <w:rPr>
          <w:rFonts w:cs="Arial"/>
          <w:szCs w:val="22"/>
          <w:lang w:eastAsia="en-GB"/>
        </w:rPr>
      </w:pPr>
    </w:p>
    <w:p w:rsidR="00403E58" w:rsidRDefault="00403E58" w:rsidP="003C2196">
      <w:r w:rsidRPr="00DD4716">
        <w:t>Open access data provision in the transport sector has a huge potential to encourage dissemination of targeted traveller information using mobile apps with the involvement of the private sector. Supported by the rapid advances in information technology, this is already being demonstrated in a number of cities around the World</w:t>
      </w:r>
      <w:r w:rsidR="0024781C">
        <w:t>, and will continue to grow</w:t>
      </w:r>
      <w:r w:rsidRPr="00DD4716">
        <w:t xml:space="preserve">. The </w:t>
      </w:r>
      <w:r w:rsidR="003C2196">
        <w:t>s</w:t>
      </w:r>
      <w:r w:rsidR="00C52D8D">
        <w:t>use</w:t>
      </w:r>
      <w:r w:rsidRPr="00DD4716">
        <w:t xml:space="preserve"> of </w:t>
      </w:r>
      <w:r w:rsidR="00C52D8D">
        <w:t xml:space="preserve">apps with </w:t>
      </w:r>
      <w:r w:rsidRPr="00DD4716">
        <w:t>open data server</w:t>
      </w:r>
      <w:r w:rsidR="00C52D8D">
        <w:t>s</w:t>
      </w:r>
      <w:r w:rsidRPr="00DD4716">
        <w:t xml:space="preserve"> has </w:t>
      </w:r>
      <w:r w:rsidR="00C52D8D">
        <w:t xml:space="preserve">the </w:t>
      </w:r>
      <w:r w:rsidRPr="00DD4716">
        <w:t xml:space="preserve">potential to address </w:t>
      </w:r>
      <w:r w:rsidR="00C52D8D">
        <w:t xml:space="preserve">the </w:t>
      </w:r>
      <w:r w:rsidRPr="00DD4716">
        <w:t xml:space="preserve">specific needs of </w:t>
      </w:r>
      <w:r w:rsidR="00C52D8D">
        <w:t>different</w:t>
      </w:r>
      <w:r w:rsidRPr="00DD4716">
        <w:t xml:space="preserve"> group</w:t>
      </w:r>
      <w:r>
        <w:t>s</w:t>
      </w:r>
      <w:r w:rsidR="00C52D8D">
        <w:t>,</w:t>
      </w:r>
      <w:r w:rsidRPr="00DD4716">
        <w:t xml:space="preserve"> </w:t>
      </w:r>
      <w:r w:rsidR="00C52D8D">
        <w:t xml:space="preserve">including older people, </w:t>
      </w:r>
      <w:r w:rsidRPr="00DD4716">
        <w:t xml:space="preserve">and to encourage them to use more sustainable transport. </w:t>
      </w:r>
    </w:p>
    <w:p w:rsidR="00403E58" w:rsidRPr="00DD4716" w:rsidRDefault="00403E58" w:rsidP="00403E58"/>
    <w:p w:rsidR="00403E58" w:rsidRPr="00DD4716" w:rsidRDefault="00F45547" w:rsidP="003C2196">
      <w:r>
        <w:t>Th</w:t>
      </w:r>
      <w:r w:rsidR="00DA011F">
        <w:t>is</w:t>
      </w:r>
      <w:r w:rsidR="00403E58" w:rsidRPr="00DD4716">
        <w:t xml:space="preserve"> paper</w:t>
      </w:r>
      <w:r>
        <w:t xml:space="preserve"> </w:t>
      </w:r>
      <w:r w:rsidR="00DA011F">
        <w:t xml:space="preserve">also </w:t>
      </w:r>
      <w:r>
        <w:t xml:space="preserve">highlighted that </w:t>
      </w:r>
      <w:r w:rsidR="00403E58" w:rsidRPr="00DD4716">
        <w:t xml:space="preserve">implementation of open access data is driven </w:t>
      </w:r>
      <w:r w:rsidR="00DA011F" w:rsidRPr="00DD4716">
        <w:t xml:space="preserve">mostly </w:t>
      </w:r>
      <w:r w:rsidR="00403E58" w:rsidRPr="00DD4716">
        <w:t xml:space="preserve">by </w:t>
      </w:r>
      <w:r w:rsidR="00DA011F">
        <w:t>an</w:t>
      </w:r>
      <w:r w:rsidR="00DA011F" w:rsidRPr="00DD4716">
        <w:t xml:space="preserve"> </w:t>
      </w:r>
      <w:r w:rsidR="00403E58" w:rsidRPr="00DD4716">
        <w:t xml:space="preserve">open data policy </w:t>
      </w:r>
      <w:r w:rsidR="00DA011F">
        <w:t>in</w:t>
      </w:r>
      <w:r w:rsidR="00DA011F" w:rsidRPr="00DD4716">
        <w:t xml:space="preserve"> </w:t>
      </w:r>
      <w:r w:rsidR="00403E58" w:rsidRPr="00DD4716">
        <w:t xml:space="preserve">the implementing authority, rather than economic or social benefits. </w:t>
      </w:r>
      <w:r w:rsidR="007D6A80">
        <w:t>However, t</w:t>
      </w:r>
      <w:r w:rsidR="007D6A80" w:rsidRPr="00DD4716">
        <w:t xml:space="preserve">he </w:t>
      </w:r>
      <w:r w:rsidR="00403E58" w:rsidRPr="00DD4716">
        <w:t xml:space="preserve">success of this measure is dependent on the take-up </w:t>
      </w:r>
      <w:r w:rsidR="00403E58">
        <w:t xml:space="preserve">opportunity by apps </w:t>
      </w:r>
      <w:r w:rsidR="00403E58">
        <w:lastRenderedPageBreak/>
        <w:t>developers.</w:t>
      </w:r>
      <w:r w:rsidR="00403E58" w:rsidRPr="00DD4716">
        <w:t xml:space="preserve"> For this to </w:t>
      </w:r>
      <w:r w:rsidR="007D6A80">
        <w:t>occur</w:t>
      </w:r>
      <w:r w:rsidR="00403E58" w:rsidRPr="00DD4716">
        <w:t>, there need</w:t>
      </w:r>
      <w:r w:rsidR="00403E58">
        <w:t>s to be</w:t>
      </w:r>
      <w:r w:rsidR="00403E58" w:rsidRPr="00DD4716">
        <w:t xml:space="preserve"> demand for the information and </w:t>
      </w:r>
      <w:r w:rsidR="007D6A80">
        <w:t xml:space="preserve">a </w:t>
      </w:r>
      <w:r w:rsidR="00403E58" w:rsidRPr="00DD4716">
        <w:t xml:space="preserve">continuous commitment to the availability </w:t>
      </w:r>
      <w:r w:rsidR="007D6A80">
        <w:t>and</w:t>
      </w:r>
      <w:r w:rsidR="007D6A80" w:rsidRPr="00DD4716">
        <w:t xml:space="preserve"> </w:t>
      </w:r>
      <w:r w:rsidR="00403E58" w:rsidRPr="00DD4716">
        <w:t>robust</w:t>
      </w:r>
      <w:r w:rsidR="007D6A80">
        <w:t xml:space="preserve">ness of the </w:t>
      </w:r>
      <w:r w:rsidR="00403E58" w:rsidRPr="00DD4716">
        <w:t xml:space="preserve">data. The consistency, format and quality of the data </w:t>
      </w:r>
      <w:r w:rsidR="007D6A80">
        <w:t xml:space="preserve">will </w:t>
      </w:r>
      <w:r w:rsidR="00403E58" w:rsidRPr="00DD4716">
        <w:t xml:space="preserve">influence </w:t>
      </w:r>
      <w:r w:rsidR="007D6A80">
        <w:t>how apps are</w:t>
      </w:r>
      <w:r w:rsidR="007D6A80" w:rsidRPr="00DD4716">
        <w:t xml:space="preserve"> develop</w:t>
      </w:r>
      <w:r w:rsidR="007D6A80">
        <w:t>ed,</w:t>
      </w:r>
      <w:r w:rsidR="007D6A80" w:rsidRPr="00DD4716">
        <w:t xml:space="preserve"> </w:t>
      </w:r>
      <w:r w:rsidR="00403E58" w:rsidRPr="00DD4716">
        <w:t>and hence the use of data available. In this context, a positive engagement with third party developers is very important</w:t>
      </w:r>
      <w:r w:rsidR="00192B71">
        <w:t>, and t</w:t>
      </w:r>
      <w:r w:rsidR="00403E58" w:rsidRPr="00DD4716">
        <w:t xml:space="preserve">hese factors </w:t>
      </w:r>
      <w:r w:rsidR="00192B71">
        <w:t>have</w:t>
      </w:r>
      <w:r w:rsidR="00192B71" w:rsidRPr="00DD4716">
        <w:t xml:space="preserve"> </w:t>
      </w:r>
      <w:r w:rsidR="00403E58" w:rsidRPr="00DD4716">
        <w:t xml:space="preserve">to be </w:t>
      </w:r>
      <w:r w:rsidR="00192B71">
        <w:t>considered</w:t>
      </w:r>
      <w:r w:rsidR="00403E58" w:rsidRPr="00DD4716">
        <w:t xml:space="preserve"> for successful transferability to other cities. </w:t>
      </w:r>
    </w:p>
    <w:p w:rsidR="00C11966" w:rsidRPr="00F104EB" w:rsidRDefault="00C11966" w:rsidP="00C11966">
      <w:pPr>
        <w:pStyle w:val="Heading2"/>
      </w:pPr>
      <w:r>
        <w:t>Acknowledgement</w:t>
      </w:r>
    </w:p>
    <w:p w:rsidR="00C11966" w:rsidRDefault="0024781C" w:rsidP="00555C6F">
      <w:pPr>
        <w:autoSpaceDE w:val="0"/>
        <w:autoSpaceDN w:val="0"/>
        <w:adjustRightInd w:val="0"/>
      </w:pPr>
      <w:r>
        <w:rPr>
          <w:rFonts w:cs="Arial"/>
          <w:szCs w:val="22"/>
          <w:lang w:eastAsia="en-GB"/>
        </w:rPr>
        <w:t>The a</w:t>
      </w:r>
      <w:r w:rsidR="00C11966">
        <w:rPr>
          <w:rFonts w:cs="Arial"/>
          <w:szCs w:val="22"/>
          <w:lang w:eastAsia="en-GB"/>
        </w:rPr>
        <w:t xml:space="preserve">uthors would like to acknowledge that this paper is based on the work carried out within European Commission funded GOAL </w:t>
      </w:r>
      <w:r w:rsidR="00555C6F">
        <w:rPr>
          <w:rFonts w:cs="Arial"/>
          <w:szCs w:val="22"/>
          <w:lang w:eastAsia="en-GB"/>
        </w:rPr>
        <w:t xml:space="preserve">and TIDE </w:t>
      </w:r>
      <w:r w:rsidR="00C11966">
        <w:rPr>
          <w:rFonts w:cs="Arial"/>
          <w:szCs w:val="22"/>
          <w:lang w:eastAsia="en-GB"/>
        </w:rPr>
        <w:t>project</w:t>
      </w:r>
      <w:r w:rsidR="00555C6F">
        <w:rPr>
          <w:rFonts w:cs="Arial"/>
          <w:szCs w:val="22"/>
          <w:lang w:eastAsia="en-GB"/>
        </w:rPr>
        <w:t>s</w:t>
      </w:r>
      <w:r w:rsidR="00C11966">
        <w:rPr>
          <w:rFonts w:cs="Arial"/>
          <w:szCs w:val="22"/>
          <w:lang w:eastAsia="en-GB"/>
        </w:rPr>
        <w:t xml:space="preserve">. </w:t>
      </w:r>
    </w:p>
    <w:p w:rsidR="00C11966" w:rsidRPr="00F104EB" w:rsidRDefault="00C11966" w:rsidP="00C11966">
      <w:pPr>
        <w:pStyle w:val="Heading2"/>
      </w:pPr>
      <w:bookmarkStart w:id="12" w:name="_Toc358725814"/>
      <w:r w:rsidRPr="00F104EB">
        <w:t>References</w:t>
      </w:r>
      <w:bookmarkEnd w:id="12"/>
    </w:p>
    <w:p w:rsidR="00C11966" w:rsidRPr="007D169E" w:rsidRDefault="00C11966" w:rsidP="00C11966">
      <w:pPr>
        <w:spacing w:after="120"/>
        <w:rPr>
          <w:rFonts w:asciiTheme="majorBidi" w:hAnsiTheme="majorBidi" w:cstheme="majorBidi"/>
          <w:szCs w:val="22"/>
        </w:rPr>
      </w:pPr>
      <w:r w:rsidRPr="007D169E">
        <w:rPr>
          <w:rFonts w:asciiTheme="majorBidi" w:hAnsiTheme="majorBidi" w:cstheme="majorBidi"/>
          <w:szCs w:val="22"/>
        </w:rPr>
        <w:t>Baltes, P. B. (1997). On the incomplete architecture of human ontogeny: Selection, optimization, and compensation as foundation of developmental theory. American Psychologist, 52, 366-380.</w:t>
      </w:r>
    </w:p>
    <w:p w:rsidR="00C11966" w:rsidRPr="007D169E" w:rsidRDefault="00C11966" w:rsidP="00C11966">
      <w:pPr>
        <w:autoSpaceDE w:val="0"/>
        <w:autoSpaceDN w:val="0"/>
        <w:adjustRightInd w:val="0"/>
        <w:spacing w:after="120"/>
        <w:rPr>
          <w:rStyle w:val="Hyperlink"/>
          <w:rFonts w:asciiTheme="majorBidi" w:hAnsiTheme="majorBidi" w:cstheme="majorBidi"/>
          <w:szCs w:val="22"/>
        </w:rPr>
      </w:pPr>
      <w:r w:rsidRPr="007D169E">
        <w:rPr>
          <w:rFonts w:asciiTheme="majorBidi" w:hAnsiTheme="majorBidi" w:cstheme="majorBidi"/>
          <w:szCs w:val="22"/>
        </w:rPr>
        <w:t xml:space="preserve">DfT – Department for Transport (2011).  Annual Bus Statistics 2010/11. Department for Transport, October 2011. Available at: </w:t>
      </w:r>
      <w:r w:rsidRPr="007D169E">
        <w:rPr>
          <w:rStyle w:val="Hyperlink"/>
          <w:rFonts w:asciiTheme="majorBidi" w:hAnsiTheme="majorBidi" w:cstheme="majorBidi"/>
          <w:szCs w:val="22"/>
        </w:rPr>
        <w:t>assets.dft.gov.uk/statistics/releases/annual-bus-statistics-2010-11/busstats2010.pdf</w:t>
      </w:r>
    </w:p>
    <w:p w:rsidR="00C11966" w:rsidRPr="007D169E" w:rsidRDefault="00C11966" w:rsidP="00C11966">
      <w:pPr>
        <w:autoSpaceDE w:val="0"/>
        <w:autoSpaceDN w:val="0"/>
        <w:adjustRightInd w:val="0"/>
        <w:spacing w:after="120"/>
        <w:rPr>
          <w:rFonts w:asciiTheme="majorBidi" w:hAnsiTheme="majorBidi" w:cstheme="majorBidi"/>
          <w:szCs w:val="22"/>
        </w:rPr>
      </w:pPr>
      <w:r w:rsidRPr="007D169E">
        <w:rPr>
          <w:rFonts w:asciiTheme="majorBidi" w:hAnsiTheme="majorBidi" w:cstheme="majorBidi"/>
          <w:szCs w:val="22"/>
        </w:rPr>
        <w:t>EC – European Commission (2011). The 2012 Ageing Report: Underlying Assumptions and Projection Methodologies.European Commission. European Economy 4|2011</w:t>
      </w:r>
    </w:p>
    <w:p w:rsidR="00C11966" w:rsidRPr="007D169E" w:rsidRDefault="00C11966" w:rsidP="00C11966">
      <w:pPr>
        <w:autoSpaceDE w:val="0"/>
        <w:autoSpaceDN w:val="0"/>
        <w:adjustRightInd w:val="0"/>
        <w:spacing w:after="120"/>
        <w:rPr>
          <w:rFonts w:asciiTheme="majorBidi" w:hAnsiTheme="majorBidi" w:cstheme="majorBidi"/>
          <w:szCs w:val="22"/>
        </w:rPr>
      </w:pPr>
      <w:r w:rsidRPr="007D169E">
        <w:rPr>
          <w:rFonts w:asciiTheme="majorBidi" w:hAnsiTheme="majorBidi" w:cstheme="majorBidi"/>
          <w:szCs w:val="22"/>
        </w:rPr>
        <w:t>EC – European Commission (2012). The 2012 Ageing Report: Economic and budgetary projections for the 27 EU Member States (2010-2060). European Commission. European Economy 2|2012.</w:t>
      </w:r>
    </w:p>
    <w:p w:rsidR="00C11966" w:rsidRPr="007D169E" w:rsidRDefault="00C11966" w:rsidP="00C11966">
      <w:pPr>
        <w:autoSpaceDE w:val="0"/>
        <w:autoSpaceDN w:val="0"/>
        <w:adjustRightInd w:val="0"/>
        <w:spacing w:after="120"/>
        <w:rPr>
          <w:rFonts w:asciiTheme="majorBidi" w:hAnsiTheme="majorBidi" w:cstheme="majorBidi"/>
          <w:szCs w:val="22"/>
        </w:rPr>
      </w:pPr>
      <w:r w:rsidRPr="007D169E">
        <w:rPr>
          <w:rFonts w:asciiTheme="majorBidi" w:hAnsiTheme="majorBidi" w:cstheme="majorBidi"/>
          <w:szCs w:val="22"/>
        </w:rPr>
        <w:t xml:space="preserve">ECMT - </w:t>
      </w:r>
      <w:hyperlink r:id="rId24" w:history="1">
        <w:r w:rsidRPr="007D169E">
          <w:rPr>
            <w:rStyle w:val="Hyperlink"/>
            <w:rFonts w:asciiTheme="majorBidi" w:hAnsiTheme="majorBidi" w:cstheme="majorBidi"/>
            <w:color w:val="1A0DAB"/>
            <w:shd w:val="clear" w:color="auto" w:fill="FFFFFF"/>
          </w:rPr>
          <w:t>European Conference of Ministers of Transport</w:t>
        </w:r>
      </w:hyperlink>
      <w:r w:rsidRPr="007D169E">
        <w:rPr>
          <w:rFonts w:asciiTheme="majorBidi" w:hAnsiTheme="majorBidi" w:cstheme="majorBidi"/>
          <w:szCs w:val="22"/>
        </w:rPr>
        <w:t xml:space="preserve"> (2002). Transport and Ageing of the Population. European Conference of Ministry of Transport.</w:t>
      </w:r>
    </w:p>
    <w:p w:rsidR="00C11966" w:rsidRPr="007D169E" w:rsidRDefault="00C11966" w:rsidP="00C11966">
      <w:pPr>
        <w:autoSpaceDE w:val="0"/>
        <w:autoSpaceDN w:val="0"/>
        <w:adjustRightInd w:val="0"/>
        <w:spacing w:after="120"/>
        <w:rPr>
          <w:rFonts w:asciiTheme="majorBidi" w:hAnsiTheme="majorBidi" w:cstheme="majorBidi"/>
          <w:szCs w:val="22"/>
          <w:lang w:val="en-US"/>
        </w:rPr>
      </w:pPr>
      <w:r w:rsidRPr="007D169E">
        <w:rPr>
          <w:rFonts w:asciiTheme="majorBidi" w:hAnsiTheme="majorBidi" w:cstheme="majorBidi"/>
          <w:szCs w:val="22"/>
          <w:lang w:val="de-DE"/>
        </w:rPr>
        <w:t xml:space="preserve">EGALITEplus (2011): Ein gleichberechtigter Alltag im Verkehrsgeschehen – Quantifizierung von mobilitätsbeeinträchtigten Personengruppen. </w:t>
      </w:r>
      <w:r w:rsidRPr="007D169E">
        <w:rPr>
          <w:rFonts w:asciiTheme="majorBidi" w:hAnsiTheme="majorBidi" w:cstheme="majorBidi"/>
          <w:szCs w:val="22"/>
          <w:lang w:val="en-US"/>
        </w:rPr>
        <w:t>Unpublished project report, University of Natural Resources and Life Sciences, Vienna.</w:t>
      </w:r>
    </w:p>
    <w:p w:rsidR="00C11966" w:rsidRPr="007D169E" w:rsidRDefault="00C11966" w:rsidP="00C11966">
      <w:pPr>
        <w:spacing w:after="120"/>
        <w:rPr>
          <w:rFonts w:asciiTheme="majorBidi" w:hAnsiTheme="majorBidi" w:cstheme="majorBidi"/>
          <w:szCs w:val="22"/>
          <w:lang w:val="de-AT"/>
        </w:rPr>
      </w:pPr>
      <w:r w:rsidRPr="007D169E">
        <w:rPr>
          <w:rFonts w:asciiTheme="majorBidi" w:hAnsiTheme="majorBidi" w:cstheme="majorBidi"/>
          <w:szCs w:val="22"/>
          <w:lang w:val="de-AT"/>
        </w:rPr>
        <w:t>Follmer, R. et al. (2009): Mobilität in Deutschland 2008, Ergebnisbericht, infas Institut für angewandte Sozialwissenschaft GmbH, Bonn (Germany); DLR - Institut für Verkehrsforschung, Berlin (Germany).</w:t>
      </w:r>
    </w:p>
    <w:p w:rsidR="00C11966" w:rsidRPr="007D169E" w:rsidRDefault="00C11966" w:rsidP="00C11966">
      <w:pPr>
        <w:spacing w:after="120"/>
        <w:rPr>
          <w:rFonts w:asciiTheme="majorBidi" w:hAnsiTheme="majorBidi" w:cstheme="majorBidi"/>
          <w:szCs w:val="22"/>
          <w:lang w:val="de-DE"/>
        </w:rPr>
      </w:pPr>
      <w:r w:rsidRPr="007D169E">
        <w:rPr>
          <w:rFonts w:asciiTheme="majorBidi" w:hAnsiTheme="majorBidi" w:cstheme="majorBidi"/>
          <w:szCs w:val="22"/>
        </w:rPr>
        <w:t xml:space="preserve">Gabriel, G. and Bowling, A., (2004). Quality of life from the perspectives of older people. </w:t>
      </w:r>
      <w:r w:rsidRPr="007D169E">
        <w:rPr>
          <w:rFonts w:asciiTheme="majorBidi" w:hAnsiTheme="majorBidi" w:cstheme="majorBidi"/>
          <w:szCs w:val="22"/>
          <w:lang w:val="de-DE"/>
        </w:rPr>
        <w:t xml:space="preserve">Ageing &amp; Society, Vol. 24, 2004, pp. 675–691. </w:t>
      </w:r>
    </w:p>
    <w:p w:rsidR="00C11966" w:rsidRPr="007D169E" w:rsidRDefault="00C11966" w:rsidP="00C11966">
      <w:pPr>
        <w:spacing w:after="120"/>
        <w:rPr>
          <w:rFonts w:asciiTheme="majorBidi" w:hAnsiTheme="majorBidi" w:cstheme="majorBidi"/>
          <w:szCs w:val="22"/>
          <w:lang w:val="de-DE"/>
        </w:rPr>
      </w:pPr>
      <w:r w:rsidRPr="007D169E">
        <w:rPr>
          <w:rFonts w:asciiTheme="majorBidi" w:hAnsiTheme="majorBidi" w:cstheme="majorBidi"/>
          <w:szCs w:val="22"/>
          <w:lang w:val="de-DE"/>
        </w:rPr>
        <w:t>Gewalt, S. (2011). Wirtschaftsfaktor Alter - Körperliche Veränderungen verstehen, Angebot anpassen, RKW Kompetenzzentrum, Eschborn (Germany).</w:t>
      </w:r>
    </w:p>
    <w:p w:rsidR="00C11966" w:rsidRPr="007D169E" w:rsidRDefault="00C11966" w:rsidP="00C11966">
      <w:pPr>
        <w:autoSpaceDE w:val="0"/>
        <w:autoSpaceDN w:val="0"/>
        <w:adjustRightInd w:val="0"/>
        <w:spacing w:after="120"/>
        <w:rPr>
          <w:rFonts w:asciiTheme="majorBidi" w:hAnsiTheme="majorBidi" w:cstheme="majorBidi"/>
          <w:szCs w:val="22"/>
          <w:lang w:val="en-US"/>
        </w:rPr>
      </w:pPr>
      <w:r w:rsidRPr="007D169E">
        <w:rPr>
          <w:rFonts w:asciiTheme="majorBidi" w:hAnsiTheme="majorBidi" w:cstheme="majorBidi"/>
          <w:szCs w:val="22"/>
          <w:lang w:val="en-US"/>
        </w:rPr>
        <w:t xml:space="preserve">GOAL – Growing Older and Staying Mobile (2012): Profiles of Older People, Deliverable 2.1, GOAL project, </w:t>
      </w:r>
      <w:hyperlink r:id="rId25" w:history="1">
        <w:r w:rsidRPr="007D169E">
          <w:rPr>
            <w:rStyle w:val="Hyperlink"/>
            <w:rFonts w:asciiTheme="majorBidi" w:hAnsiTheme="majorBidi" w:cstheme="majorBidi"/>
            <w:szCs w:val="22"/>
            <w:lang w:val="en-US"/>
          </w:rPr>
          <w:t>http://www.goal-project.eu/</w:t>
        </w:r>
      </w:hyperlink>
    </w:p>
    <w:p w:rsidR="00C11966" w:rsidRPr="007D169E" w:rsidRDefault="00C11966" w:rsidP="00C11966">
      <w:pPr>
        <w:autoSpaceDE w:val="0"/>
        <w:autoSpaceDN w:val="0"/>
        <w:adjustRightInd w:val="0"/>
        <w:spacing w:after="120"/>
        <w:rPr>
          <w:rFonts w:asciiTheme="majorBidi" w:hAnsiTheme="majorBidi" w:cstheme="majorBidi"/>
          <w:szCs w:val="22"/>
        </w:rPr>
      </w:pPr>
      <w:r w:rsidRPr="007D169E">
        <w:rPr>
          <w:rFonts w:asciiTheme="majorBidi" w:hAnsiTheme="majorBidi" w:cstheme="majorBidi"/>
          <w:szCs w:val="22"/>
        </w:rPr>
        <w:t>Help the Aged (2006). Travel, access and older people: A review of local transport accessibility planning. A report for Help the Aged by Helen Lesowiec, Help the Aged, London</w:t>
      </w:r>
    </w:p>
    <w:p w:rsidR="00C11966" w:rsidRPr="007D169E" w:rsidRDefault="00C11966" w:rsidP="00C11966">
      <w:pPr>
        <w:autoSpaceDE w:val="0"/>
        <w:autoSpaceDN w:val="0"/>
        <w:adjustRightInd w:val="0"/>
        <w:spacing w:after="120"/>
        <w:jc w:val="left"/>
        <w:rPr>
          <w:rFonts w:asciiTheme="majorBidi" w:hAnsiTheme="majorBidi" w:cstheme="majorBidi"/>
          <w:color w:val="000000"/>
          <w:szCs w:val="22"/>
          <w:lang w:val="de-DE" w:eastAsia="zh-CN"/>
        </w:rPr>
      </w:pPr>
      <w:r w:rsidRPr="007D169E">
        <w:rPr>
          <w:rFonts w:asciiTheme="majorBidi" w:hAnsiTheme="majorBidi" w:cstheme="majorBidi"/>
          <w:color w:val="000000"/>
          <w:szCs w:val="22"/>
          <w:lang w:val="de-DE" w:eastAsia="zh-CN"/>
        </w:rPr>
        <w:t xml:space="preserve">MiD 2008: Mobilität in Deutschland 2008. Available at: </w:t>
      </w:r>
      <w:r w:rsidRPr="007D169E">
        <w:rPr>
          <w:rFonts w:asciiTheme="majorBidi" w:hAnsiTheme="majorBidi" w:cstheme="majorBidi"/>
          <w:szCs w:val="22"/>
          <w:lang w:val="de-DE" w:eastAsia="zh-CN"/>
        </w:rPr>
        <w:t>http://www.mobilitaet-in-deutschland.de</w:t>
      </w:r>
      <w:r w:rsidRPr="007D169E">
        <w:rPr>
          <w:rFonts w:asciiTheme="majorBidi" w:hAnsiTheme="majorBidi" w:cstheme="majorBidi"/>
          <w:color w:val="000000"/>
          <w:szCs w:val="22"/>
          <w:lang w:val="de-DE" w:eastAsia="zh-CN"/>
        </w:rPr>
        <w:t>, Bundesministeriums für Verkehr, Bau- und Stadtentwicklung (BMVBS), (Germany)</w:t>
      </w:r>
    </w:p>
    <w:p w:rsidR="00C11966" w:rsidRPr="007D169E" w:rsidRDefault="00C11966" w:rsidP="00C11966">
      <w:pPr>
        <w:autoSpaceDE w:val="0"/>
        <w:autoSpaceDN w:val="0"/>
        <w:adjustRightInd w:val="0"/>
        <w:spacing w:after="120"/>
        <w:rPr>
          <w:rFonts w:asciiTheme="majorBidi" w:hAnsiTheme="majorBidi" w:cstheme="majorBidi"/>
          <w:szCs w:val="22"/>
          <w:lang w:val="de-DE"/>
        </w:rPr>
      </w:pPr>
      <w:r w:rsidRPr="007D169E">
        <w:rPr>
          <w:rFonts w:asciiTheme="majorBidi" w:hAnsiTheme="majorBidi" w:cstheme="majorBidi"/>
          <w:szCs w:val="22"/>
          <w:lang w:val="de-DE"/>
        </w:rPr>
        <w:lastRenderedPageBreak/>
        <w:t>Mollenkopf, H., Flaschenträger, P. (2001): Erhaltung von Mobilität im Alter, Bundesministerium für Familie, Senioren, Frauen und Jugend (Hrsg.); Verlag W. Kohlhammer, Stuttgart (Germany)</w:t>
      </w:r>
    </w:p>
    <w:p w:rsidR="00C11966" w:rsidRPr="007D169E" w:rsidRDefault="00C11966" w:rsidP="00C11966">
      <w:pPr>
        <w:autoSpaceDE w:val="0"/>
        <w:autoSpaceDN w:val="0"/>
        <w:adjustRightInd w:val="0"/>
        <w:spacing w:after="120"/>
        <w:rPr>
          <w:rFonts w:asciiTheme="majorBidi" w:hAnsiTheme="majorBidi" w:cstheme="majorBidi"/>
          <w:szCs w:val="22"/>
        </w:rPr>
      </w:pPr>
      <w:r w:rsidRPr="007D169E">
        <w:rPr>
          <w:rFonts w:asciiTheme="majorBidi" w:hAnsiTheme="majorBidi" w:cstheme="majorBidi"/>
          <w:szCs w:val="22"/>
        </w:rPr>
        <w:t>Metz D. (2003). Transport Policy for an Ageing Population. Transport reviews, vol. 23, no. 4, pp 375-386</w:t>
      </w:r>
    </w:p>
    <w:p w:rsidR="00C11966" w:rsidRPr="007D169E" w:rsidRDefault="00C11966" w:rsidP="00C11966">
      <w:pPr>
        <w:spacing w:after="120"/>
        <w:rPr>
          <w:rFonts w:asciiTheme="majorBidi" w:hAnsiTheme="majorBidi" w:cstheme="majorBidi"/>
          <w:szCs w:val="22"/>
        </w:rPr>
      </w:pPr>
      <w:r w:rsidRPr="007D169E">
        <w:rPr>
          <w:rFonts w:asciiTheme="majorBidi" w:hAnsiTheme="majorBidi" w:cstheme="majorBidi"/>
          <w:szCs w:val="22"/>
        </w:rPr>
        <w:t>Neugarten, B. (1974). Age groups in American society and the rise of young-old. Annals of the American Academy of Politics and Social Sciences, 187-198.</w:t>
      </w:r>
    </w:p>
    <w:p w:rsidR="00C11966" w:rsidRPr="007D169E" w:rsidRDefault="00C11966" w:rsidP="00C11966">
      <w:pPr>
        <w:autoSpaceDE w:val="0"/>
        <w:autoSpaceDN w:val="0"/>
        <w:adjustRightInd w:val="0"/>
        <w:spacing w:after="120"/>
        <w:rPr>
          <w:rFonts w:asciiTheme="majorBidi" w:hAnsiTheme="majorBidi" w:cstheme="majorBidi"/>
          <w:szCs w:val="22"/>
        </w:rPr>
      </w:pPr>
      <w:r w:rsidRPr="007D169E">
        <w:rPr>
          <w:rFonts w:asciiTheme="majorBidi" w:hAnsiTheme="majorBidi" w:cstheme="majorBidi"/>
          <w:szCs w:val="22"/>
          <w:lang w:val="en-US"/>
        </w:rPr>
        <w:t xml:space="preserve">Sammer, G., Uhlmann, T., Unbehaun, W., Millonig, A., Mandl, B., Dangschat, J., Mayr, R. (2013): </w:t>
      </w:r>
      <w:r w:rsidRPr="007D169E">
        <w:rPr>
          <w:rFonts w:asciiTheme="majorBidi" w:hAnsiTheme="majorBidi" w:cstheme="majorBidi"/>
          <w:szCs w:val="22"/>
        </w:rPr>
        <w:t>"Identification of Mobility-Impaired Persons and Analysis of Their Travel Behavior and Needs"; Transportation Research Record, 2320; S. 46 - 54.</w:t>
      </w:r>
    </w:p>
    <w:p w:rsidR="00C11966" w:rsidRPr="007D169E" w:rsidRDefault="00C11966" w:rsidP="00C11966">
      <w:pPr>
        <w:autoSpaceDE w:val="0"/>
        <w:autoSpaceDN w:val="0"/>
        <w:adjustRightInd w:val="0"/>
        <w:spacing w:after="120"/>
        <w:rPr>
          <w:rFonts w:asciiTheme="majorBidi" w:hAnsiTheme="majorBidi" w:cstheme="majorBidi"/>
          <w:szCs w:val="22"/>
        </w:rPr>
      </w:pPr>
      <w:r w:rsidRPr="007D169E">
        <w:rPr>
          <w:rFonts w:asciiTheme="majorBidi" w:hAnsiTheme="majorBidi" w:cstheme="majorBidi"/>
          <w:szCs w:val="22"/>
        </w:rPr>
        <w:t xml:space="preserve">Su, F. (2007): Understanding and Satisfying Older People’s Travel Demand. Dissertation. Imperial College University of London. </w:t>
      </w:r>
    </w:p>
    <w:p w:rsidR="00C11966" w:rsidRPr="007D169E" w:rsidRDefault="00C11966" w:rsidP="00C11966">
      <w:pPr>
        <w:autoSpaceDE w:val="0"/>
        <w:autoSpaceDN w:val="0"/>
        <w:adjustRightInd w:val="0"/>
        <w:spacing w:after="120"/>
        <w:jc w:val="left"/>
        <w:rPr>
          <w:rFonts w:asciiTheme="majorBidi" w:hAnsiTheme="majorBidi" w:cstheme="majorBidi"/>
          <w:szCs w:val="22"/>
        </w:rPr>
      </w:pPr>
      <w:r w:rsidRPr="007D169E">
        <w:rPr>
          <w:rFonts w:asciiTheme="majorBidi" w:hAnsiTheme="majorBidi" w:cstheme="majorBidi"/>
          <w:szCs w:val="22"/>
        </w:rPr>
        <w:t>TfL – Transport for London (2006). Accessible Bus Stop Design Guidance. Bus Priority Team Technical Guidance Note BP1/06, January 2006</w:t>
      </w:r>
    </w:p>
    <w:p w:rsidR="00C11966" w:rsidRPr="007D169E" w:rsidRDefault="00C11966" w:rsidP="00C11966">
      <w:pPr>
        <w:spacing w:after="120"/>
        <w:jc w:val="left"/>
        <w:rPr>
          <w:rFonts w:asciiTheme="majorBidi" w:hAnsiTheme="majorBidi" w:cstheme="majorBidi"/>
          <w:b/>
          <w:bCs/>
          <w:szCs w:val="22"/>
        </w:rPr>
      </w:pPr>
      <w:r w:rsidRPr="007D169E">
        <w:rPr>
          <w:rFonts w:asciiTheme="majorBidi" w:hAnsiTheme="majorBidi" w:cstheme="majorBidi"/>
          <w:szCs w:val="22"/>
          <w:lang w:eastAsia="zh-CN"/>
        </w:rPr>
        <w:t xml:space="preserve">TRB – Transport Research Board (2002). </w:t>
      </w:r>
      <w:r w:rsidRPr="007D169E">
        <w:rPr>
          <w:rFonts w:asciiTheme="majorBidi" w:hAnsiTheme="majorBidi" w:cstheme="majorBidi"/>
          <w:szCs w:val="22"/>
        </w:rPr>
        <w:t>Improving Public Transport Options for Older Persons. TCRP Report 82, Volume 2: Final Report. Transportation Research Board, Washington</w:t>
      </w:r>
    </w:p>
    <w:p w:rsidR="00C11966" w:rsidRDefault="00C11966" w:rsidP="00C11966">
      <w:pPr>
        <w:autoSpaceDE w:val="0"/>
        <w:autoSpaceDN w:val="0"/>
        <w:adjustRightInd w:val="0"/>
        <w:spacing w:after="120"/>
        <w:rPr>
          <w:rStyle w:val="Hyperlink"/>
          <w:rFonts w:asciiTheme="majorBidi" w:hAnsiTheme="majorBidi" w:cstheme="majorBidi"/>
          <w:szCs w:val="22"/>
        </w:rPr>
      </w:pPr>
      <w:r w:rsidRPr="007D169E">
        <w:rPr>
          <w:rFonts w:asciiTheme="majorBidi" w:hAnsiTheme="majorBidi" w:cstheme="majorBidi"/>
          <w:szCs w:val="22"/>
        </w:rPr>
        <w:t xml:space="preserve">WHO - World health Organisation (2007). Checklist of Essential Features of Age-friendly Cities. Available at: </w:t>
      </w:r>
      <w:hyperlink r:id="rId26" w:history="1">
        <w:r w:rsidRPr="007D169E">
          <w:rPr>
            <w:rStyle w:val="Hyperlink"/>
            <w:rFonts w:asciiTheme="majorBidi" w:hAnsiTheme="majorBidi" w:cstheme="majorBidi"/>
            <w:szCs w:val="22"/>
          </w:rPr>
          <w:t>http://www.who.int/ageing/publications/Age_friendly_cities_checklist.pdf</w:t>
        </w:r>
      </w:hyperlink>
    </w:p>
    <w:p w:rsidR="00307947" w:rsidRPr="00972343" w:rsidRDefault="00307947" w:rsidP="007733A0">
      <w:pPr>
        <w:spacing w:after="120"/>
        <w:jc w:val="left"/>
        <w:rPr>
          <w:rFonts w:asciiTheme="majorBidi" w:hAnsiTheme="majorBidi" w:cstheme="majorBidi"/>
          <w:szCs w:val="22"/>
          <w:lang w:eastAsia="zh-CN"/>
        </w:rPr>
      </w:pPr>
      <w:r w:rsidRPr="00972343">
        <w:rPr>
          <w:rFonts w:asciiTheme="majorBidi" w:hAnsiTheme="majorBidi" w:cstheme="majorBidi"/>
          <w:szCs w:val="22"/>
          <w:lang w:eastAsia="zh-CN"/>
        </w:rPr>
        <w:t>TfL - Transport for London (2012). Syndication Developer Guidelines: Transport for London Data Service. Version 2.0. Available at: www.tfl.gov.uk/assets/downloads/businessandpartners/syndication-developer-guidelines.pdf</w:t>
      </w:r>
    </w:p>
    <w:p w:rsidR="00307947" w:rsidRPr="00972343" w:rsidRDefault="00307947" w:rsidP="007733A0">
      <w:pPr>
        <w:spacing w:after="120"/>
        <w:jc w:val="left"/>
        <w:rPr>
          <w:rFonts w:asciiTheme="majorBidi" w:hAnsiTheme="majorBidi" w:cstheme="majorBidi"/>
          <w:szCs w:val="22"/>
          <w:lang w:eastAsia="zh-CN"/>
        </w:rPr>
      </w:pPr>
      <w:r w:rsidRPr="00972343">
        <w:rPr>
          <w:rFonts w:asciiTheme="majorBidi" w:hAnsiTheme="majorBidi" w:cstheme="majorBidi"/>
          <w:szCs w:val="22"/>
          <w:lang w:eastAsia="zh-CN"/>
        </w:rPr>
        <w:t>TIDE (2013b). TIDE Handbook for Transferability analysis in urban transport and mobility</w:t>
      </w:r>
    </w:p>
    <w:p w:rsidR="00307947" w:rsidRPr="007733A0" w:rsidRDefault="00307947" w:rsidP="007733A0">
      <w:pPr>
        <w:spacing w:after="120"/>
        <w:jc w:val="left"/>
        <w:rPr>
          <w:rFonts w:asciiTheme="majorBidi" w:hAnsiTheme="majorBidi" w:cstheme="majorBidi"/>
          <w:szCs w:val="22"/>
          <w:lang w:eastAsia="zh-CN"/>
        </w:rPr>
      </w:pPr>
      <w:r w:rsidRPr="00972343">
        <w:rPr>
          <w:rFonts w:asciiTheme="majorBidi" w:hAnsiTheme="majorBidi" w:cstheme="majorBidi"/>
          <w:szCs w:val="22"/>
          <w:lang w:eastAsia="zh-CN"/>
        </w:rPr>
        <w:t xml:space="preserve">Reading Open data  </w:t>
      </w:r>
      <w:r w:rsidRPr="007733A0">
        <w:rPr>
          <w:rFonts w:asciiTheme="majorBidi" w:hAnsiTheme="majorBidi" w:cstheme="majorBidi"/>
          <w:szCs w:val="22"/>
          <w:lang w:eastAsia="zh-CN"/>
        </w:rPr>
        <w:t>(</w:t>
      </w:r>
      <w:hyperlink r:id="rId27" w:history="1">
        <w:r w:rsidRPr="007733A0">
          <w:rPr>
            <w:lang w:eastAsia="zh-CN"/>
          </w:rPr>
          <w:t>http://ods.reading-travelinfo.co.uk/api/1</w:t>
        </w:r>
      </w:hyperlink>
      <w:r w:rsidRPr="007733A0">
        <w:rPr>
          <w:rFonts w:asciiTheme="majorBidi" w:hAnsiTheme="majorBidi" w:cstheme="majorBidi"/>
          <w:szCs w:val="22"/>
          <w:lang w:eastAsia="zh-CN"/>
        </w:rPr>
        <w:t>)</w:t>
      </w:r>
    </w:p>
    <w:p w:rsidR="00403E58" w:rsidRPr="007733A0" w:rsidRDefault="00403E58" w:rsidP="007733A0">
      <w:pPr>
        <w:spacing w:after="120"/>
        <w:jc w:val="left"/>
        <w:rPr>
          <w:lang w:eastAsia="zh-CN"/>
        </w:rPr>
      </w:pPr>
    </w:p>
    <w:p w:rsidR="00211543" w:rsidRPr="007733A0" w:rsidRDefault="00211543" w:rsidP="007733A0">
      <w:pPr>
        <w:spacing w:after="120"/>
        <w:jc w:val="left"/>
        <w:rPr>
          <w:lang w:eastAsia="zh-CN"/>
        </w:rPr>
      </w:pPr>
    </w:p>
    <w:p w:rsidR="00211543" w:rsidRDefault="00211543" w:rsidP="00C11966">
      <w:pPr>
        <w:autoSpaceDE w:val="0"/>
        <w:autoSpaceDN w:val="0"/>
        <w:adjustRightInd w:val="0"/>
        <w:spacing w:after="120"/>
        <w:rPr>
          <w:rStyle w:val="Hyperlink"/>
          <w:rFonts w:asciiTheme="majorBidi" w:hAnsiTheme="majorBidi" w:cstheme="majorBidi"/>
          <w:szCs w:val="22"/>
        </w:rPr>
      </w:pPr>
    </w:p>
    <w:sectPr w:rsidR="00211543" w:rsidSect="00DA14F3">
      <w:footerReference w:type="default" r:id="rId28"/>
      <w:footnotePr>
        <w:pos w:val="beneathText"/>
      </w:footnotePr>
      <w:pgSz w:w="11907" w:h="16840" w:code="9"/>
      <w:pgMar w:top="1418" w:right="1418" w:bottom="1418" w:left="1418" w:header="1134" w:footer="623"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837945" w:rsidRDefault="00837945">
      <w:r>
        <w:separator/>
      </w:r>
    </w:p>
    <w:p w:rsidR="00837945" w:rsidRDefault="00837945"/>
  </w:endnote>
  <w:endnote w:type="continuationSeparator" w:id="0">
    <w:p w:rsidR="00837945" w:rsidRDefault="00837945">
      <w:r>
        <w:continuationSeparator/>
      </w:r>
    </w:p>
    <w:p w:rsidR="00837945" w:rsidRDefault="0083794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Impact">
    <w:panose1 w:val="020B0806030902050204"/>
    <w:charset w:val="00"/>
    <w:family w:val="swiss"/>
    <w:pitch w:val="variable"/>
    <w:sig w:usb0="00000287" w:usb1="00000000" w:usb2="00000000" w:usb3="00000000" w:csb0="0000009F" w:csb1="00000000"/>
  </w:font>
  <w:font w:name="Tahoma">
    <w:panose1 w:val="020B0604030504040204"/>
    <w:charset w:val="00"/>
    <w:family w:val="swiss"/>
    <w:notTrueType/>
    <w:pitch w:val="variable"/>
    <w:sig w:usb0="00000003" w:usb1="00000000" w:usb2="00000000" w:usb3="00000000" w:csb0="00000001" w:csb1="00000000"/>
  </w:font>
  <w:font w:name="Bembo">
    <w:altName w:val="Times New Roman"/>
    <w:charset w:val="00"/>
    <w:family w:val="roman"/>
    <w:pitch w:val="variable"/>
    <w:sig w:usb0="00000003" w:usb1="00000000" w:usb2="00000000" w:usb3="00000000" w:csb0="00000001" w:csb1="00000000"/>
  </w:font>
  <w:font w:name="Verdana">
    <w:panose1 w:val="020B0604030504040204"/>
    <w:charset w:val="00"/>
    <w:family w:val="swiss"/>
    <w:pitch w:val="variable"/>
    <w:sig w:usb0="A10006FF" w:usb1="4000205B" w:usb2="00000010" w:usb3="00000000" w:csb0="0000019F" w:csb1="00000000"/>
  </w:font>
  <w:font w:name="VAG Rounded Std Thin">
    <w:altName w:val="VAG Rounded Std Thin"/>
    <w:panose1 w:val="00000000000000000000"/>
    <w:charset w:val="00"/>
    <w:family w:val="swiss"/>
    <w:notTrueType/>
    <w:pitch w:val="default"/>
    <w:sig w:usb0="00000003" w:usb1="00000000" w:usb2="00000000" w:usb3="00000000" w:csb0="00000001" w:csb1="00000000"/>
  </w:font>
  <w:font w:name="Myriad Pro">
    <w:altName w:val="Arial"/>
    <w:panose1 w:val="00000000000000000000"/>
    <w:charset w:val="00"/>
    <w:family w:val="swiss"/>
    <w:notTrueType/>
    <w:pitch w:val="variable"/>
    <w:sig w:usb0="00000003" w:usb1="00000000" w:usb2="00000000" w:usb3="00000000" w:csb0="00000001" w:csb1="00000000"/>
  </w:font>
  <w:font w:name="Arial Fett">
    <w:altName w:val="Times New Roman"/>
    <w:panose1 w:val="00000000000000000000"/>
    <w:charset w:val="00"/>
    <w:family w:val="roman"/>
    <w:notTrueType/>
    <w:pitch w:val="default"/>
  </w:font>
  <w:font w:name="Arial Unicode MS">
    <w:panose1 w:val="020B0604020202020204"/>
    <w:charset w:val="00"/>
    <w:family w:val="roman"/>
    <w:notTrueType/>
    <w:pitch w:val="variable"/>
    <w:sig w:usb0="00000003" w:usb1="00000000" w:usb2="00000000" w:usb3="00000000" w:csb0="00000001" w:csb1="00000000"/>
  </w:font>
  <w:font w:name="Helvetica">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roman"/>
    <w:notTrueType/>
    <w:pitch w:val="fixed"/>
    <w:sig w:usb0="00000001" w:usb1="08070000" w:usb2="00000010" w:usb3="00000000" w:csb0="00020000"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34738373"/>
      <w:docPartObj>
        <w:docPartGallery w:val="Page Numbers (Bottom of Page)"/>
        <w:docPartUnique/>
      </w:docPartObj>
    </w:sdtPr>
    <w:sdtEndPr>
      <w:rPr>
        <w:noProof/>
      </w:rPr>
    </w:sdtEndPr>
    <w:sdtContent>
      <w:p w:rsidR="00A63E7E" w:rsidRDefault="00A63E7E">
        <w:pPr>
          <w:pStyle w:val="Footer"/>
          <w:jc w:val="center"/>
        </w:pPr>
        <w:r>
          <w:fldChar w:fldCharType="begin"/>
        </w:r>
        <w:r>
          <w:instrText xml:space="preserve"> PAGE   \* MERGEFORMAT </w:instrText>
        </w:r>
        <w:r>
          <w:fldChar w:fldCharType="separate"/>
        </w:r>
        <w:r w:rsidR="00016599">
          <w:rPr>
            <w:noProof/>
          </w:rPr>
          <w:t>2</w:t>
        </w:r>
        <w:r>
          <w:rPr>
            <w:noProof/>
          </w:rPr>
          <w:fldChar w:fldCharType="end"/>
        </w:r>
      </w:p>
    </w:sdtContent>
  </w:sdt>
  <w:p w:rsidR="00A63E7E" w:rsidRDefault="00A63E7E"/>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837945" w:rsidRDefault="00837945">
      <w:r>
        <w:separator/>
      </w:r>
    </w:p>
    <w:p w:rsidR="00837945" w:rsidRDefault="00837945"/>
  </w:footnote>
  <w:footnote w:type="continuationSeparator" w:id="0">
    <w:p w:rsidR="00837945" w:rsidRDefault="00837945">
      <w:r>
        <w:continuationSeparator/>
      </w:r>
    </w:p>
    <w:p w:rsidR="00837945" w:rsidRDefault="00837945"/>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2151249"/>
    <w:multiLevelType w:val="multilevel"/>
    <w:tmpl w:val="09124032"/>
    <w:lvl w:ilvl="0">
      <w:start w:val="1"/>
      <w:numFmt w:val="decimal"/>
      <w:lvlText w:val="%1."/>
      <w:lvlJc w:val="left"/>
      <w:pPr>
        <w:ind w:left="720" w:hanging="360"/>
      </w:pPr>
      <w:rPr>
        <w:rFonts w:hint="default"/>
      </w:rPr>
    </w:lvl>
    <w:lvl w:ilvl="1">
      <w:start w:val="1"/>
      <w:numFmt w:val="decimal"/>
      <w:lvlText w:val="%1.%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 w15:restartNumberingAfterBreak="0">
    <w:nsid w:val="0A423B32"/>
    <w:multiLevelType w:val="hybridMultilevel"/>
    <w:tmpl w:val="243ECED2"/>
    <w:lvl w:ilvl="0" w:tplc="04090001">
      <w:start w:val="1"/>
      <w:numFmt w:val="bullet"/>
      <w:pStyle w:val="ListParagraph"/>
      <w:lvlText w:val=""/>
      <w:lvlJc w:val="left"/>
      <w:pPr>
        <w:tabs>
          <w:tab w:val="num" w:pos="397"/>
        </w:tabs>
        <w:ind w:left="397" w:hanging="397"/>
      </w:pPr>
      <w:rPr>
        <w:rFonts w:ascii="Symbol" w:hAnsi="Symbol" w:hint="default"/>
        <w:color w:val="auto"/>
      </w:rPr>
    </w:lvl>
    <w:lvl w:ilvl="1" w:tplc="04090003">
      <w:start w:val="1"/>
      <w:numFmt w:val="bullet"/>
      <w:lvlText w:val=""/>
      <w:lvlJc w:val="left"/>
      <w:pPr>
        <w:tabs>
          <w:tab w:val="num" w:pos="1420"/>
        </w:tabs>
        <w:ind w:left="1476" w:hanging="396"/>
      </w:pPr>
      <w:rPr>
        <w:rFonts w:ascii="Symbol" w:hAnsi="Symbol" w:hint="default"/>
        <w:color w:val="auto"/>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 w15:restartNumberingAfterBreak="0">
    <w:nsid w:val="0CD73C2C"/>
    <w:multiLevelType w:val="hybridMultilevel"/>
    <w:tmpl w:val="572EF66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FA8610B"/>
    <w:multiLevelType w:val="hybridMultilevel"/>
    <w:tmpl w:val="599AFFCE"/>
    <w:lvl w:ilvl="0" w:tplc="BE427260">
      <w:start w:val="3"/>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10885730"/>
    <w:multiLevelType w:val="hybridMultilevel"/>
    <w:tmpl w:val="15EC716E"/>
    <w:lvl w:ilvl="0" w:tplc="0C070001">
      <w:start w:val="1"/>
      <w:numFmt w:val="bullet"/>
      <w:lvlText w:val=""/>
      <w:lvlJc w:val="left"/>
      <w:pPr>
        <w:ind w:left="360" w:hanging="360"/>
      </w:pPr>
      <w:rPr>
        <w:rFonts w:ascii="Symbol" w:hAnsi="Symbol" w:hint="default"/>
      </w:rPr>
    </w:lvl>
    <w:lvl w:ilvl="1" w:tplc="FE245430">
      <w:numFmt w:val="bullet"/>
      <w:lvlText w:val="•"/>
      <w:lvlJc w:val="left"/>
      <w:pPr>
        <w:ind w:left="1140" w:hanging="420"/>
      </w:pPr>
      <w:rPr>
        <w:rFonts w:ascii="Arial" w:eastAsiaTheme="minorHAnsi" w:hAnsi="Arial" w:cs="Arial" w:hint="default"/>
      </w:rPr>
    </w:lvl>
    <w:lvl w:ilvl="2" w:tplc="0C070005" w:tentative="1">
      <w:start w:val="1"/>
      <w:numFmt w:val="bullet"/>
      <w:lvlText w:val=""/>
      <w:lvlJc w:val="left"/>
      <w:pPr>
        <w:ind w:left="1800" w:hanging="360"/>
      </w:pPr>
      <w:rPr>
        <w:rFonts w:ascii="Wingdings" w:hAnsi="Wingdings" w:hint="default"/>
      </w:rPr>
    </w:lvl>
    <w:lvl w:ilvl="3" w:tplc="0C070001" w:tentative="1">
      <w:start w:val="1"/>
      <w:numFmt w:val="bullet"/>
      <w:lvlText w:val=""/>
      <w:lvlJc w:val="left"/>
      <w:pPr>
        <w:ind w:left="2520" w:hanging="360"/>
      </w:pPr>
      <w:rPr>
        <w:rFonts w:ascii="Symbol" w:hAnsi="Symbol" w:hint="default"/>
      </w:rPr>
    </w:lvl>
    <w:lvl w:ilvl="4" w:tplc="0C070003" w:tentative="1">
      <w:start w:val="1"/>
      <w:numFmt w:val="bullet"/>
      <w:lvlText w:val="o"/>
      <w:lvlJc w:val="left"/>
      <w:pPr>
        <w:ind w:left="3240" w:hanging="360"/>
      </w:pPr>
      <w:rPr>
        <w:rFonts w:ascii="Courier New" w:hAnsi="Courier New" w:cs="Courier New" w:hint="default"/>
      </w:rPr>
    </w:lvl>
    <w:lvl w:ilvl="5" w:tplc="0C070005" w:tentative="1">
      <w:start w:val="1"/>
      <w:numFmt w:val="bullet"/>
      <w:lvlText w:val=""/>
      <w:lvlJc w:val="left"/>
      <w:pPr>
        <w:ind w:left="3960" w:hanging="360"/>
      </w:pPr>
      <w:rPr>
        <w:rFonts w:ascii="Wingdings" w:hAnsi="Wingdings" w:hint="default"/>
      </w:rPr>
    </w:lvl>
    <w:lvl w:ilvl="6" w:tplc="0C070001" w:tentative="1">
      <w:start w:val="1"/>
      <w:numFmt w:val="bullet"/>
      <w:lvlText w:val=""/>
      <w:lvlJc w:val="left"/>
      <w:pPr>
        <w:ind w:left="4680" w:hanging="360"/>
      </w:pPr>
      <w:rPr>
        <w:rFonts w:ascii="Symbol" w:hAnsi="Symbol" w:hint="default"/>
      </w:rPr>
    </w:lvl>
    <w:lvl w:ilvl="7" w:tplc="0C070003" w:tentative="1">
      <w:start w:val="1"/>
      <w:numFmt w:val="bullet"/>
      <w:lvlText w:val="o"/>
      <w:lvlJc w:val="left"/>
      <w:pPr>
        <w:ind w:left="5400" w:hanging="360"/>
      </w:pPr>
      <w:rPr>
        <w:rFonts w:ascii="Courier New" w:hAnsi="Courier New" w:cs="Courier New" w:hint="default"/>
      </w:rPr>
    </w:lvl>
    <w:lvl w:ilvl="8" w:tplc="0C070005" w:tentative="1">
      <w:start w:val="1"/>
      <w:numFmt w:val="bullet"/>
      <w:lvlText w:val=""/>
      <w:lvlJc w:val="left"/>
      <w:pPr>
        <w:ind w:left="6120" w:hanging="360"/>
      </w:pPr>
      <w:rPr>
        <w:rFonts w:ascii="Wingdings" w:hAnsi="Wingdings" w:hint="default"/>
      </w:rPr>
    </w:lvl>
  </w:abstractNum>
  <w:abstractNum w:abstractNumId="5" w15:restartNumberingAfterBreak="0">
    <w:nsid w:val="11366966"/>
    <w:multiLevelType w:val="hybridMultilevel"/>
    <w:tmpl w:val="5C128DF2"/>
    <w:lvl w:ilvl="0" w:tplc="10DE5ED6">
      <w:start w:val="1"/>
      <w:numFmt w:val="decimal"/>
      <w:lvlText w:val="2.%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163A5CAF"/>
    <w:multiLevelType w:val="multilevel"/>
    <w:tmpl w:val="BCE2B3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7" w15:restartNumberingAfterBreak="0">
    <w:nsid w:val="1F152C37"/>
    <w:multiLevelType w:val="hybridMultilevel"/>
    <w:tmpl w:val="46E8B57E"/>
    <w:lvl w:ilvl="0" w:tplc="BE427260">
      <w:start w:val="2"/>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234307CD"/>
    <w:multiLevelType w:val="hybridMultilevel"/>
    <w:tmpl w:val="34AC24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CE178B5"/>
    <w:multiLevelType w:val="hybridMultilevel"/>
    <w:tmpl w:val="DA463F5A"/>
    <w:lvl w:ilvl="0" w:tplc="BE427260">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2DFE3127"/>
    <w:multiLevelType w:val="hybridMultilevel"/>
    <w:tmpl w:val="A63A8128"/>
    <w:lvl w:ilvl="0" w:tplc="0C070001">
      <w:start w:val="1"/>
      <w:numFmt w:val="bullet"/>
      <w:lvlText w:val=""/>
      <w:lvlJc w:val="left"/>
      <w:pPr>
        <w:ind w:left="360" w:hanging="360"/>
      </w:pPr>
      <w:rPr>
        <w:rFonts w:ascii="Symbol" w:hAnsi="Symbol" w:hint="default"/>
      </w:rPr>
    </w:lvl>
    <w:lvl w:ilvl="1" w:tplc="0C070003" w:tentative="1">
      <w:start w:val="1"/>
      <w:numFmt w:val="bullet"/>
      <w:lvlText w:val="o"/>
      <w:lvlJc w:val="left"/>
      <w:pPr>
        <w:ind w:left="1080" w:hanging="360"/>
      </w:pPr>
      <w:rPr>
        <w:rFonts w:ascii="Courier New" w:hAnsi="Courier New" w:cs="Courier New" w:hint="default"/>
      </w:rPr>
    </w:lvl>
    <w:lvl w:ilvl="2" w:tplc="0C070005" w:tentative="1">
      <w:start w:val="1"/>
      <w:numFmt w:val="bullet"/>
      <w:lvlText w:val=""/>
      <w:lvlJc w:val="left"/>
      <w:pPr>
        <w:ind w:left="1800" w:hanging="360"/>
      </w:pPr>
      <w:rPr>
        <w:rFonts w:ascii="Wingdings" w:hAnsi="Wingdings" w:hint="default"/>
      </w:rPr>
    </w:lvl>
    <w:lvl w:ilvl="3" w:tplc="0C070001" w:tentative="1">
      <w:start w:val="1"/>
      <w:numFmt w:val="bullet"/>
      <w:lvlText w:val=""/>
      <w:lvlJc w:val="left"/>
      <w:pPr>
        <w:ind w:left="2520" w:hanging="360"/>
      </w:pPr>
      <w:rPr>
        <w:rFonts w:ascii="Symbol" w:hAnsi="Symbol" w:hint="default"/>
      </w:rPr>
    </w:lvl>
    <w:lvl w:ilvl="4" w:tplc="0C070003" w:tentative="1">
      <w:start w:val="1"/>
      <w:numFmt w:val="bullet"/>
      <w:lvlText w:val="o"/>
      <w:lvlJc w:val="left"/>
      <w:pPr>
        <w:ind w:left="3240" w:hanging="360"/>
      </w:pPr>
      <w:rPr>
        <w:rFonts w:ascii="Courier New" w:hAnsi="Courier New" w:cs="Courier New" w:hint="default"/>
      </w:rPr>
    </w:lvl>
    <w:lvl w:ilvl="5" w:tplc="0C070005" w:tentative="1">
      <w:start w:val="1"/>
      <w:numFmt w:val="bullet"/>
      <w:lvlText w:val=""/>
      <w:lvlJc w:val="left"/>
      <w:pPr>
        <w:ind w:left="3960" w:hanging="360"/>
      </w:pPr>
      <w:rPr>
        <w:rFonts w:ascii="Wingdings" w:hAnsi="Wingdings" w:hint="default"/>
      </w:rPr>
    </w:lvl>
    <w:lvl w:ilvl="6" w:tplc="0C070001" w:tentative="1">
      <w:start w:val="1"/>
      <w:numFmt w:val="bullet"/>
      <w:lvlText w:val=""/>
      <w:lvlJc w:val="left"/>
      <w:pPr>
        <w:ind w:left="4680" w:hanging="360"/>
      </w:pPr>
      <w:rPr>
        <w:rFonts w:ascii="Symbol" w:hAnsi="Symbol" w:hint="default"/>
      </w:rPr>
    </w:lvl>
    <w:lvl w:ilvl="7" w:tplc="0C070003" w:tentative="1">
      <w:start w:val="1"/>
      <w:numFmt w:val="bullet"/>
      <w:lvlText w:val="o"/>
      <w:lvlJc w:val="left"/>
      <w:pPr>
        <w:ind w:left="5400" w:hanging="360"/>
      </w:pPr>
      <w:rPr>
        <w:rFonts w:ascii="Courier New" w:hAnsi="Courier New" w:cs="Courier New" w:hint="default"/>
      </w:rPr>
    </w:lvl>
    <w:lvl w:ilvl="8" w:tplc="0C070005" w:tentative="1">
      <w:start w:val="1"/>
      <w:numFmt w:val="bullet"/>
      <w:lvlText w:val=""/>
      <w:lvlJc w:val="left"/>
      <w:pPr>
        <w:ind w:left="6120" w:hanging="360"/>
      </w:pPr>
      <w:rPr>
        <w:rFonts w:ascii="Wingdings" w:hAnsi="Wingdings" w:hint="default"/>
      </w:rPr>
    </w:lvl>
  </w:abstractNum>
  <w:abstractNum w:abstractNumId="11" w15:restartNumberingAfterBreak="0">
    <w:nsid w:val="323B344D"/>
    <w:multiLevelType w:val="hybridMultilevel"/>
    <w:tmpl w:val="4454E01E"/>
    <w:lvl w:ilvl="0" w:tplc="BE427260">
      <w:start w:val="5"/>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33516094"/>
    <w:multiLevelType w:val="hybridMultilevel"/>
    <w:tmpl w:val="A2C01F5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36C42D17"/>
    <w:multiLevelType w:val="multilevel"/>
    <w:tmpl w:val="0426A1A2"/>
    <w:lvl w:ilvl="0">
      <w:start w:val="1"/>
      <w:numFmt w:val="bullet"/>
      <w:pStyle w:val="Bullet"/>
      <w:lvlText w:val=""/>
      <w:lvlJc w:val="left"/>
      <w:pPr>
        <w:tabs>
          <w:tab w:val="num" w:pos="720"/>
        </w:tabs>
        <w:ind w:left="720" w:hanging="360"/>
      </w:pPr>
      <w:rPr>
        <w:rFonts w:ascii="Symbol" w:hAnsi="Symbol" w:hint="default"/>
      </w:rPr>
    </w:lvl>
    <w:lvl w:ilvl="1">
      <w:start w:val="1"/>
      <w:numFmt w:val="bullet"/>
      <w:lvlText w:val="o"/>
      <w:lvlJc w:val="left"/>
      <w:pPr>
        <w:tabs>
          <w:tab w:val="num" w:pos="1440"/>
        </w:tabs>
        <w:ind w:left="1440" w:hanging="360"/>
      </w:pPr>
      <w:rPr>
        <w:rFonts w:ascii="Courier New" w:hAnsi="Courier New" w:hint="default"/>
      </w:rPr>
    </w:lvl>
    <w:lvl w:ilvl="2" w:tentative="1">
      <w:start w:val="1"/>
      <w:numFmt w:val="bullet"/>
      <w:lvlText w:val=""/>
      <w:lvlJc w:val="left"/>
      <w:pPr>
        <w:tabs>
          <w:tab w:val="num" w:pos="2160"/>
        </w:tabs>
        <w:ind w:left="2160" w:hanging="360"/>
      </w:pPr>
      <w:rPr>
        <w:rFonts w:ascii="Wingdings" w:hAnsi="Wingdings" w:hint="default"/>
      </w:rPr>
    </w:lvl>
    <w:lvl w:ilvl="3" w:tentative="1">
      <w:start w:val="1"/>
      <w:numFmt w:val="bullet"/>
      <w:lvlText w:val=""/>
      <w:lvlJc w:val="left"/>
      <w:pPr>
        <w:tabs>
          <w:tab w:val="num" w:pos="2880"/>
        </w:tabs>
        <w:ind w:left="2880" w:hanging="360"/>
      </w:pPr>
      <w:rPr>
        <w:rFonts w:ascii="Symbol" w:hAnsi="Symbol" w:hint="default"/>
      </w:rPr>
    </w:lvl>
    <w:lvl w:ilvl="4" w:tentative="1">
      <w:start w:val="1"/>
      <w:numFmt w:val="bullet"/>
      <w:lvlText w:val="o"/>
      <w:lvlJc w:val="left"/>
      <w:pPr>
        <w:tabs>
          <w:tab w:val="num" w:pos="3600"/>
        </w:tabs>
        <w:ind w:left="3600" w:hanging="360"/>
      </w:pPr>
      <w:rPr>
        <w:rFonts w:ascii="Courier New" w:hAnsi="Courier New" w:hint="default"/>
      </w:rPr>
    </w:lvl>
    <w:lvl w:ilvl="5" w:tentative="1">
      <w:start w:val="1"/>
      <w:numFmt w:val="bullet"/>
      <w:lvlText w:val=""/>
      <w:lvlJc w:val="left"/>
      <w:pPr>
        <w:tabs>
          <w:tab w:val="num" w:pos="4320"/>
        </w:tabs>
        <w:ind w:left="4320" w:hanging="360"/>
      </w:pPr>
      <w:rPr>
        <w:rFonts w:ascii="Wingdings" w:hAnsi="Wingdings" w:hint="default"/>
      </w:rPr>
    </w:lvl>
    <w:lvl w:ilvl="6" w:tentative="1">
      <w:start w:val="1"/>
      <w:numFmt w:val="bullet"/>
      <w:lvlText w:val=""/>
      <w:lvlJc w:val="left"/>
      <w:pPr>
        <w:tabs>
          <w:tab w:val="num" w:pos="5040"/>
        </w:tabs>
        <w:ind w:left="5040" w:hanging="360"/>
      </w:pPr>
      <w:rPr>
        <w:rFonts w:ascii="Symbol" w:hAnsi="Symbol" w:hint="default"/>
      </w:rPr>
    </w:lvl>
    <w:lvl w:ilvl="7" w:tentative="1">
      <w:start w:val="1"/>
      <w:numFmt w:val="bullet"/>
      <w:lvlText w:val="o"/>
      <w:lvlJc w:val="left"/>
      <w:pPr>
        <w:tabs>
          <w:tab w:val="num" w:pos="5760"/>
        </w:tabs>
        <w:ind w:left="5760" w:hanging="360"/>
      </w:pPr>
      <w:rPr>
        <w:rFonts w:ascii="Courier New" w:hAnsi="Courier New" w:hint="default"/>
      </w:rPr>
    </w:lvl>
    <w:lvl w:ilvl="8" w:tentative="1">
      <w:start w:val="1"/>
      <w:numFmt w:val="bullet"/>
      <w:lvlText w:val=""/>
      <w:lvlJc w:val="left"/>
      <w:pPr>
        <w:tabs>
          <w:tab w:val="num" w:pos="6480"/>
        </w:tabs>
        <w:ind w:left="6480" w:hanging="360"/>
      </w:pPr>
      <w:rPr>
        <w:rFonts w:ascii="Wingdings" w:hAnsi="Wingdings" w:hint="default"/>
      </w:rPr>
    </w:lvl>
  </w:abstractNum>
  <w:abstractNum w:abstractNumId="14" w15:restartNumberingAfterBreak="0">
    <w:nsid w:val="3DB7511D"/>
    <w:multiLevelType w:val="hybridMultilevel"/>
    <w:tmpl w:val="02DC0382"/>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5" w15:restartNumberingAfterBreak="0">
    <w:nsid w:val="41DB3DCD"/>
    <w:multiLevelType w:val="hybridMultilevel"/>
    <w:tmpl w:val="0DD8920E"/>
    <w:lvl w:ilvl="0" w:tplc="0C070001">
      <w:start w:val="1"/>
      <w:numFmt w:val="bullet"/>
      <w:lvlText w:val=""/>
      <w:lvlJc w:val="left"/>
      <w:pPr>
        <w:ind w:left="360" w:hanging="360"/>
      </w:pPr>
      <w:rPr>
        <w:rFonts w:ascii="Symbol" w:hAnsi="Symbol" w:hint="default"/>
      </w:rPr>
    </w:lvl>
    <w:lvl w:ilvl="1" w:tplc="0C070003">
      <w:start w:val="1"/>
      <w:numFmt w:val="bullet"/>
      <w:lvlText w:val="o"/>
      <w:lvlJc w:val="left"/>
      <w:pPr>
        <w:ind w:left="1080" w:hanging="360"/>
      </w:pPr>
      <w:rPr>
        <w:rFonts w:ascii="Courier New" w:hAnsi="Courier New" w:cs="Courier New" w:hint="default"/>
      </w:rPr>
    </w:lvl>
    <w:lvl w:ilvl="2" w:tplc="0C070005">
      <w:start w:val="1"/>
      <w:numFmt w:val="bullet"/>
      <w:lvlText w:val=""/>
      <w:lvlJc w:val="left"/>
      <w:pPr>
        <w:ind w:left="1800" w:hanging="360"/>
      </w:pPr>
      <w:rPr>
        <w:rFonts w:ascii="Wingdings" w:hAnsi="Wingdings" w:hint="default"/>
      </w:rPr>
    </w:lvl>
    <w:lvl w:ilvl="3" w:tplc="0C070001">
      <w:start w:val="1"/>
      <w:numFmt w:val="bullet"/>
      <w:lvlText w:val=""/>
      <w:lvlJc w:val="left"/>
      <w:pPr>
        <w:ind w:left="2520" w:hanging="360"/>
      </w:pPr>
      <w:rPr>
        <w:rFonts w:ascii="Symbol" w:hAnsi="Symbol" w:hint="default"/>
      </w:rPr>
    </w:lvl>
    <w:lvl w:ilvl="4" w:tplc="0C070003" w:tentative="1">
      <w:start w:val="1"/>
      <w:numFmt w:val="bullet"/>
      <w:lvlText w:val="o"/>
      <w:lvlJc w:val="left"/>
      <w:pPr>
        <w:ind w:left="3240" w:hanging="360"/>
      </w:pPr>
      <w:rPr>
        <w:rFonts w:ascii="Courier New" w:hAnsi="Courier New" w:cs="Courier New" w:hint="default"/>
      </w:rPr>
    </w:lvl>
    <w:lvl w:ilvl="5" w:tplc="0C070005" w:tentative="1">
      <w:start w:val="1"/>
      <w:numFmt w:val="bullet"/>
      <w:lvlText w:val=""/>
      <w:lvlJc w:val="left"/>
      <w:pPr>
        <w:ind w:left="3960" w:hanging="360"/>
      </w:pPr>
      <w:rPr>
        <w:rFonts w:ascii="Wingdings" w:hAnsi="Wingdings" w:hint="default"/>
      </w:rPr>
    </w:lvl>
    <w:lvl w:ilvl="6" w:tplc="0C070001" w:tentative="1">
      <w:start w:val="1"/>
      <w:numFmt w:val="bullet"/>
      <w:lvlText w:val=""/>
      <w:lvlJc w:val="left"/>
      <w:pPr>
        <w:ind w:left="4680" w:hanging="360"/>
      </w:pPr>
      <w:rPr>
        <w:rFonts w:ascii="Symbol" w:hAnsi="Symbol" w:hint="default"/>
      </w:rPr>
    </w:lvl>
    <w:lvl w:ilvl="7" w:tplc="0C070003" w:tentative="1">
      <w:start w:val="1"/>
      <w:numFmt w:val="bullet"/>
      <w:lvlText w:val="o"/>
      <w:lvlJc w:val="left"/>
      <w:pPr>
        <w:ind w:left="5400" w:hanging="360"/>
      </w:pPr>
      <w:rPr>
        <w:rFonts w:ascii="Courier New" w:hAnsi="Courier New" w:cs="Courier New" w:hint="default"/>
      </w:rPr>
    </w:lvl>
    <w:lvl w:ilvl="8" w:tplc="0C070005" w:tentative="1">
      <w:start w:val="1"/>
      <w:numFmt w:val="bullet"/>
      <w:lvlText w:val=""/>
      <w:lvlJc w:val="left"/>
      <w:pPr>
        <w:ind w:left="6120" w:hanging="360"/>
      </w:pPr>
      <w:rPr>
        <w:rFonts w:ascii="Wingdings" w:hAnsi="Wingdings" w:hint="default"/>
      </w:rPr>
    </w:lvl>
  </w:abstractNum>
  <w:abstractNum w:abstractNumId="16" w15:restartNumberingAfterBreak="0">
    <w:nsid w:val="42296F2B"/>
    <w:multiLevelType w:val="hybridMultilevel"/>
    <w:tmpl w:val="4A700138"/>
    <w:lvl w:ilvl="0" w:tplc="5950A8AA">
      <w:start w:val="4"/>
      <w:numFmt w:val="bullet"/>
      <w:lvlText w:val=""/>
      <w:lvlJc w:val="left"/>
      <w:pPr>
        <w:tabs>
          <w:tab w:val="num" w:pos="0"/>
        </w:tabs>
        <w:ind w:left="720" w:hanging="360"/>
      </w:pPr>
      <w:rPr>
        <w:rFonts w:ascii="Symbol" w:eastAsia="Impact" w:hAnsi="Symbol" w:hint="default"/>
      </w:rPr>
    </w:lvl>
    <w:lvl w:ilvl="1" w:tplc="0C0A0003">
      <w:start w:val="1"/>
      <w:numFmt w:val="bullet"/>
      <w:lvlText w:val="o"/>
      <w:lvlJc w:val="left"/>
      <w:pPr>
        <w:tabs>
          <w:tab w:val="num" w:pos="1440"/>
        </w:tabs>
        <w:ind w:left="1440" w:hanging="360"/>
      </w:pPr>
      <w:rPr>
        <w:rFonts w:ascii="Courier New" w:hAnsi="Courier New" w:cs="Courier New" w:hint="default"/>
      </w:rPr>
    </w:lvl>
    <w:lvl w:ilvl="2" w:tplc="0C0A0005" w:tentative="1">
      <w:start w:val="1"/>
      <w:numFmt w:val="bullet"/>
      <w:lvlText w:val=""/>
      <w:lvlJc w:val="left"/>
      <w:pPr>
        <w:tabs>
          <w:tab w:val="num" w:pos="2160"/>
        </w:tabs>
        <w:ind w:left="2160" w:hanging="360"/>
      </w:pPr>
      <w:rPr>
        <w:rFonts w:ascii="Wingdings" w:hAnsi="Wingdings" w:hint="default"/>
      </w:rPr>
    </w:lvl>
    <w:lvl w:ilvl="3" w:tplc="0C0A0001" w:tentative="1">
      <w:start w:val="1"/>
      <w:numFmt w:val="bullet"/>
      <w:lvlText w:val=""/>
      <w:lvlJc w:val="left"/>
      <w:pPr>
        <w:tabs>
          <w:tab w:val="num" w:pos="2880"/>
        </w:tabs>
        <w:ind w:left="2880" w:hanging="360"/>
      </w:pPr>
      <w:rPr>
        <w:rFonts w:ascii="Symbol" w:hAnsi="Symbol" w:hint="default"/>
      </w:rPr>
    </w:lvl>
    <w:lvl w:ilvl="4" w:tplc="0C0A0003" w:tentative="1">
      <w:start w:val="1"/>
      <w:numFmt w:val="bullet"/>
      <w:lvlText w:val="o"/>
      <w:lvlJc w:val="left"/>
      <w:pPr>
        <w:tabs>
          <w:tab w:val="num" w:pos="3600"/>
        </w:tabs>
        <w:ind w:left="3600" w:hanging="360"/>
      </w:pPr>
      <w:rPr>
        <w:rFonts w:ascii="Courier New" w:hAnsi="Courier New" w:cs="Courier New" w:hint="default"/>
      </w:rPr>
    </w:lvl>
    <w:lvl w:ilvl="5" w:tplc="0C0A0005" w:tentative="1">
      <w:start w:val="1"/>
      <w:numFmt w:val="bullet"/>
      <w:lvlText w:val=""/>
      <w:lvlJc w:val="left"/>
      <w:pPr>
        <w:tabs>
          <w:tab w:val="num" w:pos="4320"/>
        </w:tabs>
        <w:ind w:left="4320" w:hanging="360"/>
      </w:pPr>
      <w:rPr>
        <w:rFonts w:ascii="Wingdings" w:hAnsi="Wingdings" w:hint="default"/>
      </w:rPr>
    </w:lvl>
    <w:lvl w:ilvl="6" w:tplc="0C0A0001" w:tentative="1">
      <w:start w:val="1"/>
      <w:numFmt w:val="bullet"/>
      <w:lvlText w:val=""/>
      <w:lvlJc w:val="left"/>
      <w:pPr>
        <w:tabs>
          <w:tab w:val="num" w:pos="5040"/>
        </w:tabs>
        <w:ind w:left="5040" w:hanging="360"/>
      </w:pPr>
      <w:rPr>
        <w:rFonts w:ascii="Symbol" w:hAnsi="Symbol" w:hint="default"/>
      </w:rPr>
    </w:lvl>
    <w:lvl w:ilvl="7" w:tplc="0C0A0003" w:tentative="1">
      <w:start w:val="1"/>
      <w:numFmt w:val="bullet"/>
      <w:lvlText w:val="o"/>
      <w:lvlJc w:val="left"/>
      <w:pPr>
        <w:tabs>
          <w:tab w:val="num" w:pos="5760"/>
        </w:tabs>
        <w:ind w:left="5760" w:hanging="360"/>
      </w:pPr>
      <w:rPr>
        <w:rFonts w:ascii="Courier New" w:hAnsi="Courier New" w:cs="Courier New" w:hint="default"/>
      </w:rPr>
    </w:lvl>
    <w:lvl w:ilvl="8" w:tplc="0C0A0005" w:tentative="1">
      <w:start w:val="1"/>
      <w:numFmt w:val="bullet"/>
      <w:lvlText w:val=""/>
      <w:lvlJc w:val="left"/>
      <w:pPr>
        <w:tabs>
          <w:tab w:val="num" w:pos="6480"/>
        </w:tabs>
        <w:ind w:left="6480" w:hanging="360"/>
      </w:pPr>
      <w:rPr>
        <w:rFonts w:ascii="Wingdings" w:hAnsi="Wingdings" w:hint="default"/>
      </w:rPr>
    </w:lvl>
  </w:abstractNum>
  <w:abstractNum w:abstractNumId="17" w15:restartNumberingAfterBreak="0">
    <w:nsid w:val="4403630E"/>
    <w:multiLevelType w:val="hybridMultilevel"/>
    <w:tmpl w:val="820EF648"/>
    <w:lvl w:ilvl="0" w:tplc="0809000F">
      <w:start w:val="1"/>
      <w:numFmt w:val="decimal"/>
      <w:lvlText w:val="%1."/>
      <w:lvlJc w:val="left"/>
      <w:pPr>
        <w:tabs>
          <w:tab w:val="num" w:pos="643"/>
        </w:tabs>
        <w:ind w:left="643" w:hanging="360"/>
      </w:pPr>
    </w:lvl>
    <w:lvl w:ilvl="1" w:tplc="08090019" w:tentative="1">
      <w:start w:val="1"/>
      <w:numFmt w:val="lowerLetter"/>
      <w:lvlText w:val="%2."/>
      <w:lvlJc w:val="left"/>
      <w:pPr>
        <w:tabs>
          <w:tab w:val="num" w:pos="1363"/>
        </w:tabs>
        <w:ind w:left="1363" w:hanging="360"/>
      </w:pPr>
    </w:lvl>
    <w:lvl w:ilvl="2" w:tplc="0809001B" w:tentative="1">
      <w:start w:val="1"/>
      <w:numFmt w:val="lowerRoman"/>
      <w:lvlText w:val="%3."/>
      <w:lvlJc w:val="right"/>
      <w:pPr>
        <w:tabs>
          <w:tab w:val="num" w:pos="2083"/>
        </w:tabs>
        <w:ind w:left="2083" w:hanging="180"/>
      </w:pPr>
    </w:lvl>
    <w:lvl w:ilvl="3" w:tplc="0809000F" w:tentative="1">
      <w:start w:val="1"/>
      <w:numFmt w:val="decimal"/>
      <w:lvlText w:val="%4."/>
      <w:lvlJc w:val="left"/>
      <w:pPr>
        <w:tabs>
          <w:tab w:val="num" w:pos="2803"/>
        </w:tabs>
        <w:ind w:left="2803" w:hanging="360"/>
      </w:pPr>
    </w:lvl>
    <w:lvl w:ilvl="4" w:tplc="08090019" w:tentative="1">
      <w:start w:val="1"/>
      <w:numFmt w:val="lowerLetter"/>
      <w:lvlText w:val="%5."/>
      <w:lvlJc w:val="left"/>
      <w:pPr>
        <w:tabs>
          <w:tab w:val="num" w:pos="3523"/>
        </w:tabs>
        <w:ind w:left="3523" w:hanging="360"/>
      </w:pPr>
    </w:lvl>
    <w:lvl w:ilvl="5" w:tplc="0809001B" w:tentative="1">
      <w:start w:val="1"/>
      <w:numFmt w:val="lowerRoman"/>
      <w:lvlText w:val="%6."/>
      <w:lvlJc w:val="right"/>
      <w:pPr>
        <w:tabs>
          <w:tab w:val="num" w:pos="4243"/>
        </w:tabs>
        <w:ind w:left="4243" w:hanging="180"/>
      </w:pPr>
    </w:lvl>
    <w:lvl w:ilvl="6" w:tplc="0809000F" w:tentative="1">
      <w:start w:val="1"/>
      <w:numFmt w:val="decimal"/>
      <w:lvlText w:val="%7."/>
      <w:lvlJc w:val="left"/>
      <w:pPr>
        <w:tabs>
          <w:tab w:val="num" w:pos="4963"/>
        </w:tabs>
        <w:ind w:left="4963" w:hanging="360"/>
      </w:pPr>
    </w:lvl>
    <w:lvl w:ilvl="7" w:tplc="08090019" w:tentative="1">
      <w:start w:val="1"/>
      <w:numFmt w:val="lowerLetter"/>
      <w:lvlText w:val="%8."/>
      <w:lvlJc w:val="left"/>
      <w:pPr>
        <w:tabs>
          <w:tab w:val="num" w:pos="5683"/>
        </w:tabs>
        <w:ind w:left="5683" w:hanging="360"/>
      </w:pPr>
    </w:lvl>
    <w:lvl w:ilvl="8" w:tplc="0809001B" w:tentative="1">
      <w:start w:val="1"/>
      <w:numFmt w:val="lowerRoman"/>
      <w:lvlText w:val="%9."/>
      <w:lvlJc w:val="right"/>
      <w:pPr>
        <w:tabs>
          <w:tab w:val="num" w:pos="6403"/>
        </w:tabs>
        <w:ind w:left="6403" w:hanging="180"/>
      </w:pPr>
    </w:lvl>
  </w:abstractNum>
  <w:abstractNum w:abstractNumId="18" w15:restartNumberingAfterBreak="0">
    <w:nsid w:val="4A987CE4"/>
    <w:multiLevelType w:val="singleLevel"/>
    <w:tmpl w:val="A48E4B12"/>
    <w:lvl w:ilvl="0">
      <w:numFmt w:val="bullet"/>
      <w:pStyle w:val="Aufzhlung"/>
      <w:lvlText w:val="–"/>
      <w:lvlJc w:val="left"/>
      <w:pPr>
        <w:tabs>
          <w:tab w:val="num" w:pos="375"/>
        </w:tabs>
        <w:ind w:left="375" w:hanging="375"/>
      </w:pPr>
      <w:rPr>
        <w:rFonts w:hint="default"/>
      </w:rPr>
    </w:lvl>
  </w:abstractNum>
  <w:abstractNum w:abstractNumId="19" w15:restartNumberingAfterBreak="0">
    <w:nsid w:val="51D517CB"/>
    <w:multiLevelType w:val="hybridMultilevel"/>
    <w:tmpl w:val="F95E336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55531E9D"/>
    <w:multiLevelType w:val="hybridMultilevel"/>
    <w:tmpl w:val="6BBC9B36"/>
    <w:lvl w:ilvl="0" w:tplc="BE427260">
      <w:start w:val="6"/>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56D27E07"/>
    <w:multiLevelType w:val="multilevel"/>
    <w:tmpl w:val="687E43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2" w15:restartNumberingAfterBreak="0">
    <w:nsid w:val="603F1E82"/>
    <w:multiLevelType w:val="hybridMultilevel"/>
    <w:tmpl w:val="3EE65D78"/>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3" w15:restartNumberingAfterBreak="0">
    <w:nsid w:val="604D3F7B"/>
    <w:multiLevelType w:val="multilevel"/>
    <w:tmpl w:val="4710AA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4" w15:restartNumberingAfterBreak="0">
    <w:nsid w:val="61251A72"/>
    <w:multiLevelType w:val="hybridMultilevel"/>
    <w:tmpl w:val="E12614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3D8309B"/>
    <w:multiLevelType w:val="hybridMultilevel"/>
    <w:tmpl w:val="C6ECFA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9B33F7B"/>
    <w:multiLevelType w:val="hybridMultilevel"/>
    <w:tmpl w:val="2E4694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7484368E"/>
    <w:multiLevelType w:val="hybridMultilevel"/>
    <w:tmpl w:val="87CAF7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76D34BC8"/>
    <w:multiLevelType w:val="hybridMultilevel"/>
    <w:tmpl w:val="85FA40E6"/>
    <w:lvl w:ilvl="0" w:tplc="FFFFFFFF">
      <w:start w:val="1"/>
      <w:numFmt w:val="bullet"/>
      <w:pStyle w:val="TextAufzhlung"/>
      <w:lvlText w:val=""/>
      <w:lvlJc w:val="left"/>
      <w:pPr>
        <w:tabs>
          <w:tab w:val="num" w:pos="720"/>
        </w:tabs>
        <w:ind w:left="720" w:hanging="360"/>
      </w:pPr>
      <w:rPr>
        <w:rFonts w:ascii="Symbol" w:hAnsi="Symbol" w:hint="default"/>
      </w:rPr>
    </w:lvl>
    <w:lvl w:ilvl="1" w:tplc="FFFFFFFF" w:tentative="1">
      <w:start w:val="1"/>
      <w:numFmt w:val="bullet"/>
      <w:lvlText w:val="o"/>
      <w:lvlJc w:val="left"/>
      <w:pPr>
        <w:tabs>
          <w:tab w:val="num" w:pos="1440"/>
        </w:tabs>
        <w:ind w:left="1440" w:hanging="360"/>
      </w:pPr>
      <w:rPr>
        <w:rFonts w:ascii="Courier New" w:hAnsi="Courier New" w:hint="default"/>
      </w:rPr>
    </w:lvl>
    <w:lvl w:ilvl="2" w:tplc="FFFFFFFF" w:tentative="1">
      <w:start w:val="1"/>
      <w:numFmt w:val="bullet"/>
      <w:lvlText w:val=""/>
      <w:lvlJc w:val="left"/>
      <w:pPr>
        <w:tabs>
          <w:tab w:val="num" w:pos="2160"/>
        </w:tabs>
        <w:ind w:left="2160" w:hanging="360"/>
      </w:pPr>
      <w:rPr>
        <w:rFonts w:ascii="Wingdings" w:hAnsi="Wingdings"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o"/>
      <w:lvlJc w:val="left"/>
      <w:pPr>
        <w:tabs>
          <w:tab w:val="num" w:pos="3600"/>
        </w:tabs>
        <w:ind w:left="3600" w:hanging="360"/>
      </w:pPr>
      <w:rPr>
        <w:rFonts w:ascii="Courier New" w:hAnsi="Courier New" w:hint="default"/>
      </w:rPr>
    </w:lvl>
    <w:lvl w:ilvl="5" w:tplc="FFFFFFFF" w:tentative="1">
      <w:start w:val="1"/>
      <w:numFmt w:val="bullet"/>
      <w:lvlText w:val=""/>
      <w:lvlJc w:val="left"/>
      <w:pPr>
        <w:tabs>
          <w:tab w:val="num" w:pos="4320"/>
        </w:tabs>
        <w:ind w:left="4320" w:hanging="360"/>
      </w:pPr>
      <w:rPr>
        <w:rFonts w:ascii="Wingdings" w:hAnsi="Wingdings"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o"/>
      <w:lvlJc w:val="left"/>
      <w:pPr>
        <w:tabs>
          <w:tab w:val="num" w:pos="5760"/>
        </w:tabs>
        <w:ind w:left="5760" w:hanging="360"/>
      </w:pPr>
      <w:rPr>
        <w:rFonts w:ascii="Courier New" w:hAnsi="Courier New" w:hint="default"/>
      </w:rPr>
    </w:lvl>
    <w:lvl w:ilvl="8" w:tplc="FFFFFFFF" w:tentative="1">
      <w:start w:val="1"/>
      <w:numFmt w:val="bullet"/>
      <w:lvlText w:val=""/>
      <w:lvlJc w:val="left"/>
      <w:pPr>
        <w:tabs>
          <w:tab w:val="num" w:pos="6480"/>
        </w:tabs>
        <w:ind w:left="6480" w:hanging="360"/>
      </w:pPr>
      <w:rPr>
        <w:rFonts w:ascii="Wingdings" w:hAnsi="Wingdings" w:hint="default"/>
      </w:rPr>
    </w:lvl>
  </w:abstractNum>
  <w:abstractNum w:abstractNumId="29" w15:restartNumberingAfterBreak="0">
    <w:nsid w:val="79660C0B"/>
    <w:multiLevelType w:val="hybridMultilevel"/>
    <w:tmpl w:val="E53E2F6E"/>
    <w:lvl w:ilvl="0" w:tplc="BE427260">
      <w:start w:val="4"/>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799648F9"/>
    <w:multiLevelType w:val="hybridMultilevel"/>
    <w:tmpl w:val="A0822F9A"/>
    <w:lvl w:ilvl="0" w:tplc="BE427260">
      <w:start w:val="7"/>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15:restartNumberingAfterBreak="0">
    <w:nsid w:val="79E80DF5"/>
    <w:multiLevelType w:val="multilevel"/>
    <w:tmpl w:val="E4426AD8"/>
    <w:lvl w:ilvl="0">
      <w:start w:val="1"/>
      <w:numFmt w:val="decimal"/>
      <w:pStyle w:val="Heading2"/>
      <w:lvlText w:val="%1"/>
      <w:lvlJc w:val="left"/>
      <w:pPr>
        <w:ind w:left="737" w:hanging="737"/>
      </w:pPr>
      <w:rPr>
        <w:rFonts w:hint="default"/>
      </w:rPr>
    </w:lvl>
    <w:lvl w:ilvl="1">
      <w:start w:val="1"/>
      <w:numFmt w:val="decimal"/>
      <w:pStyle w:val="Heading3"/>
      <w:lvlText w:val="%1.%2"/>
      <w:lvlJc w:val="left"/>
      <w:pPr>
        <w:ind w:left="907" w:hanging="907"/>
      </w:pPr>
      <w:rPr>
        <w:rFonts w:hint="default"/>
      </w:rPr>
    </w:lvl>
    <w:lvl w:ilvl="2">
      <w:start w:val="1"/>
      <w:numFmt w:val="decimal"/>
      <w:pStyle w:val="Heading4"/>
      <w:lvlText w:val="%1.%2.%3"/>
      <w:lvlJc w:val="left"/>
      <w:pPr>
        <w:ind w:left="720" w:hanging="720"/>
      </w:pPr>
      <w:rPr>
        <w:rFonts w:hint="default"/>
      </w:rPr>
    </w:lvl>
    <w:lvl w:ilvl="3">
      <w:start w:val="1"/>
      <w:numFmt w:val="decimal"/>
      <w:lvlText w:val="5.3.4.%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num w:numId="1">
    <w:abstractNumId w:val="13"/>
  </w:num>
  <w:num w:numId="2">
    <w:abstractNumId w:val="1"/>
  </w:num>
  <w:num w:numId="3">
    <w:abstractNumId w:val="18"/>
  </w:num>
  <w:num w:numId="4">
    <w:abstractNumId w:val="28"/>
  </w:num>
  <w:num w:numId="5">
    <w:abstractNumId w:val="31"/>
  </w:num>
  <w:num w:numId="6">
    <w:abstractNumId w:val="31"/>
    <w:lvlOverride w:ilvl="0">
      <w:lvl w:ilvl="0">
        <w:start w:val="1"/>
        <w:numFmt w:val="decimal"/>
        <w:pStyle w:val="Heading2"/>
        <w:lvlText w:val="%1"/>
        <w:lvlJc w:val="left"/>
        <w:pPr>
          <w:ind w:left="737" w:hanging="737"/>
        </w:pPr>
        <w:rPr>
          <w:rFonts w:hint="default"/>
        </w:rPr>
      </w:lvl>
    </w:lvlOverride>
    <w:lvlOverride w:ilvl="1">
      <w:lvl w:ilvl="1">
        <w:start w:val="1"/>
        <w:numFmt w:val="decimal"/>
        <w:pStyle w:val="Heading3"/>
        <w:lvlText w:val="%1.%2"/>
        <w:lvlJc w:val="left"/>
        <w:pPr>
          <w:ind w:left="737" w:hanging="737"/>
        </w:pPr>
        <w:rPr>
          <w:rFonts w:hint="default"/>
        </w:rPr>
      </w:lvl>
    </w:lvlOverride>
    <w:lvlOverride w:ilvl="2">
      <w:lvl w:ilvl="2">
        <w:start w:val="1"/>
        <w:numFmt w:val="decimal"/>
        <w:pStyle w:val="Heading4"/>
        <w:lvlText w:val="%1.%2.%3"/>
        <w:lvlJc w:val="left"/>
        <w:pPr>
          <w:ind w:left="720" w:hanging="720"/>
        </w:pPr>
        <w:rPr>
          <w:rFonts w:hint="default"/>
        </w:rPr>
      </w:lvl>
    </w:lvlOverride>
    <w:lvlOverride w:ilvl="3">
      <w:lvl w:ilvl="3">
        <w:start w:val="1"/>
        <w:numFmt w:val="decimal"/>
        <w:lvlText w:val="%1.%2.%3"/>
        <w:lvlJc w:val="left"/>
        <w:pPr>
          <w:ind w:left="864" w:hanging="864"/>
        </w:pPr>
        <w:rPr>
          <w:rFonts w:hint="default"/>
        </w:rPr>
      </w:lvl>
    </w:lvlOverride>
    <w:lvlOverride w:ilvl="4">
      <w:lvl w:ilvl="4">
        <w:start w:val="1"/>
        <w:numFmt w:val="decimal"/>
        <w:lvlText w:val="%1.%2.%3.%4.%5"/>
        <w:lvlJc w:val="left"/>
        <w:pPr>
          <w:ind w:left="1008" w:hanging="1008"/>
        </w:pPr>
        <w:rPr>
          <w:rFonts w:hint="default"/>
        </w:rPr>
      </w:lvl>
    </w:lvlOverride>
    <w:lvlOverride w:ilvl="5">
      <w:lvl w:ilvl="5">
        <w:start w:val="1"/>
        <w:numFmt w:val="decimal"/>
        <w:pStyle w:val="Heading6"/>
        <w:lvlText w:val="%1.%2.%3.%4.%5.%6"/>
        <w:lvlJc w:val="left"/>
        <w:pPr>
          <w:ind w:left="1152" w:hanging="1152"/>
        </w:pPr>
        <w:rPr>
          <w:rFonts w:hint="default"/>
        </w:rPr>
      </w:lvl>
    </w:lvlOverride>
    <w:lvlOverride w:ilvl="6">
      <w:lvl w:ilvl="6">
        <w:start w:val="1"/>
        <w:numFmt w:val="decimal"/>
        <w:pStyle w:val="Heading7"/>
        <w:lvlText w:val="%1.%2.%3.%4.%5.%6.%7"/>
        <w:lvlJc w:val="left"/>
        <w:pPr>
          <w:ind w:left="1296" w:hanging="1296"/>
        </w:pPr>
        <w:rPr>
          <w:rFonts w:hint="default"/>
        </w:rPr>
      </w:lvl>
    </w:lvlOverride>
    <w:lvlOverride w:ilvl="7">
      <w:lvl w:ilvl="7">
        <w:start w:val="1"/>
        <w:numFmt w:val="decimal"/>
        <w:pStyle w:val="Heading8"/>
        <w:lvlText w:val="%1.%2.%3.%4.%5.%6.%7.%8"/>
        <w:lvlJc w:val="left"/>
        <w:pPr>
          <w:ind w:left="1440" w:hanging="1440"/>
        </w:pPr>
        <w:rPr>
          <w:rFonts w:hint="default"/>
        </w:rPr>
      </w:lvl>
    </w:lvlOverride>
    <w:lvlOverride w:ilvl="8">
      <w:lvl w:ilvl="8">
        <w:start w:val="1"/>
        <w:numFmt w:val="decimal"/>
        <w:pStyle w:val="Heading9"/>
        <w:lvlText w:val="%1.%2.%3.%4.%5.%6.%7.%8.%9"/>
        <w:lvlJc w:val="left"/>
        <w:pPr>
          <w:ind w:left="1584" w:hanging="1584"/>
        </w:pPr>
        <w:rPr>
          <w:rFonts w:hint="default"/>
        </w:rPr>
      </w:lvl>
    </w:lvlOverride>
  </w:num>
  <w:num w:numId="7">
    <w:abstractNumId w:val="16"/>
  </w:num>
  <w:num w:numId="8">
    <w:abstractNumId w:val="24"/>
  </w:num>
  <w:num w:numId="9">
    <w:abstractNumId w:val="27"/>
  </w:num>
  <w:num w:numId="10">
    <w:abstractNumId w:val="8"/>
  </w:num>
  <w:num w:numId="11">
    <w:abstractNumId w:val="25"/>
  </w:num>
  <w:num w:numId="12">
    <w:abstractNumId w:val="26"/>
  </w:num>
  <w:num w:numId="13">
    <w:abstractNumId w:val="14"/>
  </w:num>
  <w:num w:numId="14">
    <w:abstractNumId w:val="4"/>
  </w:num>
  <w:num w:numId="15">
    <w:abstractNumId w:val="15"/>
  </w:num>
  <w:num w:numId="16">
    <w:abstractNumId w:val="10"/>
  </w:num>
  <w:num w:numId="17">
    <w:abstractNumId w:val="31"/>
  </w:num>
  <w:num w:numId="18">
    <w:abstractNumId w:val="31"/>
  </w:num>
  <w:num w:numId="19">
    <w:abstractNumId w:val="17"/>
  </w:num>
  <w:num w:numId="20">
    <w:abstractNumId w:val="22"/>
  </w:num>
  <w:num w:numId="21">
    <w:abstractNumId w:val="5"/>
  </w:num>
  <w:num w:numId="2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9"/>
  </w:num>
  <w:num w:numId="24">
    <w:abstractNumId w:val="7"/>
  </w:num>
  <w:num w:numId="25">
    <w:abstractNumId w:val="3"/>
  </w:num>
  <w:num w:numId="26">
    <w:abstractNumId w:val="29"/>
  </w:num>
  <w:num w:numId="27">
    <w:abstractNumId w:val="11"/>
  </w:num>
  <w:num w:numId="28">
    <w:abstractNumId w:val="20"/>
  </w:num>
  <w:num w:numId="29">
    <w:abstractNumId w:val="30"/>
  </w:num>
  <w:num w:numId="30">
    <w:abstractNumId w:val="23"/>
  </w:num>
  <w:num w:numId="31">
    <w:abstractNumId w:val="6"/>
  </w:num>
  <w:num w:numId="32">
    <w:abstractNumId w:val="21"/>
  </w:num>
  <w:num w:numId="33">
    <w:abstractNumId w:val="12"/>
  </w:num>
  <w:num w:numId="34">
    <w:abstractNumId w:val="19"/>
  </w:num>
  <w:num w:numId="35">
    <w:abstractNumId w:val="2"/>
  </w:num>
  <w:num w:numId="36">
    <w:abstractNumId w:val="1"/>
  </w:num>
  <w:num w:numId="37">
    <w:abstractNumId w:val="1"/>
  </w:num>
  <w:numIdMacAtCleanup w:val="1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activeWritingStyle w:appName="MSWord" w:lang="it-IT" w:vendorID="3" w:dllVersion="517" w:checkStyle="0"/>
  <w:activeWritingStyle w:appName="MSWord" w:lang="nl-BE" w:vendorID="1" w:dllVersion="512" w:checkStyle="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rawingGridHorizontalSpacing w:val="171"/>
  <w:displayVerticalDrawingGridEvery w:val="2"/>
  <w:characterSpacingControl w:val="doNotCompress"/>
  <w:hdrShapeDefaults>
    <o:shapedefaults v:ext="edit" spidmax="12289"/>
  </w:hdrShapeDefaults>
  <w:footnotePr>
    <w:pos w:val="beneathText"/>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E48BC"/>
    <w:rsid w:val="00000179"/>
    <w:rsid w:val="00001621"/>
    <w:rsid w:val="00001F5A"/>
    <w:rsid w:val="00006196"/>
    <w:rsid w:val="00011710"/>
    <w:rsid w:val="000123B9"/>
    <w:rsid w:val="00012685"/>
    <w:rsid w:val="00012B09"/>
    <w:rsid w:val="000135AC"/>
    <w:rsid w:val="000135FC"/>
    <w:rsid w:val="00015D54"/>
    <w:rsid w:val="00015E5B"/>
    <w:rsid w:val="00016599"/>
    <w:rsid w:val="00016F12"/>
    <w:rsid w:val="00017091"/>
    <w:rsid w:val="0002217D"/>
    <w:rsid w:val="00024D88"/>
    <w:rsid w:val="00025B70"/>
    <w:rsid w:val="00025BAC"/>
    <w:rsid w:val="00027413"/>
    <w:rsid w:val="00030A1D"/>
    <w:rsid w:val="000319BA"/>
    <w:rsid w:val="00033CF7"/>
    <w:rsid w:val="000351B9"/>
    <w:rsid w:val="000362DC"/>
    <w:rsid w:val="000373B1"/>
    <w:rsid w:val="0003766D"/>
    <w:rsid w:val="00037F9B"/>
    <w:rsid w:val="00040304"/>
    <w:rsid w:val="00040CE6"/>
    <w:rsid w:val="00041413"/>
    <w:rsid w:val="000429C2"/>
    <w:rsid w:val="00042FB0"/>
    <w:rsid w:val="0004443E"/>
    <w:rsid w:val="000448A0"/>
    <w:rsid w:val="00044B66"/>
    <w:rsid w:val="00045679"/>
    <w:rsid w:val="00046496"/>
    <w:rsid w:val="000533FD"/>
    <w:rsid w:val="00053670"/>
    <w:rsid w:val="00053797"/>
    <w:rsid w:val="000545C0"/>
    <w:rsid w:val="00057528"/>
    <w:rsid w:val="000579C7"/>
    <w:rsid w:val="00057DCC"/>
    <w:rsid w:val="00061766"/>
    <w:rsid w:val="00063556"/>
    <w:rsid w:val="00063CC5"/>
    <w:rsid w:val="00064868"/>
    <w:rsid w:val="00065099"/>
    <w:rsid w:val="00066202"/>
    <w:rsid w:val="000700A0"/>
    <w:rsid w:val="00071BCA"/>
    <w:rsid w:val="00072C23"/>
    <w:rsid w:val="00072E82"/>
    <w:rsid w:val="0007583B"/>
    <w:rsid w:val="00075ED1"/>
    <w:rsid w:val="00077E3E"/>
    <w:rsid w:val="00080740"/>
    <w:rsid w:val="00081164"/>
    <w:rsid w:val="00087283"/>
    <w:rsid w:val="0008782B"/>
    <w:rsid w:val="000900F5"/>
    <w:rsid w:val="00090747"/>
    <w:rsid w:val="00094028"/>
    <w:rsid w:val="00094AB2"/>
    <w:rsid w:val="00095045"/>
    <w:rsid w:val="0009725D"/>
    <w:rsid w:val="00097BC1"/>
    <w:rsid w:val="000A2757"/>
    <w:rsid w:val="000A2F41"/>
    <w:rsid w:val="000A6302"/>
    <w:rsid w:val="000B0346"/>
    <w:rsid w:val="000B0741"/>
    <w:rsid w:val="000B0B00"/>
    <w:rsid w:val="000B2100"/>
    <w:rsid w:val="000B2391"/>
    <w:rsid w:val="000B23DD"/>
    <w:rsid w:val="000B23FB"/>
    <w:rsid w:val="000B4EC2"/>
    <w:rsid w:val="000B59A9"/>
    <w:rsid w:val="000B6579"/>
    <w:rsid w:val="000B6BC7"/>
    <w:rsid w:val="000B6F04"/>
    <w:rsid w:val="000B72E3"/>
    <w:rsid w:val="000C0A96"/>
    <w:rsid w:val="000C191D"/>
    <w:rsid w:val="000C193D"/>
    <w:rsid w:val="000C3162"/>
    <w:rsid w:val="000C3C83"/>
    <w:rsid w:val="000C4A7E"/>
    <w:rsid w:val="000C5C75"/>
    <w:rsid w:val="000C5FE7"/>
    <w:rsid w:val="000C5FFF"/>
    <w:rsid w:val="000C6142"/>
    <w:rsid w:val="000C62B7"/>
    <w:rsid w:val="000C7792"/>
    <w:rsid w:val="000D0CE2"/>
    <w:rsid w:val="000D0E92"/>
    <w:rsid w:val="000D149F"/>
    <w:rsid w:val="000D33DC"/>
    <w:rsid w:val="000D4119"/>
    <w:rsid w:val="000D655A"/>
    <w:rsid w:val="000D7C08"/>
    <w:rsid w:val="000E0597"/>
    <w:rsid w:val="000E20FD"/>
    <w:rsid w:val="000E403B"/>
    <w:rsid w:val="000E4664"/>
    <w:rsid w:val="000E48BC"/>
    <w:rsid w:val="000E531A"/>
    <w:rsid w:val="000E7D1C"/>
    <w:rsid w:val="000F2570"/>
    <w:rsid w:val="000F2BDC"/>
    <w:rsid w:val="000F4FFB"/>
    <w:rsid w:val="000F6B06"/>
    <w:rsid w:val="000F749D"/>
    <w:rsid w:val="000F75FC"/>
    <w:rsid w:val="00100A0C"/>
    <w:rsid w:val="0010405D"/>
    <w:rsid w:val="00104ED4"/>
    <w:rsid w:val="00105BBE"/>
    <w:rsid w:val="00106213"/>
    <w:rsid w:val="00106712"/>
    <w:rsid w:val="0010785F"/>
    <w:rsid w:val="00113CB2"/>
    <w:rsid w:val="00114797"/>
    <w:rsid w:val="00115CEB"/>
    <w:rsid w:val="00117132"/>
    <w:rsid w:val="001175FB"/>
    <w:rsid w:val="00117C19"/>
    <w:rsid w:val="00117FE0"/>
    <w:rsid w:val="00120EFD"/>
    <w:rsid w:val="00121B0F"/>
    <w:rsid w:val="00122614"/>
    <w:rsid w:val="00123037"/>
    <w:rsid w:val="00123600"/>
    <w:rsid w:val="00123899"/>
    <w:rsid w:val="001259D7"/>
    <w:rsid w:val="00126DA1"/>
    <w:rsid w:val="001279AA"/>
    <w:rsid w:val="001279EB"/>
    <w:rsid w:val="00130C51"/>
    <w:rsid w:val="0013149A"/>
    <w:rsid w:val="00133663"/>
    <w:rsid w:val="00134CC9"/>
    <w:rsid w:val="0013661A"/>
    <w:rsid w:val="00137136"/>
    <w:rsid w:val="001373AA"/>
    <w:rsid w:val="00137E8D"/>
    <w:rsid w:val="00140450"/>
    <w:rsid w:val="00141305"/>
    <w:rsid w:val="00142B76"/>
    <w:rsid w:val="001456A9"/>
    <w:rsid w:val="00145DA3"/>
    <w:rsid w:val="00152259"/>
    <w:rsid w:val="0015431C"/>
    <w:rsid w:val="00154B73"/>
    <w:rsid w:val="00155100"/>
    <w:rsid w:val="00155802"/>
    <w:rsid w:val="00156B28"/>
    <w:rsid w:val="001601B0"/>
    <w:rsid w:val="001605ED"/>
    <w:rsid w:val="001605FB"/>
    <w:rsid w:val="0016083A"/>
    <w:rsid w:val="00160BFE"/>
    <w:rsid w:val="00161965"/>
    <w:rsid w:val="001624B6"/>
    <w:rsid w:val="00163B9D"/>
    <w:rsid w:val="0016458C"/>
    <w:rsid w:val="00165384"/>
    <w:rsid w:val="00166D41"/>
    <w:rsid w:val="001703D2"/>
    <w:rsid w:val="0017089C"/>
    <w:rsid w:val="00172E70"/>
    <w:rsid w:val="00173299"/>
    <w:rsid w:val="00173C95"/>
    <w:rsid w:val="001745DB"/>
    <w:rsid w:val="00176577"/>
    <w:rsid w:val="00177557"/>
    <w:rsid w:val="0017792C"/>
    <w:rsid w:val="001804E0"/>
    <w:rsid w:val="00180BA5"/>
    <w:rsid w:val="00180E80"/>
    <w:rsid w:val="00181078"/>
    <w:rsid w:val="001829C6"/>
    <w:rsid w:val="00184867"/>
    <w:rsid w:val="00184F19"/>
    <w:rsid w:val="0018566D"/>
    <w:rsid w:val="00186018"/>
    <w:rsid w:val="00186A8A"/>
    <w:rsid w:val="00186B35"/>
    <w:rsid w:val="00187239"/>
    <w:rsid w:val="00190372"/>
    <w:rsid w:val="0019269E"/>
    <w:rsid w:val="00192B71"/>
    <w:rsid w:val="00193AA9"/>
    <w:rsid w:val="00193B72"/>
    <w:rsid w:val="00194619"/>
    <w:rsid w:val="00194CCA"/>
    <w:rsid w:val="00195011"/>
    <w:rsid w:val="0019503B"/>
    <w:rsid w:val="00195B73"/>
    <w:rsid w:val="00195CEB"/>
    <w:rsid w:val="001A2E31"/>
    <w:rsid w:val="001A5D88"/>
    <w:rsid w:val="001A69CF"/>
    <w:rsid w:val="001A6FCE"/>
    <w:rsid w:val="001A7FC5"/>
    <w:rsid w:val="001B104B"/>
    <w:rsid w:val="001B10FA"/>
    <w:rsid w:val="001B19FD"/>
    <w:rsid w:val="001B5501"/>
    <w:rsid w:val="001B5FA5"/>
    <w:rsid w:val="001B6F68"/>
    <w:rsid w:val="001B75A9"/>
    <w:rsid w:val="001B7F93"/>
    <w:rsid w:val="001C0246"/>
    <w:rsid w:val="001C0C87"/>
    <w:rsid w:val="001C0E38"/>
    <w:rsid w:val="001C123E"/>
    <w:rsid w:val="001C19C4"/>
    <w:rsid w:val="001C3122"/>
    <w:rsid w:val="001C3164"/>
    <w:rsid w:val="001C4283"/>
    <w:rsid w:val="001C4C5E"/>
    <w:rsid w:val="001C67A6"/>
    <w:rsid w:val="001C68F2"/>
    <w:rsid w:val="001C6D22"/>
    <w:rsid w:val="001D0CB7"/>
    <w:rsid w:val="001D10FF"/>
    <w:rsid w:val="001D3DE3"/>
    <w:rsid w:val="001D4847"/>
    <w:rsid w:val="001D50B0"/>
    <w:rsid w:val="001E08B2"/>
    <w:rsid w:val="001E0FEF"/>
    <w:rsid w:val="001E17CF"/>
    <w:rsid w:val="001E1820"/>
    <w:rsid w:val="001E2217"/>
    <w:rsid w:val="001E2665"/>
    <w:rsid w:val="001E38B8"/>
    <w:rsid w:val="001E3BB2"/>
    <w:rsid w:val="001E5DBD"/>
    <w:rsid w:val="001F0090"/>
    <w:rsid w:val="001F0112"/>
    <w:rsid w:val="001F0485"/>
    <w:rsid w:val="001F0EC6"/>
    <w:rsid w:val="001F0F11"/>
    <w:rsid w:val="001F2CEA"/>
    <w:rsid w:val="001F3E1E"/>
    <w:rsid w:val="001F4453"/>
    <w:rsid w:val="001F4D85"/>
    <w:rsid w:val="001F6C73"/>
    <w:rsid w:val="001F73B8"/>
    <w:rsid w:val="00200C3D"/>
    <w:rsid w:val="00200C4A"/>
    <w:rsid w:val="00201DD5"/>
    <w:rsid w:val="00202E7D"/>
    <w:rsid w:val="0020365B"/>
    <w:rsid w:val="00204920"/>
    <w:rsid w:val="00211543"/>
    <w:rsid w:val="0021211C"/>
    <w:rsid w:val="00215CEC"/>
    <w:rsid w:val="00216021"/>
    <w:rsid w:val="00217057"/>
    <w:rsid w:val="002179C1"/>
    <w:rsid w:val="002210AC"/>
    <w:rsid w:val="002232A9"/>
    <w:rsid w:val="00223C98"/>
    <w:rsid w:val="002251C2"/>
    <w:rsid w:val="00225A34"/>
    <w:rsid w:val="0022699C"/>
    <w:rsid w:val="00227B93"/>
    <w:rsid w:val="00231897"/>
    <w:rsid w:val="00233327"/>
    <w:rsid w:val="0023453D"/>
    <w:rsid w:val="002349EC"/>
    <w:rsid w:val="00235403"/>
    <w:rsid w:val="00235929"/>
    <w:rsid w:val="002366A7"/>
    <w:rsid w:val="002367AA"/>
    <w:rsid w:val="002369CD"/>
    <w:rsid w:val="00236FEE"/>
    <w:rsid w:val="0023742E"/>
    <w:rsid w:val="00237ED4"/>
    <w:rsid w:val="00240078"/>
    <w:rsid w:val="002406D9"/>
    <w:rsid w:val="002406F4"/>
    <w:rsid w:val="0024155A"/>
    <w:rsid w:val="0024178C"/>
    <w:rsid w:val="00243377"/>
    <w:rsid w:val="0024356B"/>
    <w:rsid w:val="002450F2"/>
    <w:rsid w:val="002454EC"/>
    <w:rsid w:val="002455D5"/>
    <w:rsid w:val="00245E45"/>
    <w:rsid w:val="00246360"/>
    <w:rsid w:val="0024781C"/>
    <w:rsid w:val="00252CAF"/>
    <w:rsid w:val="00253339"/>
    <w:rsid w:val="00254D56"/>
    <w:rsid w:val="0025590A"/>
    <w:rsid w:val="00256626"/>
    <w:rsid w:val="00256B6D"/>
    <w:rsid w:val="00262011"/>
    <w:rsid w:val="0026472A"/>
    <w:rsid w:val="00264DE7"/>
    <w:rsid w:val="00266670"/>
    <w:rsid w:val="00266BBD"/>
    <w:rsid w:val="00267EFF"/>
    <w:rsid w:val="002707B4"/>
    <w:rsid w:val="002714F6"/>
    <w:rsid w:val="002726E8"/>
    <w:rsid w:val="00273FF3"/>
    <w:rsid w:val="002756F2"/>
    <w:rsid w:val="0027643F"/>
    <w:rsid w:val="00277254"/>
    <w:rsid w:val="0027741D"/>
    <w:rsid w:val="0027747E"/>
    <w:rsid w:val="00277514"/>
    <w:rsid w:val="002807B3"/>
    <w:rsid w:val="00282AB4"/>
    <w:rsid w:val="002850A0"/>
    <w:rsid w:val="00286176"/>
    <w:rsid w:val="00286465"/>
    <w:rsid w:val="002902CA"/>
    <w:rsid w:val="002909F8"/>
    <w:rsid w:val="00291562"/>
    <w:rsid w:val="00291839"/>
    <w:rsid w:val="0029411C"/>
    <w:rsid w:val="002942C0"/>
    <w:rsid w:val="0029498A"/>
    <w:rsid w:val="00294E0C"/>
    <w:rsid w:val="00295126"/>
    <w:rsid w:val="002963C9"/>
    <w:rsid w:val="002A04DC"/>
    <w:rsid w:val="002A20F5"/>
    <w:rsid w:val="002A48F4"/>
    <w:rsid w:val="002A4D79"/>
    <w:rsid w:val="002A5A2A"/>
    <w:rsid w:val="002A692F"/>
    <w:rsid w:val="002B07AE"/>
    <w:rsid w:val="002B241D"/>
    <w:rsid w:val="002B299B"/>
    <w:rsid w:val="002B2F2F"/>
    <w:rsid w:val="002B314C"/>
    <w:rsid w:val="002B458E"/>
    <w:rsid w:val="002B5D42"/>
    <w:rsid w:val="002B66BF"/>
    <w:rsid w:val="002B6E1F"/>
    <w:rsid w:val="002C060D"/>
    <w:rsid w:val="002C11DF"/>
    <w:rsid w:val="002C2768"/>
    <w:rsid w:val="002C2EEB"/>
    <w:rsid w:val="002C321A"/>
    <w:rsid w:val="002C3E4F"/>
    <w:rsid w:val="002C5397"/>
    <w:rsid w:val="002C6EF0"/>
    <w:rsid w:val="002C77E3"/>
    <w:rsid w:val="002D3369"/>
    <w:rsid w:val="002D445A"/>
    <w:rsid w:val="002D7347"/>
    <w:rsid w:val="002D7DDB"/>
    <w:rsid w:val="002E1C10"/>
    <w:rsid w:val="002E20A3"/>
    <w:rsid w:val="002E218E"/>
    <w:rsid w:val="002E294C"/>
    <w:rsid w:val="002E46E3"/>
    <w:rsid w:val="002E5AA9"/>
    <w:rsid w:val="002E6BC4"/>
    <w:rsid w:val="002F1F20"/>
    <w:rsid w:val="002F5B85"/>
    <w:rsid w:val="002F5B97"/>
    <w:rsid w:val="002F5E25"/>
    <w:rsid w:val="002F6E31"/>
    <w:rsid w:val="002F6EB2"/>
    <w:rsid w:val="0030085A"/>
    <w:rsid w:val="00301BB5"/>
    <w:rsid w:val="00302D77"/>
    <w:rsid w:val="00303601"/>
    <w:rsid w:val="003036A1"/>
    <w:rsid w:val="00303D97"/>
    <w:rsid w:val="0030431A"/>
    <w:rsid w:val="00305480"/>
    <w:rsid w:val="00306E0D"/>
    <w:rsid w:val="00307947"/>
    <w:rsid w:val="003118D4"/>
    <w:rsid w:val="00311B8C"/>
    <w:rsid w:val="0031542E"/>
    <w:rsid w:val="0031617C"/>
    <w:rsid w:val="003165F3"/>
    <w:rsid w:val="00320CCE"/>
    <w:rsid w:val="00322189"/>
    <w:rsid w:val="003229EB"/>
    <w:rsid w:val="003229F4"/>
    <w:rsid w:val="00323879"/>
    <w:rsid w:val="00324BD7"/>
    <w:rsid w:val="00326F46"/>
    <w:rsid w:val="00331033"/>
    <w:rsid w:val="0033122A"/>
    <w:rsid w:val="00332E2B"/>
    <w:rsid w:val="00334616"/>
    <w:rsid w:val="00334BE9"/>
    <w:rsid w:val="00335408"/>
    <w:rsid w:val="0034736E"/>
    <w:rsid w:val="003478D9"/>
    <w:rsid w:val="003512BB"/>
    <w:rsid w:val="00356691"/>
    <w:rsid w:val="0035728A"/>
    <w:rsid w:val="003574B0"/>
    <w:rsid w:val="003632EF"/>
    <w:rsid w:val="00363790"/>
    <w:rsid w:val="00363817"/>
    <w:rsid w:val="00367ADC"/>
    <w:rsid w:val="003708AA"/>
    <w:rsid w:val="00370D9A"/>
    <w:rsid w:val="003710C3"/>
    <w:rsid w:val="00371A82"/>
    <w:rsid w:val="0037420D"/>
    <w:rsid w:val="00374490"/>
    <w:rsid w:val="00374C77"/>
    <w:rsid w:val="0037740A"/>
    <w:rsid w:val="00377595"/>
    <w:rsid w:val="00377D94"/>
    <w:rsid w:val="003825E8"/>
    <w:rsid w:val="0038296C"/>
    <w:rsid w:val="00382A93"/>
    <w:rsid w:val="003848E2"/>
    <w:rsid w:val="00384ADA"/>
    <w:rsid w:val="00385C01"/>
    <w:rsid w:val="00385C75"/>
    <w:rsid w:val="00385FC0"/>
    <w:rsid w:val="00386877"/>
    <w:rsid w:val="0038794E"/>
    <w:rsid w:val="00390546"/>
    <w:rsid w:val="00395B0A"/>
    <w:rsid w:val="003A1487"/>
    <w:rsid w:val="003A2526"/>
    <w:rsid w:val="003A27B7"/>
    <w:rsid w:val="003A2FB6"/>
    <w:rsid w:val="003A3164"/>
    <w:rsid w:val="003A3698"/>
    <w:rsid w:val="003A3DFC"/>
    <w:rsid w:val="003A3FFC"/>
    <w:rsid w:val="003A48F0"/>
    <w:rsid w:val="003A66C7"/>
    <w:rsid w:val="003A69AA"/>
    <w:rsid w:val="003A7977"/>
    <w:rsid w:val="003B0E83"/>
    <w:rsid w:val="003B15F0"/>
    <w:rsid w:val="003B201A"/>
    <w:rsid w:val="003B2228"/>
    <w:rsid w:val="003B2DD6"/>
    <w:rsid w:val="003B35F5"/>
    <w:rsid w:val="003B757A"/>
    <w:rsid w:val="003B774F"/>
    <w:rsid w:val="003C0DD5"/>
    <w:rsid w:val="003C1C91"/>
    <w:rsid w:val="003C2196"/>
    <w:rsid w:val="003C2D20"/>
    <w:rsid w:val="003C4B24"/>
    <w:rsid w:val="003C76AB"/>
    <w:rsid w:val="003C7DF7"/>
    <w:rsid w:val="003D1DBE"/>
    <w:rsid w:val="003D1DEB"/>
    <w:rsid w:val="003D1FA6"/>
    <w:rsid w:val="003D241D"/>
    <w:rsid w:val="003D2496"/>
    <w:rsid w:val="003D2B1F"/>
    <w:rsid w:val="003D2C1B"/>
    <w:rsid w:val="003D4074"/>
    <w:rsid w:val="003D41D7"/>
    <w:rsid w:val="003D485B"/>
    <w:rsid w:val="003D5020"/>
    <w:rsid w:val="003D5371"/>
    <w:rsid w:val="003D5689"/>
    <w:rsid w:val="003E018F"/>
    <w:rsid w:val="003E0D2B"/>
    <w:rsid w:val="003E1100"/>
    <w:rsid w:val="003E208D"/>
    <w:rsid w:val="003E3E1E"/>
    <w:rsid w:val="003E4151"/>
    <w:rsid w:val="003E5A37"/>
    <w:rsid w:val="003E7459"/>
    <w:rsid w:val="003E7DEA"/>
    <w:rsid w:val="003F0197"/>
    <w:rsid w:val="003F048E"/>
    <w:rsid w:val="003F0D51"/>
    <w:rsid w:val="003F1A18"/>
    <w:rsid w:val="003F208C"/>
    <w:rsid w:val="003F256A"/>
    <w:rsid w:val="003F5A42"/>
    <w:rsid w:val="003F6C5B"/>
    <w:rsid w:val="003F6E86"/>
    <w:rsid w:val="003F765B"/>
    <w:rsid w:val="004032CC"/>
    <w:rsid w:val="00403E58"/>
    <w:rsid w:val="00404CFE"/>
    <w:rsid w:val="00404FC4"/>
    <w:rsid w:val="00410246"/>
    <w:rsid w:val="00412C70"/>
    <w:rsid w:val="00414C25"/>
    <w:rsid w:val="00415E61"/>
    <w:rsid w:val="0041706E"/>
    <w:rsid w:val="004179E7"/>
    <w:rsid w:val="0042039D"/>
    <w:rsid w:val="00420665"/>
    <w:rsid w:val="004245AD"/>
    <w:rsid w:val="00426B90"/>
    <w:rsid w:val="00430318"/>
    <w:rsid w:val="00430486"/>
    <w:rsid w:val="00430764"/>
    <w:rsid w:val="00431278"/>
    <w:rsid w:val="00432BDC"/>
    <w:rsid w:val="00433B4F"/>
    <w:rsid w:val="004341FC"/>
    <w:rsid w:val="00434D2B"/>
    <w:rsid w:val="0043611B"/>
    <w:rsid w:val="0043697B"/>
    <w:rsid w:val="00436D8A"/>
    <w:rsid w:val="00437BA7"/>
    <w:rsid w:val="00440B48"/>
    <w:rsid w:val="00441096"/>
    <w:rsid w:val="004422CD"/>
    <w:rsid w:val="00442B0E"/>
    <w:rsid w:val="00444AB8"/>
    <w:rsid w:val="00445C17"/>
    <w:rsid w:val="00446608"/>
    <w:rsid w:val="00450EBB"/>
    <w:rsid w:val="00451687"/>
    <w:rsid w:val="00451D66"/>
    <w:rsid w:val="00453394"/>
    <w:rsid w:val="004534B0"/>
    <w:rsid w:val="0045390E"/>
    <w:rsid w:val="00454806"/>
    <w:rsid w:val="00454DD5"/>
    <w:rsid w:val="00455023"/>
    <w:rsid w:val="004550AB"/>
    <w:rsid w:val="00455C47"/>
    <w:rsid w:val="00456DC8"/>
    <w:rsid w:val="00456FE9"/>
    <w:rsid w:val="00461524"/>
    <w:rsid w:val="00463A7C"/>
    <w:rsid w:val="00467D93"/>
    <w:rsid w:val="004701DB"/>
    <w:rsid w:val="00473E85"/>
    <w:rsid w:val="004757A7"/>
    <w:rsid w:val="00477545"/>
    <w:rsid w:val="004776C1"/>
    <w:rsid w:val="0048016B"/>
    <w:rsid w:val="00480372"/>
    <w:rsid w:val="004808AE"/>
    <w:rsid w:val="00480DA9"/>
    <w:rsid w:val="00481868"/>
    <w:rsid w:val="00482C92"/>
    <w:rsid w:val="00484656"/>
    <w:rsid w:val="00485507"/>
    <w:rsid w:val="00485C65"/>
    <w:rsid w:val="00486139"/>
    <w:rsid w:val="004862ED"/>
    <w:rsid w:val="00486C51"/>
    <w:rsid w:val="00490821"/>
    <w:rsid w:val="00491BAC"/>
    <w:rsid w:val="004936D7"/>
    <w:rsid w:val="00493F74"/>
    <w:rsid w:val="00494697"/>
    <w:rsid w:val="00497D8F"/>
    <w:rsid w:val="004A0A94"/>
    <w:rsid w:val="004A2779"/>
    <w:rsid w:val="004A5023"/>
    <w:rsid w:val="004A59B4"/>
    <w:rsid w:val="004A5C51"/>
    <w:rsid w:val="004A5FE7"/>
    <w:rsid w:val="004B1647"/>
    <w:rsid w:val="004B5418"/>
    <w:rsid w:val="004B5652"/>
    <w:rsid w:val="004B6797"/>
    <w:rsid w:val="004B69F1"/>
    <w:rsid w:val="004B7B4E"/>
    <w:rsid w:val="004C03CB"/>
    <w:rsid w:val="004C0D86"/>
    <w:rsid w:val="004C147B"/>
    <w:rsid w:val="004C2558"/>
    <w:rsid w:val="004C439D"/>
    <w:rsid w:val="004C49D6"/>
    <w:rsid w:val="004C580D"/>
    <w:rsid w:val="004C66C4"/>
    <w:rsid w:val="004D1C73"/>
    <w:rsid w:val="004D558D"/>
    <w:rsid w:val="004D5F40"/>
    <w:rsid w:val="004D7DC4"/>
    <w:rsid w:val="004D7F92"/>
    <w:rsid w:val="004E0022"/>
    <w:rsid w:val="004E4D60"/>
    <w:rsid w:val="004E5333"/>
    <w:rsid w:val="004F184E"/>
    <w:rsid w:val="004F2D46"/>
    <w:rsid w:val="004F4102"/>
    <w:rsid w:val="004F467F"/>
    <w:rsid w:val="004F4D20"/>
    <w:rsid w:val="00500719"/>
    <w:rsid w:val="00501377"/>
    <w:rsid w:val="00501571"/>
    <w:rsid w:val="00501DFC"/>
    <w:rsid w:val="00502FFF"/>
    <w:rsid w:val="00503C78"/>
    <w:rsid w:val="00504638"/>
    <w:rsid w:val="005063D0"/>
    <w:rsid w:val="00511639"/>
    <w:rsid w:val="0051207E"/>
    <w:rsid w:val="00512E6F"/>
    <w:rsid w:val="00512EB8"/>
    <w:rsid w:val="00514379"/>
    <w:rsid w:val="005148C3"/>
    <w:rsid w:val="00515944"/>
    <w:rsid w:val="00517075"/>
    <w:rsid w:val="00517AC4"/>
    <w:rsid w:val="00520AE2"/>
    <w:rsid w:val="00522918"/>
    <w:rsid w:val="00523EC3"/>
    <w:rsid w:val="00530D23"/>
    <w:rsid w:val="00530FF6"/>
    <w:rsid w:val="00531149"/>
    <w:rsid w:val="00531707"/>
    <w:rsid w:val="00531D32"/>
    <w:rsid w:val="0053371B"/>
    <w:rsid w:val="0053531A"/>
    <w:rsid w:val="005367DE"/>
    <w:rsid w:val="00536D1F"/>
    <w:rsid w:val="00537D1C"/>
    <w:rsid w:val="005409D9"/>
    <w:rsid w:val="00540BC4"/>
    <w:rsid w:val="00544290"/>
    <w:rsid w:val="005460AF"/>
    <w:rsid w:val="00547EEB"/>
    <w:rsid w:val="005508C8"/>
    <w:rsid w:val="0055199E"/>
    <w:rsid w:val="00552D15"/>
    <w:rsid w:val="0055352F"/>
    <w:rsid w:val="00553743"/>
    <w:rsid w:val="0055563A"/>
    <w:rsid w:val="00555C6F"/>
    <w:rsid w:val="0055639F"/>
    <w:rsid w:val="00556684"/>
    <w:rsid w:val="005600E3"/>
    <w:rsid w:val="005619BD"/>
    <w:rsid w:val="00561CEA"/>
    <w:rsid w:val="00563C06"/>
    <w:rsid w:val="00564904"/>
    <w:rsid w:val="00564A42"/>
    <w:rsid w:val="0056633F"/>
    <w:rsid w:val="00570C1D"/>
    <w:rsid w:val="00570FF7"/>
    <w:rsid w:val="0057161C"/>
    <w:rsid w:val="00571994"/>
    <w:rsid w:val="005720C2"/>
    <w:rsid w:val="005721D9"/>
    <w:rsid w:val="00574555"/>
    <w:rsid w:val="0058078F"/>
    <w:rsid w:val="005817DB"/>
    <w:rsid w:val="0058220F"/>
    <w:rsid w:val="0058320E"/>
    <w:rsid w:val="00583BC5"/>
    <w:rsid w:val="005867FF"/>
    <w:rsid w:val="00586AD5"/>
    <w:rsid w:val="00586F0F"/>
    <w:rsid w:val="0058789B"/>
    <w:rsid w:val="005906D1"/>
    <w:rsid w:val="0059096F"/>
    <w:rsid w:val="0059126E"/>
    <w:rsid w:val="00592B29"/>
    <w:rsid w:val="005939B4"/>
    <w:rsid w:val="005941EB"/>
    <w:rsid w:val="005944F6"/>
    <w:rsid w:val="005A0E70"/>
    <w:rsid w:val="005A3F0E"/>
    <w:rsid w:val="005A4351"/>
    <w:rsid w:val="005A5274"/>
    <w:rsid w:val="005A6308"/>
    <w:rsid w:val="005B00E9"/>
    <w:rsid w:val="005B15C7"/>
    <w:rsid w:val="005B17FC"/>
    <w:rsid w:val="005B1ECA"/>
    <w:rsid w:val="005B406D"/>
    <w:rsid w:val="005B54D2"/>
    <w:rsid w:val="005B711F"/>
    <w:rsid w:val="005B7F30"/>
    <w:rsid w:val="005C207D"/>
    <w:rsid w:val="005C2362"/>
    <w:rsid w:val="005C2863"/>
    <w:rsid w:val="005C3FB5"/>
    <w:rsid w:val="005C5599"/>
    <w:rsid w:val="005C5C4B"/>
    <w:rsid w:val="005C5CB7"/>
    <w:rsid w:val="005C5D49"/>
    <w:rsid w:val="005C61C0"/>
    <w:rsid w:val="005D228B"/>
    <w:rsid w:val="005D474C"/>
    <w:rsid w:val="005D6469"/>
    <w:rsid w:val="005E0BE8"/>
    <w:rsid w:val="005E1786"/>
    <w:rsid w:val="005E25BC"/>
    <w:rsid w:val="005E2C6E"/>
    <w:rsid w:val="005E4B76"/>
    <w:rsid w:val="005E7558"/>
    <w:rsid w:val="005F1195"/>
    <w:rsid w:val="005F12B9"/>
    <w:rsid w:val="005F14B8"/>
    <w:rsid w:val="005F14EA"/>
    <w:rsid w:val="005F1795"/>
    <w:rsid w:val="005F2828"/>
    <w:rsid w:val="005F2AD6"/>
    <w:rsid w:val="005F4291"/>
    <w:rsid w:val="005F5313"/>
    <w:rsid w:val="005F569A"/>
    <w:rsid w:val="005F75B5"/>
    <w:rsid w:val="006011E6"/>
    <w:rsid w:val="00602E72"/>
    <w:rsid w:val="00603370"/>
    <w:rsid w:val="006034AB"/>
    <w:rsid w:val="00604550"/>
    <w:rsid w:val="00605430"/>
    <w:rsid w:val="00606723"/>
    <w:rsid w:val="0061022A"/>
    <w:rsid w:val="006106E1"/>
    <w:rsid w:val="00610ACC"/>
    <w:rsid w:val="0061117D"/>
    <w:rsid w:val="00611335"/>
    <w:rsid w:val="00611367"/>
    <w:rsid w:val="006126A1"/>
    <w:rsid w:val="006128B1"/>
    <w:rsid w:val="006139C8"/>
    <w:rsid w:val="00614648"/>
    <w:rsid w:val="00614CEC"/>
    <w:rsid w:val="006150B7"/>
    <w:rsid w:val="00620D6A"/>
    <w:rsid w:val="006222EB"/>
    <w:rsid w:val="00622AE7"/>
    <w:rsid w:val="00622DD3"/>
    <w:rsid w:val="00623461"/>
    <w:rsid w:val="0062413A"/>
    <w:rsid w:val="0062607B"/>
    <w:rsid w:val="00626D52"/>
    <w:rsid w:val="006272F0"/>
    <w:rsid w:val="006275B0"/>
    <w:rsid w:val="00627D32"/>
    <w:rsid w:val="0063113D"/>
    <w:rsid w:val="00631BED"/>
    <w:rsid w:val="006334C2"/>
    <w:rsid w:val="00633E53"/>
    <w:rsid w:val="00634B57"/>
    <w:rsid w:val="00635875"/>
    <w:rsid w:val="0063789D"/>
    <w:rsid w:val="00637B91"/>
    <w:rsid w:val="00640304"/>
    <w:rsid w:val="00640538"/>
    <w:rsid w:val="00641392"/>
    <w:rsid w:val="00641BCC"/>
    <w:rsid w:val="00643AF9"/>
    <w:rsid w:val="00646511"/>
    <w:rsid w:val="006469EB"/>
    <w:rsid w:val="006501F1"/>
    <w:rsid w:val="00651112"/>
    <w:rsid w:val="00652D61"/>
    <w:rsid w:val="006535D1"/>
    <w:rsid w:val="00655723"/>
    <w:rsid w:val="00656D75"/>
    <w:rsid w:val="0065708C"/>
    <w:rsid w:val="00657985"/>
    <w:rsid w:val="006611D7"/>
    <w:rsid w:val="00662650"/>
    <w:rsid w:val="00663E6E"/>
    <w:rsid w:val="00664FD5"/>
    <w:rsid w:val="00665498"/>
    <w:rsid w:val="00667AA9"/>
    <w:rsid w:val="00667C9F"/>
    <w:rsid w:val="00670D4D"/>
    <w:rsid w:val="006716B7"/>
    <w:rsid w:val="00671FEF"/>
    <w:rsid w:val="00673D1B"/>
    <w:rsid w:val="006753CF"/>
    <w:rsid w:val="00676423"/>
    <w:rsid w:val="006764F8"/>
    <w:rsid w:val="0068224F"/>
    <w:rsid w:val="00682DE3"/>
    <w:rsid w:val="00683005"/>
    <w:rsid w:val="006845C1"/>
    <w:rsid w:val="00684CEC"/>
    <w:rsid w:val="0068547E"/>
    <w:rsid w:val="00685F3D"/>
    <w:rsid w:val="0068666C"/>
    <w:rsid w:val="00686FB7"/>
    <w:rsid w:val="00690F42"/>
    <w:rsid w:val="0069321C"/>
    <w:rsid w:val="00693783"/>
    <w:rsid w:val="00693808"/>
    <w:rsid w:val="00693EE2"/>
    <w:rsid w:val="00694518"/>
    <w:rsid w:val="0069524C"/>
    <w:rsid w:val="00695BBB"/>
    <w:rsid w:val="00695BCB"/>
    <w:rsid w:val="00696006"/>
    <w:rsid w:val="00696F6D"/>
    <w:rsid w:val="006A0276"/>
    <w:rsid w:val="006A2481"/>
    <w:rsid w:val="006A2CE4"/>
    <w:rsid w:val="006A2EC8"/>
    <w:rsid w:val="006A36AA"/>
    <w:rsid w:val="006A4DA6"/>
    <w:rsid w:val="006A6343"/>
    <w:rsid w:val="006A6466"/>
    <w:rsid w:val="006B0E0C"/>
    <w:rsid w:val="006B1482"/>
    <w:rsid w:val="006B29B3"/>
    <w:rsid w:val="006B359F"/>
    <w:rsid w:val="006B430D"/>
    <w:rsid w:val="006B5634"/>
    <w:rsid w:val="006B604B"/>
    <w:rsid w:val="006B7B28"/>
    <w:rsid w:val="006B7ECC"/>
    <w:rsid w:val="006C0893"/>
    <w:rsid w:val="006C7320"/>
    <w:rsid w:val="006C7FBF"/>
    <w:rsid w:val="006D0A5A"/>
    <w:rsid w:val="006D1876"/>
    <w:rsid w:val="006D1A0B"/>
    <w:rsid w:val="006D2EBC"/>
    <w:rsid w:val="006D3D44"/>
    <w:rsid w:val="006D4139"/>
    <w:rsid w:val="006D4524"/>
    <w:rsid w:val="006E0079"/>
    <w:rsid w:val="006E1905"/>
    <w:rsid w:val="006E4616"/>
    <w:rsid w:val="006E4C7E"/>
    <w:rsid w:val="006E759A"/>
    <w:rsid w:val="006E7F8A"/>
    <w:rsid w:val="006F14EB"/>
    <w:rsid w:val="006F47C4"/>
    <w:rsid w:val="006F4BDD"/>
    <w:rsid w:val="006F55F0"/>
    <w:rsid w:val="006F66A1"/>
    <w:rsid w:val="006F6822"/>
    <w:rsid w:val="006F7700"/>
    <w:rsid w:val="006F7CF8"/>
    <w:rsid w:val="0070001B"/>
    <w:rsid w:val="007005B0"/>
    <w:rsid w:val="0070157B"/>
    <w:rsid w:val="007038F9"/>
    <w:rsid w:val="00704370"/>
    <w:rsid w:val="00704EF3"/>
    <w:rsid w:val="0070591D"/>
    <w:rsid w:val="007059D9"/>
    <w:rsid w:val="0070771D"/>
    <w:rsid w:val="007078D1"/>
    <w:rsid w:val="00710007"/>
    <w:rsid w:val="0071024C"/>
    <w:rsid w:val="00710BA5"/>
    <w:rsid w:val="00710ED5"/>
    <w:rsid w:val="0071282C"/>
    <w:rsid w:val="007147D6"/>
    <w:rsid w:val="00714881"/>
    <w:rsid w:val="00715A1E"/>
    <w:rsid w:val="00716A6B"/>
    <w:rsid w:val="0071709E"/>
    <w:rsid w:val="007172E7"/>
    <w:rsid w:val="00717CEE"/>
    <w:rsid w:val="00717DB7"/>
    <w:rsid w:val="00720072"/>
    <w:rsid w:val="0072068E"/>
    <w:rsid w:val="00722576"/>
    <w:rsid w:val="007225DE"/>
    <w:rsid w:val="0072266B"/>
    <w:rsid w:val="007226CA"/>
    <w:rsid w:val="00723D12"/>
    <w:rsid w:val="00723D4B"/>
    <w:rsid w:val="00725B99"/>
    <w:rsid w:val="00726FD8"/>
    <w:rsid w:val="007308B8"/>
    <w:rsid w:val="00732094"/>
    <w:rsid w:val="00732BD7"/>
    <w:rsid w:val="007340A6"/>
    <w:rsid w:val="0073524B"/>
    <w:rsid w:val="007353CB"/>
    <w:rsid w:val="00735CDF"/>
    <w:rsid w:val="00736C19"/>
    <w:rsid w:val="007378A2"/>
    <w:rsid w:val="00737F7E"/>
    <w:rsid w:val="007419CC"/>
    <w:rsid w:val="00741BE5"/>
    <w:rsid w:val="00741E9C"/>
    <w:rsid w:val="00742E27"/>
    <w:rsid w:val="0074371F"/>
    <w:rsid w:val="007450F1"/>
    <w:rsid w:val="00746D2E"/>
    <w:rsid w:val="007503C3"/>
    <w:rsid w:val="00750864"/>
    <w:rsid w:val="00750B72"/>
    <w:rsid w:val="0075285A"/>
    <w:rsid w:val="00752FE1"/>
    <w:rsid w:val="007530E6"/>
    <w:rsid w:val="0075399C"/>
    <w:rsid w:val="007547B0"/>
    <w:rsid w:val="00754C6E"/>
    <w:rsid w:val="00756CBB"/>
    <w:rsid w:val="0075738A"/>
    <w:rsid w:val="007634ED"/>
    <w:rsid w:val="007659E1"/>
    <w:rsid w:val="0077033E"/>
    <w:rsid w:val="00770B1B"/>
    <w:rsid w:val="00771518"/>
    <w:rsid w:val="00771A22"/>
    <w:rsid w:val="007733A0"/>
    <w:rsid w:val="007735A0"/>
    <w:rsid w:val="00774209"/>
    <w:rsid w:val="0077451C"/>
    <w:rsid w:val="00774632"/>
    <w:rsid w:val="00775598"/>
    <w:rsid w:val="007765C8"/>
    <w:rsid w:val="00776B5E"/>
    <w:rsid w:val="00780D43"/>
    <w:rsid w:val="0078348D"/>
    <w:rsid w:val="007846C1"/>
    <w:rsid w:val="007861A2"/>
    <w:rsid w:val="00787832"/>
    <w:rsid w:val="00787D36"/>
    <w:rsid w:val="00790E01"/>
    <w:rsid w:val="00790FB8"/>
    <w:rsid w:val="0079281B"/>
    <w:rsid w:val="00792951"/>
    <w:rsid w:val="00792E90"/>
    <w:rsid w:val="007935B6"/>
    <w:rsid w:val="00793AE2"/>
    <w:rsid w:val="007940A1"/>
    <w:rsid w:val="00794FCC"/>
    <w:rsid w:val="00795431"/>
    <w:rsid w:val="00796C95"/>
    <w:rsid w:val="00796DB7"/>
    <w:rsid w:val="007A0DA8"/>
    <w:rsid w:val="007A1491"/>
    <w:rsid w:val="007A3C7B"/>
    <w:rsid w:val="007A695A"/>
    <w:rsid w:val="007B28F2"/>
    <w:rsid w:val="007B3F10"/>
    <w:rsid w:val="007B41B5"/>
    <w:rsid w:val="007B5326"/>
    <w:rsid w:val="007B588E"/>
    <w:rsid w:val="007C0057"/>
    <w:rsid w:val="007C0E17"/>
    <w:rsid w:val="007C0E91"/>
    <w:rsid w:val="007C338C"/>
    <w:rsid w:val="007C33DC"/>
    <w:rsid w:val="007C3A3D"/>
    <w:rsid w:val="007C3C4E"/>
    <w:rsid w:val="007C5D16"/>
    <w:rsid w:val="007C632D"/>
    <w:rsid w:val="007C6BC4"/>
    <w:rsid w:val="007C72A6"/>
    <w:rsid w:val="007C7909"/>
    <w:rsid w:val="007C7E95"/>
    <w:rsid w:val="007D0442"/>
    <w:rsid w:val="007D169E"/>
    <w:rsid w:val="007D1807"/>
    <w:rsid w:val="007D1A18"/>
    <w:rsid w:val="007D1EC3"/>
    <w:rsid w:val="007D3E10"/>
    <w:rsid w:val="007D4096"/>
    <w:rsid w:val="007D489D"/>
    <w:rsid w:val="007D54D2"/>
    <w:rsid w:val="007D6A80"/>
    <w:rsid w:val="007D71E5"/>
    <w:rsid w:val="007D794D"/>
    <w:rsid w:val="007E018C"/>
    <w:rsid w:val="007E089E"/>
    <w:rsid w:val="007E0A01"/>
    <w:rsid w:val="007E2570"/>
    <w:rsid w:val="007E2AC3"/>
    <w:rsid w:val="007E2B9E"/>
    <w:rsid w:val="007E52EE"/>
    <w:rsid w:val="007E60E8"/>
    <w:rsid w:val="007E6261"/>
    <w:rsid w:val="007E632D"/>
    <w:rsid w:val="007F1205"/>
    <w:rsid w:val="007F2691"/>
    <w:rsid w:val="007F35F0"/>
    <w:rsid w:val="007F434B"/>
    <w:rsid w:val="007F722B"/>
    <w:rsid w:val="007F737F"/>
    <w:rsid w:val="0080058E"/>
    <w:rsid w:val="0080092F"/>
    <w:rsid w:val="0080284B"/>
    <w:rsid w:val="00803259"/>
    <w:rsid w:val="008033C1"/>
    <w:rsid w:val="00803866"/>
    <w:rsid w:val="0080516B"/>
    <w:rsid w:val="0080528A"/>
    <w:rsid w:val="008062A6"/>
    <w:rsid w:val="008067E0"/>
    <w:rsid w:val="008127F6"/>
    <w:rsid w:val="00812F75"/>
    <w:rsid w:val="00814F52"/>
    <w:rsid w:val="00815385"/>
    <w:rsid w:val="00815B3E"/>
    <w:rsid w:val="0081645C"/>
    <w:rsid w:val="00817367"/>
    <w:rsid w:val="00817B13"/>
    <w:rsid w:val="00821386"/>
    <w:rsid w:val="00821CB8"/>
    <w:rsid w:val="0082293E"/>
    <w:rsid w:val="00822C78"/>
    <w:rsid w:val="00823D95"/>
    <w:rsid w:val="00824462"/>
    <w:rsid w:val="00824580"/>
    <w:rsid w:val="0082536E"/>
    <w:rsid w:val="00825663"/>
    <w:rsid w:val="00826DA3"/>
    <w:rsid w:val="00827342"/>
    <w:rsid w:val="00827387"/>
    <w:rsid w:val="00827F44"/>
    <w:rsid w:val="00830F89"/>
    <w:rsid w:val="00830FFF"/>
    <w:rsid w:val="008315F4"/>
    <w:rsid w:val="008330D9"/>
    <w:rsid w:val="00833D9A"/>
    <w:rsid w:val="00833E19"/>
    <w:rsid w:val="008347DD"/>
    <w:rsid w:val="00834A82"/>
    <w:rsid w:val="008353E1"/>
    <w:rsid w:val="00836268"/>
    <w:rsid w:val="0083730F"/>
    <w:rsid w:val="00837945"/>
    <w:rsid w:val="00840C0E"/>
    <w:rsid w:val="008410E7"/>
    <w:rsid w:val="008415C4"/>
    <w:rsid w:val="00841AF7"/>
    <w:rsid w:val="00843272"/>
    <w:rsid w:val="00843280"/>
    <w:rsid w:val="0084396A"/>
    <w:rsid w:val="00843B33"/>
    <w:rsid w:val="00843D1E"/>
    <w:rsid w:val="008454D8"/>
    <w:rsid w:val="00846383"/>
    <w:rsid w:val="0085315A"/>
    <w:rsid w:val="00853201"/>
    <w:rsid w:val="00853D76"/>
    <w:rsid w:val="0085405C"/>
    <w:rsid w:val="0085414B"/>
    <w:rsid w:val="0085732D"/>
    <w:rsid w:val="008574D3"/>
    <w:rsid w:val="0085758D"/>
    <w:rsid w:val="00857752"/>
    <w:rsid w:val="00861E29"/>
    <w:rsid w:val="008627AD"/>
    <w:rsid w:val="00862F60"/>
    <w:rsid w:val="00864674"/>
    <w:rsid w:val="00865233"/>
    <w:rsid w:val="00865F45"/>
    <w:rsid w:val="00870057"/>
    <w:rsid w:val="00870164"/>
    <w:rsid w:val="00870213"/>
    <w:rsid w:val="008711F1"/>
    <w:rsid w:val="00871BB3"/>
    <w:rsid w:val="00873D08"/>
    <w:rsid w:val="0087466C"/>
    <w:rsid w:val="0087595E"/>
    <w:rsid w:val="00876430"/>
    <w:rsid w:val="008800FC"/>
    <w:rsid w:val="00882119"/>
    <w:rsid w:val="008847B1"/>
    <w:rsid w:val="008869B0"/>
    <w:rsid w:val="00886CEE"/>
    <w:rsid w:val="00886E9E"/>
    <w:rsid w:val="00887F70"/>
    <w:rsid w:val="008903A1"/>
    <w:rsid w:val="0089274D"/>
    <w:rsid w:val="00892DD7"/>
    <w:rsid w:val="008942B2"/>
    <w:rsid w:val="00896BBF"/>
    <w:rsid w:val="008A1D3C"/>
    <w:rsid w:val="008A3318"/>
    <w:rsid w:val="008A4131"/>
    <w:rsid w:val="008A6359"/>
    <w:rsid w:val="008A71AF"/>
    <w:rsid w:val="008A7EE8"/>
    <w:rsid w:val="008B0EFF"/>
    <w:rsid w:val="008B1A3B"/>
    <w:rsid w:val="008B7C67"/>
    <w:rsid w:val="008C04DA"/>
    <w:rsid w:val="008C0D40"/>
    <w:rsid w:val="008C3259"/>
    <w:rsid w:val="008C4373"/>
    <w:rsid w:val="008D0D6D"/>
    <w:rsid w:val="008D1D28"/>
    <w:rsid w:val="008D28BC"/>
    <w:rsid w:val="008D2D95"/>
    <w:rsid w:val="008D3756"/>
    <w:rsid w:val="008D580E"/>
    <w:rsid w:val="008D662F"/>
    <w:rsid w:val="008D67EC"/>
    <w:rsid w:val="008D6CDB"/>
    <w:rsid w:val="008E1034"/>
    <w:rsid w:val="008E1130"/>
    <w:rsid w:val="008E1865"/>
    <w:rsid w:val="008E2101"/>
    <w:rsid w:val="008E2B84"/>
    <w:rsid w:val="008E2CD7"/>
    <w:rsid w:val="008E2E6A"/>
    <w:rsid w:val="008E3CC1"/>
    <w:rsid w:val="008E523A"/>
    <w:rsid w:val="008E557B"/>
    <w:rsid w:val="008E5B2F"/>
    <w:rsid w:val="008E6501"/>
    <w:rsid w:val="008E6911"/>
    <w:rsid w:val="008F05D6"/>
    <w:rsid w:val="008F08FC"/>
    <w:rsid w:val="008F5199"/>
    <w:rsid w:val="008F67D7"/>
    <w:rsid w:val="008F7DDD"/>
    <w:rsid w:val="00900237"/>
    <w:rsid w:val="009004AD"/>
    <w:rsid w:val="00900EDE"/>
    <w:rsid w:val="00903C52"/>
    <w:rsid w:val="00905902"/>
    <w:rsid w:val="00905F57"/>
    <w:rsid w:val="00907E3E"/>
    <w:rsid w:val="00911681"/>
    <w:rsid w:val="009117EE"/>
    <w:rsid w:val="00911B8A"/>
    <w:rsid w:val="00912E51"/>
    <w:rsid w:val="009131DA"/>
    <w:rsid w:val="00913339"/>
    <w:rsid w:val="0091337B"/>
    <w:rsid w:val="0091338B"/>
    <w:rsid w:val="00915AA0"/>
    <w:rsid w:val="009162E1"/>
    <w:rsid w:val="00916FD9"/>
    <w:rsid w:val="00917F90"/>
    <w:rsid w:val="00920501"/>
    <w:rsid w:val="009210E1"/>
    <w:rsid w:val="009215E9"/>
    <w:rsid w:val="00922331"/>
    <w:rsid w:val="0092694B"/>
    <w:rsid w:val="00927A4D"/>
    <w:rsid w:val="0093183E"/>
    <w:rsid w:val="009321F9"/>
    <w:rsid w:val="009377E5"/>
    <w:rsid w:val="009400DD"/>
    <w:rsid w:val="00941617"/>
    <w:rsid w:val="0094544F"/>
    <w:rsid w:val="00945C2B"/>
    <w:rsid w:val="00947E6C"/>
    <w:rsid w:val="0095110D"/>
    <w:rsid w:val="00951C27"/>
    <w:rsid w:val="00952AE2"/>
    <w:rsid w:val="00953065"/>
    <w:rsid w:val="00953CCB"/>
    <w:rsid w:val="009547B6"/>
    <w:rsid w:val="00954ED8"/>
    <w:rsid w:val="00956FCE"/>
    <w:rsid w:val="00957997"/>
    <w:rsid w:val="00960D01"/>
    <w:rsid w:val="00963503"/>
    <w:rsid w:val="00966AB9"/>
    <w:rsid w:val="00966F86"/>
    <w:rsid w:val="00967F02"/>
    <w:rsid w:val="0097241D"/>
    <w:rsid w:val="00972D85"/>
    <w:rsid w:val="00973D7F"/>
    <w:rsid w:val="0097403A"/>
    <w:rsid w:val="0097476C"/>
    <w:rsid w:val="00975CE1"/>
    <w:rsid w:val="00976C12"/>
    <w:rsid w:val="0097792D"/>
    <w:rsid w:val="00981575"/>
    <w:rsid w:val="00981D10"/>
    <w:rsid w:val="00982931"/>
    <w:rsid w:val="00983EF2"/>
    <w:rsid w:val="00984EFF"/>
    <w:rsid w:val="0098528B"/>
    <w:rsid w:val="00993566"/>
    <w:rsid w:val="00995E33"/>
    <w:rsid w:val="00997CDE"/>
    <w:rsid w:val="009A2637"/>
    <w:rsid w:val="009A352B"/>
    <w:rsid w:val="009A3CBD"/>
    <w:rsid w:val="009A651B"/>
    <w:rsid w:val="009A7A2F"/>
    <w:rsid w:val="009B2E1E"/>
    <w:rsid w:val="009B322D"/>
    <w:rsid w:val="009B32F0"/>
    <w:rsid w:val="009B3FE5"/>
    <w:rsid w:val="009B459A"/>
    <w:rsid w:val="009B4A24"/>
    <w:rsid w:val="009B6966"/>
    <w:rsid w:val="009B72A3"/>
    <w:rsid w:val="009B7BF1"/>
    <w:rsid w:val="009C06AA"/>
    <w:rsid w:val="009C0E5B"/>
    <w:rsid w:val="009C3BC8"/>
    <w:rsid w:val="009C4624"/>
    <w:rsid w:val="009C6291"/>
    <w:rsid w:val="009C7617"/>
    <w:rsid w:val="009C7BBD"/>
    <w:rsid w:val="009D009A"/>
    <w:rsid w:val="009D0317"/>
    <w:rsid w:val="009D1107"/>
    <w:rsid w:val="009D1199"/>
    <w:rsid w:val="009D246B"/>
    <w:rsid w:val="009D24F6"/>
    <w:rsid w:val="009D4325"/>
    <w:rsid w:val="009D4F27"/>
    <w:rsid w:val="009D60A1"/>
    <w:rsid w:val="009D6BD8"/>
    <w:rsid w:val="009D702F"/>
    <w:rsid w:val="009E05DA"/>
    <w:rsid w:val="009E0814"/>
    <w:rsid w:val="009E1881"/>
    <w:rsid w:val="009E1DD3"/>
    <w:rsid w:val="009E300D"/>
    <w:rsid w:val="009E3B8E"/>
    <w:rsid w:val="009E5C71"/>
    <w:rsid w:val="009E670B"/>
    <w:rsid w:val="009E6C03"/>
    <w:rsid w:val="009E7857"/>
    <w:rsid w:val="009F0A7C"/>
    <w:rsid w:val="009F1670"/>
    <w:rsid w:val="009F475F"/>
    <w:rsid w:val="009F4B74"/>
    <w:rsid w:val="009F6399"/>
    <w:rsid w:val="009F6C9E"/>
    <w:rsid w:val="00A01615"/>
    <w:rsid w:val="00A01C4A"/>
    <w:rsid w:val="00A02F77"/>
    <w:rsid w:val="00A03250"/>
    <w:rsid w:val="00A03D8D"/>
    <w:rsid w:val="00A047A9"/>
    <w:rsid w:val="00A06647"/>
    <w:rsid w:val="00A06B24"/>
    <w:rsid w:val="00A107B6"/>
    <w:rsid w:val="00A109B2"/>
    <w:rsid w:val="00A1106C"/>
    <w:rsid w:val="00A11F6D"/>
    <w:rsid w:val="00A13667"/>
    <w:rsid w:val="00A13EDE"/>
    <w:rsid w:val="00A141C8"/>
    <w:rsid w:val="00A16DE2"/>
    <w:rsid w:val="00A2011A"/>
    <w:rsid w:val="00A20719"/>
    <w:rsid w:val="00A2127B"/>
    <w:rsid w:val="00A21C10"/>
    <w:rsid w:val="00A23646"/>
    <w:rsid w:val="00A24260"/>
    <w:rsid w:val="00A244E1"/>
    <w:rsid w:val="00A253DF"/>
    <w:rsid w:val="00A256EF"/>
    <w:rsid w:val="00A25A68"/>
    <w:rsid w:val="00A27AA0"/>
    <w:rsid w:val="00A27D97"/>
    <w:rsid w:val="00A30951"/>
    <w:rsid w:val="00A32CE4"/>
    <w:rsid w:val="00A34D2A"/>
    <w:rsid w:val="00A34E0A"/>
    <w:rsid w:val="00A35BA6"/>
    <w:rsid w:val="00A40C52"/>
    <w:rsid w:val="00A412DF"/>
    <w:rsid w:val="00A42F02"/>
    <w:rsid w:val="00A437BE"/>
    <w:rsid w:val="00A43829"/>
    <w:rsid w:val="00A451B5"/>
    <w:rsid w:val="00A464B7"/>
    <w:rsid w:val="00A469B2"/>
    <w:rsid w:val="00A51CC3"/>
    <w:rsid w:val="00A5233F"/>
    <w:rsid w:val="00A52F66"/>
    <w:rsid w:val="00A548F8"/>
    <w:rsid w:val="00A55A6F"/>
    <w:rsid w:val="00A56C59"/>
    <w:rsid w:val="00A56DD0"/>
    <w:rsid w:val="00A56E70"/>
    <w:rsid w:val="00A604F7"/>
    <w:rsid w:val="00A61104"/>
    <w:rsid w:val="00A6176D"/>
    <w:rsid w:val="00A63E7E"/>
    <w:rsid w:val="00A6513A"/>
    <w:rsid w:val="00A65578"/>
    <w:rsid w:val="00A66475"/>
    <w:rsid w:val="00A672B8"/>
    <w:rsid w:val="00A705D4"/>
    <w:rsid w:val="00A71AEB"/>
    <w:rsid w:val="00A71C1B"/>
    <w:rsid w:val="00A72171"/>
    <w:rsid w:val="00A729FF"/>
    <w:rsid w:val="00A72AFA"/>
    <w:rsid w:val="00A7338D"/>
    <w:rsid w:val="00A738E4"/>
    <w:rsid w:val="00A76315"/>
    <w:rsid w:val="00A76E26"/>
    <w:rsid w:val="00A7752A"/>
    <w:rsid w:val="00A8065A"/>
    <w:rsid w:val="00A84279"/>
    <w:rsid w:val="00A8791C"/>
    <w:rsid w:val="00A87F93"/>
    <w:rsid w:val="00A90CA2"/>
    <w:rsid w:val="00A91414"/>
    <w:rsid w:val="00A93602"/>
    <w:rsid w:val="00A94938"/>
    <w:rsid w:val="00A94E1C"/>
    <w:rsid w:val="00A96324"/>
    <w:rsid w:val="00A96EB4"/>
    <w:rsid w:val="00AA367C"/>
    <w:rsid w:val="00AA5707"/>
    <w:rsid w:val="00AA6394"/>
    <w:rsid w:val="00AA6CA4"/>
    <w:rsid w:val="00AA7F90"/>
    <w:rsid w:val="00AB32E7"/>
    <w:rsid w:val="00AB6186"/>
    <w:rsid w:val="00AB6A44"/>
    <w:rsid w:val="00AB6D5F"/>
    <w:rsid w:val="00AB7FA7"/>
    <w:rsid w:val="00AC1F62"/>
    <w:rsid w:val="00AC3B21"/>
    <w:rsid w:val="00AC3B32"/>
    <w:rsid w:val="00AC5A0A"/>
    <w:rsid w:val="00AC6903"/>
    <w:rsid w:val="00AC6C42"/>
    <w:rsid w:val="00AC6CBC"/>
    <w:rsid w:val="00AC6E53"/>
    <w:rsid w:val="00AC7AB4"/>
    <w:rsid w:val="00AD0B59"/>
    <w:rsid w:val="00AD0D6C"/>
    <w:rsid w:val="00AD1628"/>
    <w:rsid w:val="00AD4D2D"/>
    <w:rsid w:val="00AD56AA"/>
    <w:rsid w:val="00AD6251"/>
    <w:rsid w:val="00AD68D2"/>
    <w:rsid w:val="00AD7F9C"/>
    <w:rsid w:val="00AE211E"/>
    <w:rsid w:val="00AE23C0"/>
    <w:rsid w:val="00AE298A"/>
    <w:rsid w:val="00AE3D72"/>
    <w:rsid w:val="00AF055B"/>
    <w:rsid w:val="00AF2133"/>
    <w:rsid w:val="00AF3DAC"/>
    <w:rsid w:val="00AF635E"/>
    <w:rsid w:val="00AF66A9"/>
    <w:rsid w:val="00AF7000"/>
    <w:rsid w:val="00AF7E03"/>
    <w:rsid w:val="00B0078A"/>
    <w:rsid w:val="00B01652"/>
    <w:rsid w:val="00B022E7"/>
    <w:rsid w:val="00B024F4"/>
    <w:rsid w:val="00B032C3"/>
    <w:rsid w:val="00B041C0"/>
    <w:rsid w:val="00B04B0B"/>
    <w:rsid w:val="00B04F80"/>
    <w:rsid w:val="00B0733F"/>
    <w:rsid w:val="00B114E3"/>
    <w:rsid w:val="00B11F65"/>
    <w:rsid w:val="00B13E7C"/>
    <w:rsid w:val="00B14B60"/>
    <w:rsid w:val="00B1621E"/>
    <w:rsid w:val="00B16FA9"/>
    <w:rsid w:val="00B1776A"/>
    <w:rsid w:val="00B20363"/>
    <w:rsid w:val="00B21539"/>
    <w:rsid w:val="00B21548"/>
    <w:rsid w:val="00B21B41"/>
    <w:rsid w:val="00B2362D"/>
    <w:rsid w:val="00B23DB7"/>
    <w:rsid w:val="00B241E1"/>
    <w:rsid w:val="00B24628"/>
    <w:rsid w:val="00B267FA"/>
    <w:rsid w:val="00B273B9"/>
    <w:rsid w:val="00B31E1F"/>
    <w:rsid w:val="00B3481D"/>
    <w:rsid w:val="00B3504F"/>
    <w:rsid w:val="00B41583"/>
    <w:rsid w:val="00B4274F"/>
    <w:rsid w:val="00B42B19"/>
    <w:rsid w:val="00B43973"/>
    <w:rsid w:val="00B43E10"/>
    <w:rsid w:val="00B44188"/>
    <w:rsid w:val="00B44823"/>
    <w:rsid w:val="00B44E1B"/>
    <w:rsid w:val="00B44F9E"/>
    <w:rsid w:val="00B477C9"/>
    <w:rsid w:val="00B47BDD"/>
    <w:rsid w:val="00B507E5"/>
    <w:rsid w:val="00B5214A"/>
    <w:rsid w:val="00B5261C"/>
    <w:rsid w:val="00B538B9"/>
    <w:rsid w:val="00B542F8"/>
    <w:rsid w:val="00B55C3B"/>
    <w:rsid w:val="00B608E6"/>
    <w:rsid w:val="00B61674"/>
    <w:rsid w:val="00B61E4C"/>
    <w:rsid w:val="00B62A05"/>
    <w:rsid w:val="00B63D52"/>
    <w:rsid w:val="00B63DC9"/>
    <w:rsid w:val="00B6400C"/>
    <w:rsid w:val="00B648BB"/>
    <w:rsid w:val="00B660C8"/>
    <w:rsid w:val="00B66202"/>
    <w:rsid w:val="00B66F43"/>
    <w:rsid w:val="00B701DB"/>
    <w:rsid w:val="00B73856"/>
    <w:rsid w:val="00B73A94"/>
    <w:rsid w:val="00B75CC0"/>
    <w:rsid w:val="00B760C8"/>
    <w:rsid w:val="00B76F26"/>
    <w:rsid w:val="00B7710D"/>
    <w:rsid w:val="00B80540"/>
    <w:rsid w:val="00B80B1F"/>
    <w:rsid w:val="00B81105"/>
    <w:rsid w:val="00B812D5"/>
    <w:rsid w:val="00B815AE"/>
    <w:rsid w:val="00B81D19"/>
    <w:rsid w:val="00B82FC6"/>
    <w:rsid w:val="00B8468A"/>
    <w:rsid w:val="00B8494E"/>
    <w:rsid w:val="00B84B03"/>
    <w:rsid w:val="00B850D6"/>
    <w:rsid w:val="00B85A64"/>
    <w:rsid w:val="00B85B9B"/>
    <w:rsid w:val="00B87E8D"/>
    <w:rsid w:val="00B93353"/>
    <w:rsid w:val="00B94AFD"/>
    <w:rsid w:val="00B95998"/>
    <w:rsid w:val="00B97115"/>
    <w:rsid w:val="00B97A56"/>
    <w:rsid w:val="00BA00CD"/>
    <w:rsid w:val="00BA096C"/>
    <w:rsid w:val="00BA0FA1"/>
    <w:rsid w:val="00BA1BB5"/>
    <w:rsid w:val="00BA313E"/>
    <w:rsid w:val="00BA4060"/>
    <w:rsid w:val="00BA5DDC"/>
    <w:rsid w:val="00BA660D"/>
    <w:rsid w:val="00BA6AA0"/>
    <w:rsid w:val="00BA74B9"/>
    <w:rsid w:val="00BB3133"/>
    <w:rsid w:val="00BB354E"/>
    <w:rsid w:val="00BB419E"/>
    <w:rsid w:val="00BB5867"/>
    <w:rsid w:val="00BC144D"/>
    <w:rsid w:val="00BC31C3"/>
    <w:rsid w:val="00BC442B"/>
    <w:rsid w:val="00BC462D"/>
    <w:rsid w:val="00BC4E23"/>
    <w:rsid w:val="00BC53E6"/>
    <w:rsid w:val="00BC7B84"/>
    <w:rsid w:val="00BC7E5C"/>
    <w:rsid w:val="00BC7E64"/>
    <w:rsid w:val="00BD04FB"/>
    <w:rsid w:val="00BD095D"/>
    <w:rsid w:val="00BD11B1"/>
    <w:rsid w:val="00BD19C5"/>
    <w:rsid w:val="00BD2B71"/>
    <w:rsid w:val="00BD4542"/>
    <w:rsid w:val="00BD4B7A"/>
    <w:rsid w:val="00BD57A3"/>
    <w:rsid w:val="00BD71E5"/>
    <w:rsid w:val="00BD78CB"/>
    <w:rsid w:val="00BE0F94"/>
    <w:rsid w:val="00BE0FE5"/>
    <w:rsid w:val="00BE454A"/>
    <w:rsid w:val="00BE5CE9"/>
    <w:rsid w:val="00BE6119"/>
    <w:rsid w:val="00BE771E"/>
    <w:rsid w:val="00BF014F"/>
    <w:rsid w:val="00BF0495"/>
    <w:rsid w:val="00BF0CBF"/>
    <w:rsid w:val="00BF2F5F"/>
    <w:rsid w:val="00BF3016"/>
    <w:rsid w:val="00BF3606"/>
    <w:rsid w:val="00BF3C8D"/>
    <w:rsid w:val="00BF562D"/>
    <w:rsid w:val="00BF6A0C"/>
    <w:rsid w:val="00BF715F"/>
    <w:rsid w:val="00BF72E1"/>
    <w:rsid w:val="00C00A04"/>
    <w:rsid w:val="00C01369"/>
    <w:rsid w:val="00C02B35"/>
    <w:rsid w:val="00C033FB"/>
    <w:rsid w:val="00C03A01"/>
    <w:rsid w:val="00C04CD8"/>
    <w:rsid w:val="00C05318"/>
    <w:rsid w:val="00C07B97"/>
    <w:rsid w:val="00C11966"/>
    <w:rsid w:val="00C11A49"/>
    <w:rsid w:val="00C135DC"/>
    <w:rsid w:val="00C149FF"/>
    <w:rsid w:val="00C22CB2"/>
    <w:rsid w:val="00C23B22"/>
    <w:rsid w:val="00C23F0D"/>
    <w:rsid w:val="00C24A96"/>
    <w:rsid w:val="00C250AA"/>
    <w:rsid w:val="00C25D63"/>
    <w:rsid w:val="00C27966"/>
    <w:rsid w:val="00C27ED2"/>
    <w:rsid w:val="00C301AE"/>
    <w:rsid w:val="00C30CD2"/>
    <w:rsid w:val="00C31C2B"/>
    <w:rsid w:val="00C31CE5"/>
    <w:rsid w:val="00C3294B"/>
    <w:rsid w:val="00C33BA1"/>
    <w:rsid w:val="00C354F1"/>
    <w:rsid w:val="00C36CD2"/>
    <w:rsid w:val="00C379AF"/>
    <w:rsid w:val="00C37BCD"/>
    <w:rsid w:val="00C406C2"/>
    <w:rsid w:val="00C40DC2"/>
    <w:rsid w:val="00C41BF7"/>
    <w:rsid w:val="00C42B75"/>
    <w:rsid w:val="00C43C5D"/>
    <w:rsid w:val="00C43D98"/>
    <w:rsid w:val="00C5043D"/>
    <w:rsid w:val="00C51794"/>
    <w:rsid w:val="00C52D8D"/>
    <w:rsid w:val="00C53937"/>
    <w:rsid w:val="00C53B18"/>
    <w:rsid w:val="00C56EA9"/>
    <w:rsid w:val="00C573AB"/>
    <w:rsid w:val="00C60F8D"/>
    <w:rsid w:val="00C61E01"/>
    <w:rsid w:val="00C645D4"/>
    <w:rsid w:val="00C6478E"/>
    <w:rsid w:val="00C64DF1"/>
    <w:rsid w:val="00C675EA"/>
    <w:rsid w:val="00C70B69"/>
    <w:rsid w:val="00C7145F"/>
    <w:rsid w:val="00C71CD6"/>
    <w:rsid w:val="00C73F74"/>
    <w:rsid w:val="00C746C7"/>
    <w:rsid w:val="00C7513D"/>
    <w:rsid w:val="00C76090"/>
    <w:rsid w:val="00C8209C"/>
    <w:rsid w:val="00C829C0"/>
    <w:rsid w:val="00C830B1"/>
    <w:rsid w:val="00C83355"/>
    <w:rsid w:val="00C83662"/>
    <w:rsid w:val="00C83DE0"/>
    <w:rsid w:val="00C84F41"/>
    <w:rsid w:val="00C879EA"/>
    <w:rsid w:val="00C90123"/>
    <w:rsid w:val="00C90C1F"/>
    <w:rsid w:val="00C9101A"/>
    <w:rsid w:val="00C92346"/>
    <w:rsid w:val="00C95289"/>
    <w:rsid w:val="00C960F1"/>
    <w:rsid w:val="00C961A5"/>
    <w:rsid w:val="00CA0936"/>
    <w:rsid w:val="00CA1C20"/>
    <w:rsid w:val="00CA26D9"/>
    <w:rsid w:val="00CA2ADB"/>
    <w:rsid w:val="00CA33AB"/>
    <w:rsid w:val="00CA3742"/>
    <w:rsid w:val="00CA3AA3"/>
    <w:rsid w:val="00CA3E56"/>
    <w:rsid w:val="00CA45CD"/>
    <w:rsid w:val="00CA5E19"/>
    <w:rsid w:val="00CA6C4C"/>
    <w:rsid w:val="00CA7795"/>
    <w:rsid w:val="00CB0454"/>
    <w:rsid w:val="00CB0626"/>
    <w:rsid w:val="00CB13D9"/>
    <w:rsid w:val="00CB1862"/>
    <w:rsid w:val="00CB1E3A"/>
    <w:rsid w:val="00CB281C"/>
    <w:rsid w:val="00CB2DA3"/>
    <w:rsid w:val="00CB31AD"/>
    <w:rsid w:val="00CB4186"/>
    <w:rsid w:val="00CB42E3"/>
    <w:rsid w:val="00CB467C"/>
    <w:rsid w:val="00CB69C3"/>
    <w:rsid w:val="00CB72AD"/>
    <w:rsid w:val="00CB75AB"/>
    <w:rsid w:val="00CB7B80"/>
    <w:rsid w:val="00CC118F"/>
    <w:rsid w:val="00CC22A9"/>
    <w:rsid w:val="00CC41CF"/>
    <w:rsid w:val="00CC524C"/>
    <w:rsid w:val="00CC6454"/>
    <w:rsid w:val="00CC682E"/>
    <w:rsid w:val="00CD0760"/>
    <w:rsid w:val="00CD0820"/>
    <w:rsid w:val="00CD3068"/>
    <w:rsid w:val="00CD37F0"/>
    <w:rsid w:val="00CD3D6D"/>
    <w:rsid w:val="00CD410A"/>
    <w:rsid w:val="00CD45B1"/>
    <w:rsid w:val="00CD4994"/>
    <w:rsid w:val="00CD49D6"/>
    <w:rsid w:val="00CD4F57"/>
    <w:rsid w:val="00CD509A"/>
    <w:rsid w:val="00CD5BFC"/>
    <w:rsid w:val="00CD6398"/>
    <w:rsid w:val="00CE09A1"/>
    <w:rsid w:val="00CE0D96"/>
    <w:rsid w:val="00CE109A"/>
    <w:rsid w:val="00CE1495"/>
    <w:rsid w:val="00CE3B81"/>
    <w:rsid w:val="00CE6225"/>
    <w:rsid w:val="00CE6838"/>
    <w:rsid w:val="00CE7873"/>
    <w:rsid w:val="00CF15A6"/>
    <w:rsid w:val="00CF62D2"/>
    <w:rsid w:val="00CF7D54"/>
    <w:rsid w:val="00D0049D"/>
    <w:rsid w:val="00D0108C"/>
    <w:rsid w:val="00D01184"/>
    <w:rsid w:val="00D052EA"/>
    <w:rsid w:val="00D05B21"/>
    <w:rsid w:val="00D05B6D"/>
    <w:rsid w:val="00D064E1"/>
    <w:rsid w:val="00D07669"/>
    <w:rsid w:val="00D1420F"/>
    <w:rsid w:val="00D14C2E"/>
    <w:rsid w:val="00D16A47"/>
    <w:rsid w:val="00D16D7F"/>
    <w:rsid w:val="00D17513"/>
    <w:rsid w:val="00D17F7B"/>
    <w:rsid w:val="00D20D22"/>
    <w:rsid w:val="00D22426"/>
    <w:rsid w:val="00D22549"/>
    <w:rsid w:val="00D2281B"/>
    <w:rsid w:val="00D23A34"/>
    <w:rsid w:val="00D23DB2"/>
    <w:rsid w:val="00D24E1D"/>
    <w:rsid w:val="00D2524D"/>
    <w:rsid w:val="00D25282"/>
    <w:rsid w:val="00D26C1A"/>
    <w:rsid w:val="00D302F8"/>
    <w:rsid w:val="00D31630"/>
    <w:rsid w:val="00D32BF6"/>
    <w:rsid w:val="00D335FA"/>
    <w:rsid w:val="00D35D93"/>
    <w:rsid w:val="00D376B6"/>
    <w:rsid w:val="00D37B93"/>
    <w:rsid w:val="00D4497C"/>
    <w:rsid w:val="00D44AF9"/>
    <w:rsid w:val="00D44C22"/>
    <w:rsid w:val="00D44F5B"/>
    <w:rsid w:val="00D45937"/>
    <w:rsid w:val="00D45D8A"/>
    <w:rsid w:val="00D46920"/>
    <w:rsid w:val="00D47877"/>
    <w:rsid w:val="00D53D7A"/>
    <w:rsid w:val="00D54E4D"/>
    <w:rsid w:val="00D550B5"/>
    <w:rsid w:val="00D5516A"/>
    <w:rsid w:val="00D553DD"/>
    <w:rsid w:val="00D55658"/>
    <w:rsid w:val="00D561DE"/>
    <w:rsid w:val="00D569C6"/>
    <w:rsid w:val="00D56F54"/>
    <w:rsid w:val="00D611A7"/>
    <w:rsid w:val="00D6254F"/>
    <w:rsid w:val="00D6326B"/>
    <w:rsid w:val="00D63CA3"/>
    <w:rsid w:val="00D652A0"/>
    <w:rsid w:val="00D658EA"/>
    <w:rsid w:val="00D66540"/>
    <w:rsid w:val="00D6746A"/>
    <w:rsid w:val="00D70AC9"/>
    <w:rsid w:val="00D70CE3"/>
    <w:rsid w:val="00D70DF1"/>
    <w:rsid w:val="00D7215B"/>
    <w:rsid w:val="00D7332C"/>
    <w:rsid w:val="00D7349C"/>
    <w:rsid w:val="00D7499F"/>
    <w:rsid w:val="00D80450"/>
    <w:rsid w:val="00D80937"/>
    <w:rsid w:val="00D80A82"/>
    <w:rsid w:val="00D81CF0"/>
    <w:rsid w:val="00D827EA"/>
    <w:rsid w:val="00D82C2D"/>
    <w:rsid w:val="00D83812"/>
    <w:rsid w:val="00D83F21"/>
    <w:rsid w:val="00D84714"/>
    <w:rsid w:val="00D851FF"/>
    <w:rsid w:val="00D854D1"/>
    <w:rsid w:val="00D8577D"/>
    <w:rsid w:val="00D85F27"/>
    <w:rsid w:val="00D86434"/>
    <w:rsid w:val="00D87F4D"/>
    <w:rsid w:val="00D90C69"/>
    <w:rsid w:val="00D90F2F"/>
    <w:rsid w:val="00D923D0"/>
    <w:rsid w:val="00D928CC"/>
    <w:rsid w:val="00D931CA"/>
    <w:rsid w:val="00D934F4"/>
    <w:rsid w:val="00D93940"/>
    <w:rsid w:val="00D94CFD"/>
    <w:rsid w:val="00D94E31"/>
    <w:rsid w:val="00D9599C"/>
    <w:rsid w:val="00D95DF0"/>
    <w:rsid w:val="00D96E58"/>
    <w:rsid w:val="00D9734D"/>
    <w:rsid w:val="00DA011F"/>
    <w:rsid w:val="00DA031B"/>
    <w:rsid w:val="00DA14F3"/>
    <w:rsid w:val="00DA1887"/>
    <w:rsid w:val="00DA3AF2"/>
    <w:rsid w:val="00DA463E"/>
    <w:rsid w:val="00DA5925"/>
    <w:rsid w:val="00DA63C0"/>
    <w:rsid w:val="00DA6C8D"/>
    <w:rsid w:val="00DA7BB0"/>
    <w:rsid w:val="00DB0D24"/>
    <w:rsid w:val="00DB2CBB"/>
    <w:rsid w:val="00DB2F7B"/>
    <w:rsid w:val="00DB31FF"/>
    <w:rsid w:val="00DB3D8A"/>
    <w:rsid w:val="00DB4691"/>
    <w:rsid w:val="00DB58DD"/>
    <w:rsid w:val="00DB6870"/>
    <w:rsid w:val="00DC00FF"/>
    <w:rsid w:val="00DC18EF"/>
    <w:rsid w:val="00DC4324"/>
    <w:rsid w:val="00DD0603"/>
    <w:rsid w:val="00DD08F3"/>
    <w:rsid w:val="00DD678D"/>
    <w:rsid w:val="00DE0032"/>
    <w:rsid w:val="00DE00A6"/>
    <w:rsid w:val="00DE0318"/>
    <w:rsid w:val="00DE0BE8"/>
    <w:rsid w:val="00DE29DF"/>
    <w:rsid w:val="00DE3B15"/>
    <w:rsid w:val="00DE4689"/>
    <w:rsid w:val="00DE6006"/>
    <w:rsid w:val="00DE65EC"/>
    <w:rsid w:val="00DF03BD"/>
    <w:rsid w:val="00DF2135"/>
    <w:rsid w:val="00E01F57"/>
    <w:rsid w:val="00E02B2D"/>
    <w:rsid w:val="00E03361"/>
    <w:rsid w:val="00E04D5A"/>
    <w:rsid w:val="00E060B5"/>
    <w:rsid w:val="00E061C7"/>
    <w:rsid w:val="00E076CA"/>
    <w:rsid w:val="00E079B5"/>
    <w:rsid w:val="00E11D1B"/>
    <w:rsid w:val="00E12771"/>
    <w:rsid w:val="00E132A5"/>
    <w:rsid w:val="00E17186"/>
    <w:rsid w:val="00E2030B"/>
    <w:rsid w:val="00E208C3"/>
    <w:rsid w:val="00E22AF3"/>
    <w:rsid w:val="00E2401D"/>
    <w:rsid w:val="00E266F0"/>
    <w:rsid w:val="00E273EE"/>
    <w:rsid w:val="00E31845"/>
    <w:rsid w:val="00E31D19"/>
    <w:rsid w:val="00E3215A"/>
    <w:rsid w:val="00E325F5"/>
    <w:rsid w:val="00E32EA6"/>
    <w:rsid w:val="00E353DE"/>
    <w:rsid w:val="00E41D64"/>
    <w:rsid w:val="00E41DBC"/>
    <w:rsid w:val="00E50800"/>
    <w:rsid w:val="00E517DE"/>
    <w:rsid w:val="00E52661"/>
    <w:rsid w:val="00E52EE6"/>
    <w:rsid w:val="00E5462B"/>
    <w:rsid w:val="00E55182"/>
    <w:rsid w:val="00E55243"/>
    <w:rsid w:val="00E553C6"/>
    <w:rsid w:val="00E55490"/>
    <w:rsid w:val="00E569B8"/>
    <w:rsid w:val="00E60E23"/>
    <w:rsid w:val="00E61073"/>
    <w:rsid w:val="00E64035"/>
    <w:rsid w:val="00E643B6"/>
    <w:rsid w:val="00E70200"/>
    <w:rsid w:val="00E71169"/>
    <w:rsid w:val="00E7208F"/>
    <w:rsid w:val="00E738AF"/>
    <w:rsid w:val="00E762BA"/>
    <w:rsid w:val="00E76FD7"/>
    <w:rsid w:val="00E81C2D"/>
    <w:rsid w:val="00E84D51"/>
    <w:rsid w:val="00E84DBB"/>
    <w:rsid w:val="00E857B7"/>
    <w:rsid w:val="00E86CA3"/>
    <w:rsid w:val="00E92892"/>
    <w:rsid w:val="00E9334C"/>
    <w:rsid w:val="00E94219"/>
    <w:rsid w:val="00E945A4"/>
    <w:rsid w:val="00E97468"/>
    <w:rsid w:val="00EA29B3"/>
    <w:rsid w:val="00EA3891"/>
    <w:rsid w:val="00EA4038"/>
    <w:rsid w:val="00EA4543"/>
    <w:rsid w:val="00EA4976"/>
    <w:rsid w:val="00EA7722"/>
    <w:rsid w:val="00EB23D0"/>
    <w:rsid w:val="00EB2406"/>
    <w:rsid w:val="00EB5207"/>
    <w:rsid w:val="00EB7B9C"/>
    <w:rsid w:val="00EC193C"/>
    <w:rsid w:val="00EC1DFA"/>
    <w:rsid w:val="00EC1E0C"/>
    <w:rsid w:val="00EC3222"/>
    <w:rsid w:val="00EC36C2"/>
    <w:rsid w:val="00EC4374"/>
    <w:rsid w:val="00EC4FDC"/>
    <w:rsid w:val="00ED165B"/>
    <w:rsid w:val="00ED21E4"/>
    <w:rsid w:val="00ED356B"/>
    <w:rsid w:val="00ED3C1C"/>
    <w:rsid w:val="00ED49BE"/>
    <w:rsid w:val="00ED6904"/>
    <w:rsid w:val="00ED73F6"/>
    <w:rsid w:val="00ED7D4C"/>
    <w:rsid w:val="00EE2099"/>
    <w:rsid w:val="00EE2CAB"/>
    <w:rsid w:val="00EE3974"/>
    <w:rsid w:val="00EE42A3"/>
    <w:rsid w:val="00EE4703"/>
    <w:rsid w:val="00EE6634"/>
    <w:rsid w:val="00EE6859"/>
    <w:rsid w:val="00EE724B"/>
    <w:rsid w:val="00EF04FF"/>
    <w:rsid w:val="00EF1489"/>
    <w:rsid w:val="00EF20C5"/>
    <w:rsid w:val="00EF4C72"/>
    <w:rsid w:val="00EF5B63"/>
    <w:rsid w:val="00F01525"/>
    <w:rsid w:val="00F01CFA"/>
    <w:rsid w:val="00F027C9"/>
    <w:rsid w:val="00F0336B"/>
    <w:rsid w:val="00F0442D"/>
    <w:rsid w:val="00F04CDE"/>
    <w:rsid w:val="00F06814"/>
    <w:rsid w:val="00F10059"/>
    <w:rsid w:val="00F104EB"/>
    <w:rsid w:val="00F11526"/>
    <w:rsid w:val="00F11840"/>
    <w:rsid w:val="00F12096"/>
    <w:rsid w:val="00F1319C"/>
    <w:rsid w:val="00F13732"/>
    <w:rsid w:val="00F14F82"/>
    <w:rsid w:val="00F15E95"/>
    <w:rsid w:val="00F178DC"/>
    <w:rsid w:val="00F204E2"/>
    <w:rsid w:val="00F22505"/>
    <w:rsid w:val="00F23595"/>
    <w:rsid w:val="00F24C1D"/>
    <w:rsid w:val="00F26B9C"/>
    <w:rsid w:val="00F26DF6"/>
    <w:rsid w:val="00F26EE0"/>
    <w:rsid w:val="00F27D9A"/>
    <w:rsid w:val="00F27E59"/>
    <w:rsid w:val="00F31B1F"/>
    <w:rsid w:val="00F321DF"/>
    <w:rsid w:val="00F32715"/>
    <w:rsid w:val="00F336D5"/>
    <w:rsid w:val="00F33AE4"/>
    <w:rsid w:val="00F35A98"/>
    <w:rsid w:val="00F36930"/>
    <w:rsid w:val="00F45547"/>
    <w:rsid w:val="00F51065"/>
    <w:rsid w:val="00F529F0"/>
    <w:rsid w:val="00F53A46"/>
    <w:rsid w:val="00F54B7E"/>
    <w:rsid w:val="00F54E81"/>
    <w:rsid w:val="00F6015C"/>
    <w:rsid w:val="00F615D3"/>
    <w:rsid w:val="00F621AA"/>
    <w:rsid w:val="00F6230D"/>
    <w:rsid w:val="00F6375D"/>
    <w:rsid w:val="00F640F3"/>
    <w:rsid w:val="00F641A5"/>
    <w:rsid w:val="00F64BDE"/>
    <w:rsid w:val="00F656C4"/>
    <w:rsid w:val="00F66DC2"/>
    <w:rsid w:val="00F66EFC"/>
    <w:rsid w:val="00F679B6"/>
    <w:rsid w:val="00F67CAB"/>
    <w:rsid w:val="00F702DA"/>
    <w:rsid w:val="00F718EA"/>
    <w:rsid w:val="00F732DE"/>
    <w:rsid w:val="00F73939"/>
    <w:rsid w:val="00F75AD6"/>
    <w:rsid w:val="00F76D80"/>
    <w:rsid w:val="00F775BD"/>
    <w:rsid w:val="00F8095D"/>
    <w:rsid w:val="00F81A76"/>
    <w:rsid w:val="00F81F61"/>
    <w:rsid w:val="00F82A2B"/>
    <w:rsid w:val="00F82B07"/>
    <w:rsid w:val="00F8301B"/>
    <w:rsid w:val="00F831B7"/>
    <w:rsid w:val="00F83DE6"/>
    <w:rsid w:val="00F83EE6"/>
    <w:rsid w:val="00F841BB"/>
    <w:rsid w:val="00F84C74"/>
    <w:rsid w:val="00F85393"/>
    <w:rsid w:val="00F85D00"/>
    <w:rsid w:val="00F872BF"/>
    <w:rsid w:val="00F915E4"/>
    <w:rsid w:val="00F9235E"/>
    <w:rsid w:val="00F92D4D"/>
    <w:rsid w:val="00F9691C"/>
    <w:rsid w:val="00F96AD7"/>
    <w:rsid w:val="00F96F37"/>
    <w:rsid w:val="00FA0B58"/>
    <w:rsid w:val="00FA0D47"/>
    <w:rsid w:val="00FA127A"/>
    <w:rsid w:val="00FA198F"/>
    <w:rsid w:val="00FA3212"/>
    <w:rsid w:val="00FA4894"/>
    <w:rsid w:val="00FA4CE9"/>
    <w:rsid w:val="00FA53B0"/>
    <w:rsid w:val="00FA6151"/>
    <w:rsid w:val="00FB0177"/>
    <w:rsid w:val="00FB274E"/>
    <w:rsid w:val="00FB326B"/>
    <w:rsid w:val="00FB7EDA"/>
    <w:rsid w:val="00FC0514"/>
    <w:rsid w:val="00FC14EB"/>
    <w:rsid w:val="00FC7112"/>
    <w:rsid w:val="00FC7A7F"/>
    <w:rsid w:val="00FC7ED4"/>
    <w:rsid w:val="00FD0D5B"/>
    <w:rsid w:val="00FD104B"/>
    <w:rsid w:val="00FD2FB6"/>
    <w:rsid w:val="00FD3384"/>
    <w:rsid w:val="00FD3888"/>
    <w:rsid w:val="00FD4BB8"/>
    <w:rsid w:val="00FD6BDC"/>
    <w:rsid w:val="00FD7003"/>
    <w:rsid w:val="00FD7A23"/>
    <w:rsid w:val="00FE20C0"/>
    <w:rsid w:val="00FE3503"/>
    <w:rsid w:val="00FE4137"/>
    <w:rsid w:val="00FE4188"/>
    <w:rsid w:val="00FE431C"/>
    <w:rsid w:val="00FE46D9"/>
    <w:rsid w:val="00FE4B35"/>
    <w:rsid w:val="00FE79FE"/>
    <w:rsid w:val="00FF0194"/>
    <w:rsid w:val="00FF1779"/>
    <w:rsid w:val="00FF1806"/>
    <w:rsid w:val="00FF45D5"/>
    <w:rsid w:val="00FF5AEE"/>
    <w:rsid w:val="00FF6263"/>
    <w:rsid w:val="00FF6499"/>
    <w:rsid w:val="00FF7A12"/>
    <w:rsid w:val="00FF7FC9"/>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2289"/>
    <o:shapelayout v:ext="edit">
      <o:idmap v:ext="edit" data="1"/>
    </o:shapelayout>
  </w:shapeDefaults>
  <w:decimalSymbol w:val="."/>
  <w:listSeparator w:val=","/>
  <w15:docId w15:val="{726408A6-AB2E-4A8C-B77A-A3E1C052798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GB" w:eastAsia="zh-CN"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qFormat="1"/>
    <w:lsdException w:name="toc 2" w:semiHidden="1" w:uiPriority="39" w:unhideWhenUsed="1" w:qFormat="1"/>
    <w:lsdException w:name="toc 3" w:semiHidden="1" w:uiPriority="39" w:unhideWhenUsed="1" w:qFormat="1"/>
    <w:lsdException w:name="toc 4" w:semiHidden="1" w:uiPriority="39" w:unhideWhenUsed="1" w:qFormat="1"/>
    <w:lsdException w:name="toc 5" w:semiHidden="1" w:unhideWhenUsed="1" w:qFormat="1"/>
    <w:lsdException w:name="toc 6" w:semiHidden="1" w:unhideWhenUsed="1" w:qFormat="1"/>
    <w:lsdException w:name="toc 7" w:semiHidden="1" w:unhideWhenUsed="1" w:qFormat="1"/>
    <w:lsdException w:name="toc 8" w:semiHidden="1" w:unhideWhenUsed="1" w:qFormat="1"/>
    <w:lsdException w:name="toc 9" w:semiHidden="1" w:unhideWhenUsed="1" w:qFormat="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iPriority="99"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17C19"/>
    <w:pPr>
      <w:jc w:val="both"/>
    </w:pPr>
    <w:rPr>
      <w:sz w:val="24"/>
      <w:szCs w:val="24"/>
      <w:lang w:eastAsia="en-US"/>
    </w:rPr>
  </w:style>
  <w:style w:type="paragraph" w:styleId="Heading1">
    <w:name w:val="heading 1"/>
    <w:aliases w:val="MOVE-it 1"/>
    <w:basedOn w:val="Normal"/>
    <w:next w:val="Normal"/>
    <w:link w:val="Heading1Char"/>
    <w:qFormat/>
    <w:rsid w:val="00B114E3"/>
    <w:pPr>
      <w:keepNext/>
      <w:spacing w:before="240" w:after="60"/>
      <w:outlineLvl w:val="0"/>
    </w:pPr>
    <w:rPr>
      <w:rFonts w:cs="Arial"/>
      <w:b/>
      <w:bCs/>
      <w:kern w:val="32"/>
      <w:sz w:val="32"/>
      <w:szCs w:val="32"/>
    </w:rPr>
  </w:style>
  <w:style w:type="paragraph" w:styleId="Heading2">
    <w:name w:val="heading 2"/>
    <w:aliases w:val="heading 2"/>
    <w:basedOn w:val="Normal"/>
    <w:next w:val="Normal"/>
    <w:link w:val="Heading2Char"/>
    <w:qFormat/>
    <w:rsid w:val="00E17186"/>
    <w:pPr>
      <w:keepNext/>
      <w:numPr>
        <w:numId w:val="5"/>
      </w:numPr>
      <w:spacing w:before="240" w:after="120"/>
      <w:outlineLvl w:val="1"/>
    </w:pPr>
    <w:rPr>
      <w:rFonts w:cs="Arial"/>
      <w:b/>
      <w:bCs/>
      <w:iCs/>
      <w:sz w:val="28"/>
      <w:szCs w:val="28"/>
      <w:lang w:eastAsia="en-GB"/>
    </w:rPr>
  </w:style>
  <w:style w:type="paragraph" w:styleId="Heading3">
    <w:name w:val="heading 3"/>
    <w:aliases w:val="heading 3"/>
    <w:basedOn w:val="Normal"/>
    <w:next w:val="Normal"/>
    <w:qFormat/>
    <w:rsid w:val="0016458C"/>
    <w:pPr>
      <w:keepNext/>
      <w:numPr>
        <w:ilvl w:val="1"/>
        <w:numId w:val="6"/>
      </w:numPr>
      <w:spacing w:before="120" w:after="120"/>
      <w:outlineLvl w:val="2"/>
    </w:pPr>
    <w:rPr>
      <w:rFonts w:cs="Arial"/>
      <w:b/>
      <w:bCs/>
      <w:szCs w:val="26"/>
    </w:rPr>
  </w:style>
  <w:style w:type="paragraph" w:styleId="Heading4">
    <w:name w:val="heading 4"/>
    <w:aliases w:val="heading 4"/>
    <w:basedOn w:val="Normal"/>
    <w:next w:val="BodyText"/>
    <w:qFormat/>
    <w:rsid w:val="00B01652"/>
    <w:pPr>
      <w:keepNext/>
      <w:numPr>
        <w:ilvl w:val="2"/>
        <w:numId w:val="5"/>
      </w:numPr>
      <w:spacing w:before="240" w:after="120"/>
      <w:outlineLvl w:val="3"/>
    </w:pPr>
    <w:rPr>
      <w:b/>
      <w:kern w:val="28"/>
      <w:szCs w:val="20"/>
    </w:rPr>
  </w:style>
  <w:style w:type="paragraph" w:styleId="Heading5">
    <w:name w:val="heading 5"/>
    <w:basedOn w:val="Normal"/>
    <w:next w:val="BodyText"/>
    <w:qFormat/>
    <w:rsid w:val="00523EC3"/>
    <w:pPr>
      <w:keepNext/>
      <w:spacing w:before="240" w:after="120"/>
      <w:outlineLvl w:val="4"/>
    </w:pPr>
    <w:rPr>
      <w:b/>
      <w:kern w:val="28"/>
      <w:szCs w:val="20"/>
    </w:rPr>
  </w:style>
  <w:style w:type="paragraph" w:styleId="Heading6">
    <w:name w:val="heading 6"/>
    <w:aliases w:val="TRL Appendix Heading Level 1"/>
    <w:basedOn w:val="Normal"/>
    <w:next w:val="BodyText"/>
    <w:qFormat/>
    <w:rsid w:val="008353E1"/>
    <w:pPr>
      <w:keepNext/>
      <w:numPr>
        <w:ilvl w:val="5"/>
        <w:numId w:val="5"/>
      </w:numPr>
      <w:spacing w:before="120" w:after="80"/>
      <w:outlineLvl w:val="5"/>
    </w:pPr>
    <w:rPr>
      <w:b/>
      <w:i/>
      <w:kern w:val="28"/>
      <w:szCs w:val="20"/>
    </w:rPr>
  </w:style>
  <w:style w:type="paragraph" w:styleId="Heading7">
    <w:name w:val="heading 7"/>
    <w:aliases w:val="TRL Appendix Heading Level 2"/>
    <w:basedOn w:val="Normal"/>
    <w:next w:val="BodyText"/>
    <w:qFormat/>
    <w:rsid w:val="008353E1"/>
    <w:pPr>
      <w:keepNext/>
      <w:numPr>
        <w:ilvl w:val="6"/>
        <w:numId w:val="5"/>
      </w:numPr>
      <w:spacing w:before="80" w:after="60"/>
      <w:outlineLvl w:val="6"/>
    </w:pPr>
    <w:rPr>
      <w:b/>
      <w:kern w:val="28"/>
      <w:szCs w:val="20"/>
    </w:rPr>
  </w:style>
  <w:style w:type="paragraph" w:styleId="Heading8">
    <w:name w:val="heading 8"/>
    <w:aliases w:val="TRL Appendix Heading Level 3"/>
    <w:basedOn w:val="Normal"/>
    <w:next w:val="BodyText"/>
    <w:qFormat/>
    <w:rsid w:val="008353E1"/>
    <w:pPr>
      <w:keepNext/>
      <w:numPr>
        <w:ilvl w:val="7"/>
        <w:numId w:val="5"/>
      </w:numPr>
      <w:spacing w:before="80" w:after="60"/>
      <w:outlineLvl w:val="7"/>
    </w:pPr>
    <w:rPr>
      <w:b/>
      <w:i/>
      <w:kern w:val="28"/>
      <w:szCs w:val="20"/>
    </w:rPr>
  </w:style>
  <w:style w:type="paragraph" w:styleId="Heading9">
    <w:name w:val="heading 9"/>
    <w:aliases w:val="TRL Appendix Heading Level 4"/>
    <w:basedOn w:val="Normal"/>
    <w:next w:val="BodyText"/>
    <w:qFormat/>
    <w:rsid w:val="008353E1"/>
    <w:pPr>
      <w:keepNext/>
      <w:numPr>
        <w:ilvl w:val="8"/>
        <w:numId w:val="5"/>
      </w:numPr>
      <w:spacing w:before="80" w:after="60"/>
      <w:outlineLvl w:val="8"/>
    </w:pPr>
    <w:rPr>
      <w:b/>
      <w:i/>
      <w:kern w:val="28"/>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MOVE-it 1 Char"/>
    <w:link w:val="Heading1"/>
    <w:rsid w:val="008353E1"/>
    <w:rPr>
      <w:rFonts w:ascii="Arial" w:hAnsi="Arial" w:cs="Arial"/>
      <w:b/>
      <w:bCs/>
      <w:kern w:val="32"/>
      <w:sz w:val="32"/>
      <w:szCs w:val="32"/>
      <w:lang w:eastAsia="en-US"/>
    </w:rPr>
  </w:style>
  <w:style w:type="character" w:customStyle="1" w:styleId="Heading2Char">
    <w:name w:val="Heading 2 Char"/>
    <w:aliases w:val="heading 2 Char"/>
    <w:link w:val="Heading2"/>
    <w:rsid w:val="00E17186"/>
    <w:rPr>
      <w:rFonts w:cs="Arial"/>
      <w:b/>
      <w:bCs/>
      <w:iCs/>
      <w:sz w:val="28"/>
      <w:szCs w:val="28"/>
      <w:lang w:eastAsia="en-GB"/>
    </w:rPr>
  </w:style>
  <w:style w:type="paragraph" w:styleId="BodyText">
    <w:name w:val="Body Text"/>
    <w:basedOn w:val="Normal"/>
    <w:link w:val="BodyTextChar"/>
    <w:rsid w:val="008353E1"/>
    <w:pPr>
      <w:spacing w:after="240"/>
    </w:pPr>
    <w:rPr>
      <w:szCs w:val="20"/>
    </w:rPr>
  </w:style>
  <w:style w:type="paragraph" w:styleId="BalloonText">
    <w:name w:val="Balloon Text"/>
    <w:basedOn w:val="Normal"/>
    <w:semiHidden/>
    <w:rsid w:val="00913339"/>
    <w:rPr>
      <w:rFonts w:ascii="Tahoma" w:hAnsi="Tahoma" w:cs="Tahoma"/>
      <w:sz w:val="16"/>
      <w:szCs w:val="16"/>
    </w:rPr>
  </w:style>
  <w:style w:type="paragraph" w:customStyle="1" w:styleId="FigureCaption">
    <w:name w:val="Figure Caption"/>
    <w:basedOn w:val="Caption"/>
    <w:qFormat/>
    <w:rsid w:val="005941EB"/>
    <w:pPr>
      <w:jc w:val="center"/>
    </w:pPr>
  </w:style>
  <w:style w:type="paragraph" w:styleId="Footer">
    <w:name w:val="footer"/>
    <w:basedOn w:val="Normal"/>
    <w:link w:val="FooterChar"/>
    <w:rsid w:val="007A3C7B"/>
    <w:pPr>
      <w:tabs>
        <w:tab w:val="center" w:pos="4320"/>
        <w:tab w:val="right" w:pos="8640"/>
      </w:tabs>
    </w:pPr>
  </w:style>
  <w:style w:type="character" w:styleId="PageNumber">
    <w:name w:val="page number"/>
    <w:basedOn w:val="DefaultParagraphFont"/>
    <w:rsid w:val="007A3C7B"/>
  </w:style>
  <w:style w:type="character" w:styleId="Hyperlink">
    <w:name w:val="Hyperlink"/>
    <w:uiPriority w:val="99"/>
    <w:rsid w:val="00B114E3"/>
    <w:rPr>
      <w:strike w:val="0"/>
      <w:dstrike w:val="0"/>
      <w:color w:val="246CCE"/>
      <w:u w:val="none"/>
      <w:effect w:val="none"/>
    </w:rPr>
  </w:style>
  <w:style w:type="paragraph" w:styleId="NormalWeb">
    <w:name w:val="Normal (Web)"/>
    <w:basedOn w:val="Normal"/>
    <w:uiPriority w:val="99"/>
    <w:rsid w:val="00B114E3"/>
    <w:pPr>
      <w:spacing w:before="100" w:beforeAutospacing="1" w:after="100" w:afterAutospacing="1"/>
      <w:jc w:val="left"/>
    </w:pPr>
  </w:style>
  <w:style w:type="paragraph" w:customStyle="1" w:styleId="teaser">
    <w:name w:val="teaser"/>
    <w:basedOn w:val="Normal"/>
    <w:rsid w:val="00B114E3"/>
    <w:pPr>
      <w:spacing w:before="100" w:beforeAutospacing="1" w:after="100" w:afterAutospacing="1" w:line="307" w:lineRule="atLeast"/>
      <w:jc w:val="left"/>
    </w:pPr>
    <w:rPr>
      <w:color w:val="333333"/>
      <w:sz w:val="29"/>
      <w:szCs w:val="29"/>
    </w:rPr>
  </w:style>
  <w:style w:type="character" w:customStyle="1" w:styleId="captoned-imageright">
    <w:name w:val="captoned-image right"/>
    <w:basedOn w:val="DefaultParagraphFont"/>
    <w:rsid w:val="00B114E3"/>
  </w:style>
  <w:style w:type="paragraph" w:customStyle="1" w:styleId="AttentionLine">
    <w:name w:val="Attention Line"/>
    <w:basedOn w:val="BodyText"/>
    <w:rsid w:val="008353E1"/>
    <w:pPr>
      <w:spacing w:after="160"/>
    </w:pPr>
    <w:rPr>
      <w:b/>
      <w:i/>
    </w:rPr>
  </w:style>
  <w:style w:type="paragraph" w:customStyle="1" w:styleId="BlockQuotation">
    <w:name w:val="Block Quotation"/>
    <w:basedOn w:val="BodyText"/>
    <w:rsid w:val="008353E1"/>
    <w:pPr>
      <w:keepLines/>
      <w:spacing w:after="160"/>
      <w:ind w:left="720" w:right="720"/>
    </w:pPr>
    <w:rPr>
      <w:i/>
    </w:rPr>
  </w:style>
  <w:style w:type="paragraph" w:customStyle="1" w:styleId="BlockQuotationFirst">
    <w:name w:val="Block Quotation First"/>
    <w:basedOn w:val="BlockQuotation"/>
    <w:next w:val="BlockQuotation"/>
    <w:rsid w:val="008353E1"/>
    <w:pPr>
      <w:spacing w:before="120"/>
    </w:pPr>
  </w:style>
  <w:style w:type="paragraph" w:customStyle="1" w:styleId="BlockQuotationLast">
    <w:name w:val="Block Quotation Last"/>
    <w:basedOn w:val="BlockQuotation"/>
    <w:next w:val="BodyText"/>
    <w:rsid w:val="008353E1"/>
    <w:pPr>
      <w:spacing w:after="240"/>
    </w:pPr>
  </w:style>
  <w:style w:type="paragraph" w:styleId="BodyTextIndent">
    <w:name w:val="Body Text Indent"/>
    <w:basedOn w:val="BodyText"/>
    <w:link w:val="BodyTextIndentChar"/>
    <w:rsid w:val="008353E1"/>
    <w:pPr>
      <w:ind w:left="360"/>
    </w:pPr>
  </w:style>
  <w:style w:type="paragraph" w:customStyle="1" w:styleId="BodyTextKeep">
    <w:name w:val="Body Text Keep"/>
    <w:basedOn w:val="BodyText"/>
    <w:rsid w:val="008353E1"/>
    <w:pPr>
      <w:keepNext/>
    </w:pPr>
  </w:style>
  <w:style w:type="paragraph" w:styleId="Caption">
    <w:name w:val="caption"/>
    <w:basedOn w:val="Normal"/>
    <w:next w:val="BodyText"/>
    <w:uiPriority w:val="35"/>
    <w:qFormat/>
    <w:rsid w:val="008353E1"/>
    <w:pPr>
      <w:spacing w:before="120" w:after="160"/>
    </w:pPr>
    <w:rPr>
      <w:i/>
      <w:szCs w:val="20"/>
    </w:rPr>
  </w:style>
  <w:style w:type="paragraph" w:customStyle="1" w:styleId="ChapterLabel">
    <w:name w:val="Chapter Label"/>
    <w:basedOn w:val="Normal"/>
    <w:next w:val="Normal"/>
    <w:rsid w:val="008353E1"/>
    <w:pPr>
      <w:keepNext/>
      <w:spacing w:before="360"/>
      <w:jc w:val="center"/>
    </w:pPr>
    <w:rPr>
      <w:b/>
      <w:kern w:val="28"/>
      <w:szCs w:val="20"/>
      <w:u w:val="single"/>
    </w:rPr>
  </w:style>
  <w:style w:type="paragraph" w:customStyle="1" w:styleId="ChapterSubtitle">
    <w:name w:val="Chapter Subtitle"/>
    <w:basedOn w:val="Normal"/>
    <w:next w:val="BodyText"/>
    <w:rsid w:val="008353E1"/>
    <w:pPr>
      <w:keepNext/>
      <w:keepLines/>
      <w:spacing w:before="360" w:after="360"/>
      <w:jc w:val="center"/>
    </w:pPr>
    <w:rPr>
      <w:i/>
      <w:kern w:val="28"/>
      <w:sz w:val="28"/>
      <w:szCs w:val="20"/>
    </w:rPr>
  </w:style>
  <w:style w:type="paragraph" w:customStyle="1" w:styleId="ChapterTitle">
    <w:name w:val="Chapter Title"/>
    <w:basedOn w:val="Normal"/>
    <w:next w:val="ChapterSubtitle"/>
    <w:rsid w:val="008353E1"/>
    <w:pPr>
      <w:keepNext/>
      <w:keepLines/>
      <w:spacing w:before="600"/>
      <w:jc w:val="center"/>
    </w:pPr>
    <w:rPr>
      <w:b/>
      <w:kern w:val="28"/>
      <w:sz w:val="32"/>
      <w:szCs w:val="20"/>
    </w:rPr>
  </w:style>
  <w:style w:type="paragraph" w:styleId="Date">
    <w:name w:val="Date"/>
    <w:basedOn w:val="BodyText"/>
    <w:rsid w:val="008353E1"/>
    <w:pPr>
      <w:spacing w:before="480"/>
    </w:pPr>
    <w:rPr>
      <w:b/>
    </w:rPr>
  </w:style>
  <w:style w:type="paragraph" w:customStyle="1" w:styleId="DocumentLabel">
    <w:name w:val="Document Label"/>
    <w:basedOn w:val="Normal"/>
    <w:rsid w:val="008353E1"/>
    <w:pPr>
      <w:keepNext/>
      <w:spacing w:before="240" w:after="360"/>
    </w:pPr>
    <w:rPr>
      <w:b/>
      <w:kern w:val="28"/>
      <w:sz w:val="36"/>
      <w:szCs w:val="20"/>
    </w:rPr>
  </w:style>
  <w:style w:type="character" w:styleId="Emphasis">
    <w:name w:val="Emphasis"/>
    <w:rsid w:val="008353E1"/>
    <w:rPr>
      <w:i/>
    </w:rPr>
  </w:style>
  <w:style w:type="paragraph" w:customStyle="1" w:styleId="FooterEven">
    <w:name w:val="Footer Even"/>
    <w:basedOn w:val="Footer"/>
    <w:rsid w:val="008353E1"/>
    <w:pPr>
      <w:tabs>
        <w:tab w:val="clear" w:pos="4320"/>
        <w:tab w:val="clear" w:pos="8640"/>
        <w:tab w:val="right" w:pos="8505"/>
      </w:tabs>
    </w:pPr>
    <w:rPr>
      <w:sz w:val="20"/>
      <w:szCs w:val="20"/>
    </w:rPr>
  </w:style>
  <w:style w:type="paragraph" w:customStyle="1" w:styleId="FooterFirst">
    <w:name w:val="Footer First"/>
    <w:basedOn w:val="Footer"/>
    <w:rsid w:val="008353E1"/>
    <w:pPr>
      <w:tabs>
        <w:tab w:val="clear" w:pos="4320"/>
        <w:tab w:val="clear" w:pos="8640"/>
        <w:tab w:val="right" w:pos="8505"/>
      </w:tabs>
      <w:jc w:val="center"/>
    </w:pPr>
    <w:rPr>
      <w:sz w:val="20"/>
      <w:szCs w:val="20"/>
    </w:rPr>
  </w:style>
  <w:style w:type="paragraph" w:customStyle="1" w:styleId="FooterOdd">
    <w:name w:val="Footer Odd"/>
    <w:basedOn w:val="Footer"/>
    <w:rsid w:val="008353E1"/>
    <w:pPr>
      <w:tabs>
        <w:tab w:val="clear" w:pos="4320"/>
        <w:tab w:val="clear" w:pos="8640"/>
        <w:tab w:val="right" w:pos="0"/>
        <w:tab w:val="right" w:pos="8505"/>
      </w:tabs>
      <w:jc w:val="right"/>
    </w:pPr>
    <w:rPr>
      <w:sz w:val="20"/>
      <w:szCs w:val="20"/>
    </w:rPr>
  </w:style>
  <w:style w:type="paragraph" w:customStyle="1" w:styleId="FootnoteBase">
    <w:name w:val="Footnote Base"/>
    <w:basedOn w:val="Normal"/>
    <w:rsid w:val="008353E1"/>
    <w:pPr>
      <w:tabs>
        <w:tab w:val="left" w:pos="187"/>
      </w:tabs>
      <w:spacing w:line="220" w:lineRule="exact"/>
      <w:ind w:left="187" w:hanging="187"/>
    </w:pPr>
    <w:rPr>
      <w:sz w:val="18"/>
      <w:szCs w:val="20"/>
    </w:rPr>
  </w:style>
  <w:style w:type="paragraph" w:styleId="Header">
    <w:name w:val="header"/>
    <w:basedOn w:val="Normal"/>
    <w:link w:val="HeaderChar"/>
    <w:rsid w:val="008353E1"/>
    <w:pPr>
      <w:keepLines/>
      <w:tabs>
        <w:tab w:val="right" w:pos="2835"/>
        <w:tab w:val="right" w:pos="5670"/>
        <w:tab w:val="right" w:pos="8505"/>
      </w:tabs>
    </w:pPr>
    <w:rPr>
      <w:sz w:val="16"/>
      <w:szCs w:val="20"/>
    </w:rPr>
  </w:style>
  <w:style w:type="character" w:customStyle="1" w:styleId="HeaderChar">
    <w:name w:val="Header Char"/>
    <w:link w:val="Header"/>
    <w:rsid w:val="008353E1"/>
    <w:rPr>
      <w:rFonts w:ascii="Arial" w:hAnsi="Arial"/>
      <w:sz w:val="16"/>
      <w:lang w:val="en-GB" w:eastAsia="en-US" w:bidi="ar-SA"/>
    </w:rPr>
  </w:style>
  <w:style w:type="paragraph" w:customStyle="1" w:styleId="HeaderBase">
    <w:name w:val="Header Base"/>
    <w:basedOn w:val="Normal"/>
    <w:rsid w:val="008353E1"/>
    <w:pPr>
      <w:keepLines/>
      <w:tabs>
        <w:tab w:val="center" w:pos="4320"/>
        <w:tab w:val="right" w:pos="8640"/>
      </w:tabs>
    </w:pPr>
    <w:rPr>
      <w:szCs w:val="20"/>
    </w:rPr>
  </w:style>
  <w:style w:type="paragraph" w:customStyle="1" w:styleId="HeaderEven">
    <w:name w:val="Header Even"/>
    <w:basedOn w:val="Header"/>
    <w:rsid w:val="008353E1"/>
  </w:style>
  <w:style w:type="paragraph" w:customStyle="1" w:styleId="HeaderFirst">
    <w:name w:val="Header First"/>
    <w:basedOn w:val="Header"/>
    <w:rsid w:val="008353E1"/>
    <w:pPr>
      <w:jc w:val="center"/>
    </w:pPr>
  </w:style>
  <w:style w:type="paragraph" w:customStyle="1" w:styleId="HeaderOdd">
    <w:name w:val="Header Odd"/>
    <w:basedOn w:val="Header"/>
    <w:rsid w:val="008353E1"/>
    <w:pPr>
      <w:tabs>
        <w:tab w:val="right" w:pos="0"/>
      </w:tabs>
      <w:jc w:val="right"/>
    </w:pPr>
  </w:style>
  <w:style w:type="paragraph" w:customStyle="1" w:styleId="HeadingBase">
    <w:name w:val="Heading Base"/>
    <w:basedOn w:val="Normal"/>
    <w:next w:val="BodyText"/>
    <w:rsid w:val="008353E1"/>
    <w:pPr>
      <w:keepNext/>
      <w:keepLines/>
      <w:spacing w:before="240" w:after="120"/>
    </w:pPr>
    <w:rPr>
      <w:b/>
      <w:kern w:val="28"/>
      <w:sz w:val="36"/>
      <w:szCs w:val="20"/>
    </w:rPr>
  </w:style>
  <w:style w:type="paragraph" w:customStyle="1" w:styleId="IndexBase">
    <w:name w:val="Index Base"/>
    <w:basedOn w:val="Normal"/>
    <w:rsid w:val="008353E1"/>
    <w:pPr>
      <w:tabs>
        <w:tab w:val="right" w:leader="dot" w:pos="3960"/>
      </w:tabs>
      <w:ind w:left="720" w:hanging="720"/>
    </w:pPr>
    <w:rPr>
      <w:szCs w:val="20"/>
    </w:rPr>
  </w:style>
  <w:style w:type="character" w:customStyle="1" w:styleId="Lead-inEmphasis">
    <w:name w:val="Lead-in Emphasis"/>
    <w:rsid w:val="008353E1"/>
    <w:rPr>
      <w:b/>
      <w:i/>
    </w:rPr>
  </w:style>
  <w:style w:type="character" w:styleId="LineNumber">
    <w:name w:val="line number"/>
    <w:rsid w:val="008353E1"/>
    <w:rPr>
      <w:rFonts w:ascii="Arial" w:hAnsi="Arial"/>
      <w:sz w:val="18"/>
    </w:rPr>
  </w:style>
  <w:style w:type="paragraph" w:styleId="List">
    <w:name w:val="List"/>
    <w:basedOn w:val="BodyText"/>
    <w:rsid w:val="008353E1"/>
    <w:pPr>
      <w:tabs>
        <w:tab w:val="left" w:pos="720"/>
      </w:tabs>
      <w:spacing w:after="80"/>
      <w:ind w:left="720" w:hanging="360"/>
    </w:pPr>
  </w:style>
  <w:style w:type="paragraph" w:styleId="List2">
    <w:name w:val="List 2"/>
    <w:basedOn w:val="List"/>
    <w:rsid w:val="008353E1"/>
    <w:pPr>
      <w:tabs>
        <w:tab w:val="clear" w:pos="720"/>
        <w:tab w:val="left" w:pos="1080"/>
      </w:tabs>
      <w:ind w:left="1080"/>
    </w:pPr>
  </w:style>
  <w:style w:type="paragraph" w:styleId="List3">
    <w:name w:val="List 3"/>
    <w:basedOn w:val="List"/>
    <w:rsid w:val="008353E1"/>
    <w:pPr>
      <w:tabs>
        <w:tab w:val="clear" w:pos="720"/>
        <w:tab w:val="left" w:pos="1440"/>
      </w:tabs>
      <w:ind w:left="1440"/>
    </w:pPr>
  </w:style>
  <w:style w:type="paragraph" w:styleId="List4">
    <w:name w:val="List 4"/>
    <w:basedOn w:val="List"/>
    <w:rsid w:val="008353E1"/>
    <w:pPr>
      <w:tabs>
        <w:tab w:val="clear" w:pos="720"/>
        <w:tab w:val="left" w:pos="1800"/>
      </w:tabs>
      <w:ind w:left="1800"/>
    </w:pPr>
  </w:style>
  <w:style w:type="paragraph" w:styleId="List5">
    <w:name w:val="List 5"/>
    <w:basedOn w:val="List"/>
    <w:rsid w:val="008353E1"/>
    <w:pPr>
      <w:tabs>
        <w:tab w:val="clear" w:pos="720"/>
        <w:tab w:val="left" w:pos="2160"/>
      </w:tabs>
      <w:ind w:left="2160"/>
    </w:pPr>
  </w:style>
  <w:style w:type="paragraph" w:styleId="ListBullet">
    <w:name w:val="List Bullet"/>
    <w:basedOn w:val="List"/>
    <w:rsid w:val="008353E1"/>
    <w:pPr>
      <w:tabs>
        <w:tab w:val="clear" w:pos="720"/>
      </w:tabs>
      <w:spacing w:after="160"/>
    </w:pPr>
  </w:style>
  <w:style w:type="paragraph" w:styleId="ListBullet2">
    <w:name w:val="List Bullet 2"/>
    <w:basedOn w:val="ListBullet"/>
    <w:rsid w:val="008353E1"/>
    <w:pPr>
      <w:ind w:left="1080"/>
    </w:pPr>
  </w:style>
  <w:style w:type="paragraph" w:styleId="ListBullet3">
    <w:name w:val="List Bullet 3"/>
    <w:basedOn w:val="ListBullet"/>
    <w:rsid w:val="008353E1"/>
    <w:pPr>
      <w:ind w:left="1440"/>
    </w:pPr>
  </w:style>
  <w:style w:type="paragraph" w:styleId="ListBullet4">
    <w:name w:val="List Bullet 4"/>
    <w:basedOn w:val="ListBullet"/>
    <w:rsid w:val="008353E1"/>
    <w:pPr>
      <w:ind w:left="1800"/>
    </w:pPr>
  </w:style>
  <w:style w:type="paragraph" w:styleId="ListBullet5">
    <w:name w:val="List Bullet 5"/>
    <w:basedOn w:val="ListBullet"/>
    <w:rsid w:val="008353E1"/>
    <w:pPr>
      <w:ind w:left="2160"/>
    </w:pPr>
  </w:style>
  <w:style w:type="paragraph" w:customStyle="1" w:styleId="ListBulletFirst">
    <w:name w:val="List Bullet First"/>
    <w:basedOn w:val="ListBullet"/>
    <w:next w:val="ListBullet"/>
    <w:rsid w:val="008353E1"/>
    <w:pPr>
      <w:spacing w:before="80"/>
    </w:pPr>
  </w:style>
  <w:style w:type="paragraph" w:customStyle="1" w:styleId="ListBulletLast">
    <w:name w:val="List Bullet Last"/>
    <w:basedOn w:val="ListBullet"/>
    <w:next w:val="BodyText"/>
    <w:rsid w:val="008353E1"/>
    <w:pPr>
      <w:spacing w:after="240"/>
    </w:pPr>
  </w:style>
  <w:style w:type="paragraph" w:styleId="ListContinue">
    <w:name w:val="List Continue"/>
    <w:basedOn w:val="List"/>
    <w:rsid w:val="008353E1"/>
    <w:pPr>
      <w:tabs>
        <w:tab w:val="clear" w:pos="720"/>
      </w:tabs>
      <w:spacing w:after="160"/>
    </w:pPr>
  </w:style>
  <w:style w:type="paragraph" w:styleId="ListContinue2">
    <w:name w:val="List Continue 2"/>
    <w:basedOn w:val="ListContinue"/>
    <w:rsid w:val="008353E1"/>
    <w:pPr>
      <w:ind w:left="1080"/>
    </w:pPr>
  </w:style>
  <w:style w:type="paragraph" w:styleId="ListContinue3">
    <w:name w:val="List Continue 3"/>
    <w:basedOn w:val="ListContinue"/>
    <w:rsid w:val="008353E1"/>
    <w:pPr>
      <w:ind w:left="1440"/>
    </w:pPr>
  </w:style>
  <w:style w:type="paragraph" w:styleId="ListContinue4">
    <w:name w:val="List Continue 4"/>
    <w:basedOn w:val="ListContinue"/>
    <w:rsid w:val="008353E1"/>
    <w:pPr>
      <w:ind w:left="1800"/>
    </w:pPr>
  </w:style>
  <w:style w:type="paragraph" w:styleId="ListContinue5">
    <w:name w:val="List Continue 5"/>
    <w:basedOn w:val="ListContinue"/>
    <w:rsid w:val="008353E1"/>
    <w:pPr>
      <w:ind w:left="2160"/>
    </w:pPr>
  </w:style>
  <w:style w:type="paragraph" w:customStyle="1" w:styleId="ListFirst">
    <w:name w:val="List First"/>
    <w:basedOn w:val="List"/>
    <w:next w:val="List"/>
    <w:rsid w:val="008353E1"/>
    <w:pPr>
      <w:spacing w:before="80"/>
    </w:pPr>
  </w:style>
  <w:style w:type="paragraph" w:customStyle="1" w:styleId="ListLast">
    <w:name w:val="List Last"/>
    <w:basedOn w:val="List"/>
    <w:next w:val="BodyText"/>
    <w:rsid w:val="008353E1"/>
    <w:pPr>
      <w:spacing w:after="240"/>
    </w:pPr>
  </w:style>
  <w:style w:type="paragraph" w:styleId="ListNumber">
    <w:name w:val="List Number"/>
    <w:basedOn w:val="List"/>
    <w:rsid w:val="008353E1"/>
    <w:pPr>
      <w:tabs>
        <w:tab w:val="clear" w:pos="720"/>
      </w:tabs>
      <w:spacing w:after="160"/>
    </w:pPr>
  </w:style>
  <w:style w:type="paragraph" w:styleId="ListNumber2">
    <w:name w:val="List Number 2"/>
    <w:basedOn w:val="ListNumber"/>
    <w:rsid w:val="008353E1"/>
    <w:pPr>
      <w:ind w:left="1080"/>
    </w:pPr>
  </w:style>
  <w:style w:type="paragraph" w:styleId="ListNumber3">
    <w:name w:val="List Number 3"/>
    <w:basedOn w:val="ListNumber"/>
    <w:rsid w:val="008353E1"/>
    <w:pPr>
      <w:ind w:left="1440"/>
    </w:pPr>
  </w:style>
  <w:style w:type="paragraph" w:styleId="ListNumber4">
    <w:name w:val="List Number 4"/>
    <w:basedOn w:val="ListNumber"/>
    <w:rsid w:val="008353E1"/>
    <w:pPr>
      <w:ind w:left="1800"/>
    </w:pPr>
  </w:style>
  <w:style w:type="paragraph" w:styleId="ListNumber5">
    <w:name w:val="List Number 5"/>
    <w:basedOn w:val="ListNumber"/>
    <w:rsid w:val="008353E1"/>
    <w:pPr>
      <w:ind w:left="2160"/>
    </w:pPr>
  </w:style>
  <w:style w:type="paragraph" w:customStyle="1" w:styleId="ListNumberFirst">
    <w:name w:val="List Number First"/>
    <w:basedOn w:val="ListNumber"/>
    <w:next w:val="ListNumber"/>
    <w:rsid w:val="008353E1"/>
    <w:pPr>
      <w:spacing w:before="80"/>
    </w:pPr>
  </w:style>
  <w:style w:type="paragraph" w:customStyle="1" w:styleId="ListNumberLast">
    <w:name w:val="List Number Last"/>
    <w:basedOn w:val="ListNumber"/>
    <w:next w:val="BodyText"/>
    <w:rsid w:val="008353E1"/>
    <w:pPr>
      <w:spacing w:after="240"/>
    </w:pPr>
  </w:style>
  <w:style w:type="paragraph" w:styleId="MessageHeader">
    <w:name w:val="Message Header"/>
    <w:basedOn w:val="BodyText"/>
    <w:rsid w:val="008353E1"/>
    <w:pPr>
      <w:keepLines/>
      <w:tabs>
        <w:tab w:val="left" w:pos="3600"/>
        <w:tab w:val="left" w:pos="4680"/>
      </w:tabs>
      <w:ind w:left="1080" w:right="2880" w:hanging="1080"/>
    </w:pPr>
  </w:style>
  <w:style w:type="paragraph" w:customStyle="1" w:styleId="PartLabel">
    <w:name w:val="Part Label"/>
    <w:basedOn w:val="HeadingBase"/>
    <w:next w:val="Normal"/>
    <w:rsid w:val="008353E1"/>
    <w:pPr>
      <w:spacing w:before="600" w:after="160"/>
      <w:jc w:val="center"/>
    </w:pPr>
    <w:rPr>
      <w:b w:val="0"/>
      <w:sz w:val="24"/>
      <w:u w:val="single"/>
    </w:rPr>
  </w:style>
  <w:style w:type="paragraph" w:customStyle="1" w:styleId="PartSubtitle">
    <w:name w:val="Part Subtitle"/>
    <w:basedOn w:val="Normal"/>
    <w:next w:val="BodyText"/>
    <w:rsid w:val="008353E1"/>
    <w:pPr>
      <w:keepNext/>
      <w:spacing w:before="360" w:after="120"/>
      <w:jc w:val="center"/>
    </w:pPr>
    <w:rPr>
      <w:i/>
      <w:kern w:val="28"/>
      <w:sz w:val="32"/>
      <w:szCs w:val="20"/>
    </w:rPr>
  </w:style>
  <w:style w:type="paragraph" w:customStyle="1" w:styleId="PartTitle">
    <w:name w:val="Part Title"/>
    <w:basedOn w:val="HeadingBase"/>
    <w:next w:val="PartSubtitle"/>
    <w:rsid w:val="008353E1"/>
    <w:pPr>
      <w:spacing w:before="600"/>
      <w:jc w:val="center"/>
    </w:pPr>
  </w:style>
  <w:style w:type="paragraph" w:customStyle="1" w:styleId="Picture">
    <w:name w:val="Picture"/>
    <w:basedOn w:val="BodyText"/>
    <w:next w:val="Caption"/>
    <w:rsid w:val="008353E1"/>
    <w:pPr>
      <w:keepNext/>
    </w:pPr>
  </w:style>
  <w:style w:type="paragraph" w:customStyle="1" w:styleId="SectionHeading">
    <w:name w:val="Section Heading"/>
    <w:basedOn w:val="HeadingBase"/>
    <w:rsid w:val="008353E1"/>
    <w:pPr>
      <w:spacing w:after="80"/>
    </w:pPr>
    <w:rPr>
      <w:sz w:val="28"/>
    </w:rPr>
  </w:style>
  <w:style w:type="paragraph" w:customStyle="1" w:styleId="SectionLabel">
    <w:name w:val="Section Label"/>
    <w:basedOn w:val="HeadingBase"/>
    <w:next w:val="BodyText"/>
    <w:rsid w:val="008353E1"/>
    <w:pPr>
      <w:spacing w:after="360"/>
      <w:jc w:val="center"/>
    </w:pPr>
  </w:style>
  <w:style w:type="paragraph" w:customStyle="1" w:styleId="SubjectLine">
    <w:name w:val="Subject Line"/>
    <w:basedOn w:val="BodyText"/>
    <w:next w:val="BodyText"/>
    <w:rsid w:val="008353E1"/>
    <w:rPr>
      <w:i/>
      <w:u w:val="single"/>
    </w:rPr>
  </w:style>
  <w:style w:type="paragraph" w:styleId="Subtitle">
    <w:name w:val="Subtitle"/>
    <w:basedOn w:val="Title"/>
    <w:next w:val="BodyText"/>
    <w:rsid w:val="008353E1"/>
    <w:pPr>
      <w:spacing w:before="0" w:after="240"/>
    </w:pPr>
    <w:rPr>
      <w:b w:val="0"/>
      <w:i/>
      <w:sz w:val="28"/>
    </w:rPr>
  </w:style>
  <w:style w:type="paragraph" w:styleId="Title">
    <w:name w:val="Title"/>
    <w:basedOn w:val="HeadingBase"/>
    <w:qFormat/>
    <w:rsid w:val="008353E1"/>
    <w:pPr>
      <w:spacing w:before="360" w:after="160"/>
      <w:jc w:val="center"/>
    </w:pPr>
    <w:rPr>
      <w:sz w:val="40"/>
    </w:rPr>
  </w:style>
  <w:style w:type="paragraph" w:customStyle="1" w:styleId="SubtitleCover">
    <w:name w:val="Subtitle Cover"/>
    <w:basedOn w:val="Normal"/>
    <w:next w:val="BodyText"/>
    <w:rsid w:val="008353E1"/>
    <w:pPr>
      <w:keepNext/>
      <w:spacing w:before="240" w:after="160"/>
      <w:jc w:val="center"/>
    </w:pPr>
    <w:rPr>
      <w:i/>
      <w:kern w:val="28"/>
      <w:sz w:val="36"/>
      <w:szCs w:val="20"/>
    </w:rPr>
  </w:style>
  <w:style w:type="character" w:customStyle="1" w:styleId="Superscript">
    <w:name w:val="Superscript"/>
    <w:rsid w:val="008353E1"/>
    <w:rPr>
      <w:vertAlign w:val="superscript"/>
    </w:rPr>
  </w:style>
  <w:style w:type="paragraph" w:styleId="TableofFigures">
    <w:name w:val="table of figures"/>
    <w:basedOn w:val="Normal"/>
    <w:uiPriority w:val="99"/>
    <w:rsid w:val="00EF04FF"/>
    <w:pPr>
      <w:tabs>
        <w:tab w:val="right" w:leader="dot" w:pos="9072"/>
      </w:tabs>
      <w:ind w:left="720" w:hanging="720"/>
    </w:pPr>
    <w:rPr>
      <w:szCs w:val="20"/>
    </w:rPr>
  </w:style>
  <w:style w:type="paragraph" w:customStyle="1" w:styleId="TitleCover">
    <w:name w:val="Title Cover"/>
    <w:basedOn w:val="HeadingBase"/>
    <w:next w:val="SubtitleCover"/>
    <w:rsid w:val="008353E1"/>
    <w:pPr>
      <w:spacing w:before="720" w:after="160"/>
      <w:jc w:val="center"/>
    </w:pPr>
    <w:rPr>
      <w:sz w:val="48"/>
    </w:rPr>
  </w:style>
  <w:style w:type="paragraph" w:customStyle="1" w:styleId="TOCBase">
    <w:name w:val="TOC Base"/>
    <w:basedOn w:val="Normal"/>
    <w:rsid w:val="008353E1"/>
    <w:pPr>
      <w:tabs>
        <w:tab w:val="right" w:leader="dot" w:pos="8640"/>
      </w:tabs>
    </w:pPr>
    <w:rPr>
      <w:szCs w:val="20"/>
    </w:rPr>
  </w:style>
  <w:style w:type="paragraph" w:customStyle="1" w:styleId="MOVE-it0">
    <w:name w:val="MOVE-it 0"/>
    <w:basedOn w:val="Normal"/>
    <w:next w:val="Normal"/>
    <w:rsid w:val="008353E1"/>
    <w:pPr>
      <w:keepNext/>
      <w:pageBreakBefore/>
      <w:spacing w:before="240" w:after="120"/>
      <w:ind w:left="567"/>
    </w:pPr>
    <w:rPr>
      <w:b/>
      <w:smallCaps/>
      <w:sz w:val="32"/>
      <w:szCs w:val="20"/>
    </w:rPr>
  </w:style>
  <w:style w:type="paragraph" w:customStyle="1" w:styleId="indenttitle">
    <w:name w:val="indent title"/>
    <w:basedOn w:val="Normal"/>
    <w:next w:val="Normal"/>
    <w:rsid w:val="008353E1"/>
    <w:pPr>
      <w:ind w:left="1003" w:hanging="283"/>
    </w:pPr>
    <w:rPr>
      <w:b/>
      <w:color w:val="000000"/>
      <w:szCs w:val="20"/>
    </w:rPr>
  </w:style>
  <w:style w:type="paragraph" w:customStyle="1" w:styleId="indenttext">
    <w:name w:val="indent text"/>
    <w:basedOn w:val="Normal"/>
    <w:rsid w:val="008353E1"/>
    <w:pPr>
      <w:ind w:left="1008"/>
    </w:pPr>
    <w:rPr>
      <w:szCs w:val="20"/>
    </w:rPr>
  </w:style>
  <w:style w:type="paragraph" w:customStyle="1" w:styleId="Tableheading">
    <w:name w:val="Table heading"/>
    <w:basedOn w:val="TableofFigures"/>
    <w:rsid w:val="008353E1"/>
    <w:pPr>
      <w:ind w:left="283" w:hanging="283"/>
    </w:pPr>
    <w:rPr>
      <w:b/>
    </w:rPr>
  </w:style>
  <w:style w:type="paragraph" w:customStyle="1" w:styleId="Figureheading">
    <w:name w:val="Figure heading"/>
    <w:basedOn w:val="Tableheading"/>
    <w:rsid w:val="008353E1"/>
  </w:style>
  <w:style w:type="paragraph" w:customStyle="1" w:styleId="Appendix">
    <w:name w:val="Appendix"/>
    <w:basedOn w:val="Heading1"/>
    <w:next w:val="BodyText"/>
    <w:rsid w:val="008353E1"/>
    <w:pPr>
      <w:pageBreakBefore/>
      <w:tabs>
        <w:tab w:val="num" w:pos="360"/>
      </w:tabs>
      <w:spacing w:after="240"/>
      <w:ind w:left="283" w:hanging="283"/>
      <w:outlineLvl w:val="9"/>
    </w:pPr>
    <w:rPr>
      <w:rFonts w:cs="Times New Roman"/>
      <w:bCs w:val="0"/>
      <w:smallCaps/>
      <w:kern w:val="28"/>
      <w:szCs w:val="20"/>
    </w:rPr>
  </w:style>
  <w:style w:type="paragraph" w:styleId="BodyText2">
    <w:name w:val="Body Text 2"/>
    <w:basedOn w:val="Normal"/>
    <w:rsid w:val="008353E1"/>
    <w:pPr>
      <w:jc w:val="center"/>
    </w:pPr>
    <w:rPr>
      <w:snapToGrid w:val="0"/>
      <w:color w:val="000000"/>
      <w:szCs w:val="20"/>
    </w:rPr>
  </w:style>
  <w:style w:type="paragraph" w:styleId="BodyTextIndent2">
    <w:name w:val="Body Text Indent 2"/>
    <w:basedOn w:val="Normal"/>
    <w:rsid w:val="008353E1"/>
    <w:pPr>
      <w:tabs>
        <w:tab w:val="left" w:pos="1170"/>
      </w:tabs>
      <w:ind w:left="1170" w:hanging="450"/>
    </w:pPr>
    <w:rPr>
      <w:szCs w:val="20"/>
    </w:rPr>
  </w:style>
  <w:style w:type="paragraph" w:styleId="PlainText">
    <w:name w:val="Plain Text"/>
    <w:basedOn w:val="Normal"/>
    <w:rsid w:val="008353E1"/>
    <w:rPr>
      <w:rFonts w:ascii="Courier New" w:hAnsi="Courier New"/>
      <w:sz w:val="20"/>
      <w:szCs w:val="20"/>
    </w:rPr>
  </w:style>
  <w:style w:type="paragraph" w:customStyle="1" w:styleId="StyleJustified">
    <w:name w:val="Style Justified"/>
    <w:basedOn w:val="Normal"/>
    <w:rsid w:val="008353E1"/>
    <w:rPr>
      <w:szCs w:val="20"/>
    </w:rPr>
  </w:style>
  <w:style w:type="paragraph" w:customStyle="1" w:styleId="CAPT">
    <w:name w:val="CAPT"/>
    <w:basedOn w:val="Caption"/>
    <w:rsid w:val="008353E1"/>
    <w:rPr>
      <w:color w:val="FF0000"/>
      <w:sz w:val="19"/>
    </w:rPr>
  </w:style>
  <w:style w:type="paragraph" w:styleId="ListParagraph">
    <w:name w:val="List Paragraph"/>
    <w:basedOn w:val="Normal"/>
    <w:uiPriority w:val="34"/>
    <w:qFormat/>
    <w:rsid w:val="007378A2"/>
    <w:pPr>
      <w:numPr>
        <w:numId w:val="2"/>
      </w:numPr>
      <w:contextualSpacing/>
    </w:pPr>
    <w:rPr>
      <w:noProof/>
      <w:szCs w:val="20"/>
      <w:lang w:eastAsia="en-GB"/>
    </w:rPr>
  </w:style>
  <w:style w:type="paragraph" w:customStyle="1" w:styleId="Tablecaption">
    <w:name w:val="Table caption"/>
    <w:basedOn w:val="Heading4"/>
    <w:link w:val="TablecaptionChar"/>
    <w:qFormat/>
    <w:rsid w:val="003A3698"/>
    <w:pPr>
      <w:numPr>
        <w:ilvl w:val="0"/>
        <w:numId w:val="0"/>
      </w:numPr>
      <w:spacing w:before="0" w:after="60"/>
    </w:pPr>
    <w:rPr>
      <w:b w:val="0"/>
      <w:i/>
      <w:kern w:val="0"/>
    </w:rPr>
  </w:style>
  <w:style w:type="character" w:customStyle="1" w:styleId="TablecaptionChar">
    <w:name w:val="Table caption Char"/>
    <w:link w:val="Tablecaption"/>
    <w:rsid w:val="008353E1"/>
    <w:rPr>
      <w:rFonts w:ascii="Arial" w:hAnsi="Arial"/>
      <w:i/>
      <w:sz w:val="22"/>
      <w:lang w:val="en-GB" w:eastAsia="en-US" w:bidi="ar-SA"/>
    </w:rPr>
  </w:style>
  <w:style w:type="paragraph" w:customStyle="1" w:styleId="Bullet">
    <w:name w:val="Bullet"/>
    <w:basedOn w:val="Normal"/>
    <w:rsid w:val="008353E1"/>
    <w:pPr>
      <w:numPr>
        <w:numId w:val="1"/>
      </w:numPr>
      <w:spacing w:after="120"/>
    </w:pPr>
    <w:rPr>
      <w:szCs w:val="20"/>
    </w:rPr>
  </w:style>
  <w:style w:type="character" w:styleId="FollowedHyperlink">
    <w:name w:val="FollowedHyperlink"/>
    <w:rsid w:val="008353E1"/>
    <w:rPr>
      <w:color w:val="800080"/>
      <w:u w:val="single"/>
    </w:rPr>
  </w:style>
  <w:style w:type="character" w:styleId="Strong">
    <w:name w:val="Strong"/>
    <w:uiPriority w:val="22"/>
    <w:qFormat/>
    <w:rsid w:val="008353E1"/>
    <w:rPr>
      <w:b/>
      <w:bCs/>
    </w:rPr>
  </w:style>
  <w:style w:type="character" w:customStyle="1" w:styleId="editsection">
    <w:name w:val="editsection"/>
    <w:basedOn w:val="DefaultParagraphFont"/>
    <w:rsid w:val="008353E1"/>
  </w:style>
  <w:style w:type="paragraph" w:customStyle="1" w:styleId="paratitle">
    <w:name w:val="paratitle"/>
    <w:basedOn w:val="Normal"/>
    <w:rsid w:val="008353E1"/>
    <w:pPr>
      <w:spacing w:before="100" w:beforeAutospacing="1" w:after="100" w:afterAutospacing="1"/>
    </w:pPr>
    <w:rPr>
      <w:rFonts w:cs="Arial"/>
      <w:b/>
      <w:bCs/>
      <w:color w:val="006666"/>
      <w:sz w:val="20"/>
      <w:szCs w:val="20"/>
    </w:rPr>
  </w:style>
  <w:style w:type="paragraph" w:customStyle="1" w:styleId="Reference">
    <w:name w:val="Reference"/>
    <w:basedOn w:val="Normal"/>
    <w:rsid w:val="008353E1"/>
    <w:pPr>
      <w:suppressAutoHyphens/>
      <w:spacing w:after="120"/>
      <w:ind w:left="539" w:hanging="539"/>
    </w:pPr>
    <w:rPr>
      <w:spacing w:val="-3"/>
      <w:szCs w:val="20"/>
    </w:rPr>
  </w:style>
  <w:style w:type="paragraph" w:styleId="NormalIndent">
    <w:name w:val="Normal Indent"/>
    <w:basedOn w:val="Normal"/>
    <w:rsid w:val="008353E1"/>
    <w:pPr>
      <w:spacing w:after="240"/>
      <w:ind w:left="706"/>
    </w:pPr>
    <w:rPr>
      <w:szCs w:val="20"/>
    </w:rPr>
  </w:style>
  <w:style w:type="paragraph" w:customStyle="1" w:styleId="Figurecaption0">
    <w:name w:val="Figure caption"/>
    <w:basedOn w:val="Tablecaption"/>
    <w:link w:val="FigurecaptionChar1"/>
    <w:rsid w:val="008353E1"/>
  </w:style>
  <w:style w:type="character" w:customStyle="1" w:styleId="FigurecaptionChar1">
    <w:name w:val="Figure caption Char1"/>
    <w:basedOn w:val="TablecaptionChar"/>
    <w:link w:val="Figurecaption0"/>
    <w:rsid w:val="008353E1"/>
    <w:rPr>
      <w:rFonts w:ascii="Arial" w:hAnsi="Arial"/>
      <w:i/>
      <w:sz w:val="22"/>
      <w:lang w:val="en-GB" w:eastAsia="en-US" w:bidi="ar-SA"/>
    </w:rPr>
  </w:style>
  <w:style w:type="paragraph" w:customStyle="1" w:styleId="CcList">
    <w:name w:val="Cc List"/>
    <w:basedOn w:val="Normal"/>
    <w:rsid w:val="008353E1"/>
    <w:pPr>
      <w:widowControl w:val="0"/>
    </w:pPr>
    <w:rPr>
      <w:snapToGrid w:val="0"/>
      <w:szCs w:val="20"/>
    </w:rPr>
  </w:style>
  <w:style w:type="paragraph" w:customStyle="1" w:styleId="arial">
    <w:name w:val="arial"/>
    <w:basedOn w:val="Normal"/>
    <w:rsid w:val="008353E1"/>
    <w:pPr>
      <w:jc w:val="center"/>
    </w:pPr>
    <w:rPr>
      <w:rFonts w:ascii="Bembo" w:hAnsi="Bembo" w:cs="Arial"/>
      <w:noProof/>
      <w:sz w:val="16"/>
      <w:szCs w:val="16"/>
      <w:lang w:eastAsia="en-GB"/>
    </w:rPr>
  </w:style>
  <w:style w:type="paragraph" w:customStyle="1" w:styleId="Table">
    <w:name w:val="Table"/>
    <w:basedOn w:val="Normal"/>
    <w:qFormat/>
    <w:rsid w:val="00CA0936"/>
    <w:rPr>
      <w:rFonts w:eastAsiaTheme="minorHAnsi" w:cs="Calibri"/>
      <w:bCs/>
      <w:color w:val="000000"/>
      <w:sz w:val="20"/>
      <w:szCs w:val="18"/>
      <w:lang w:eastAsia="it-IT"/>
    </w:rPr>
  </w:style>
  <w:style w:type="paragraph" w:customStyle="1" w:styleId="StyleHeading1Centered">
    <w:name w:val="Style Heading 1 + Centered"/>
    <w:basedOn w:val="Heading1"/>
    <w:rsid w:val="008353E1"/>
    <w:pPr>
      <w:widowControl w:val="0"/>
      <w:spacing w:before="0" w:after="360"/>
      <w:jc w:val="center"/>
    </w:pPr>
    <w:rPr>
      <w:rFonts w:cs="Times New Roman"/>
      <w:snapToGrid w:val="0"/>
      <w:kern w:val="28"/>
      <w:szCs w:val="20"/>
    </w:rPr>
  </w:style>
  <w:style w:type="paragraph" w:customStyle="1" w:styleId="TRLBodyText">
    <w:name w:val="TRL Body Text"/>
    <w:rsid w:val="008353E1"/>
    <w:pPr>
      <w:spacing w:after="120"/>
      <w:jc w:val="both"/>
    </w:pPr>
    <w:rPr>
      <w:rFonts w:ascii="Verdana" w:hAnsi="Verdana"/>
    </w:rPr>
  </w:style>
  <w:style w:type="paragraph" w:customStyle="1" w:styleId="TRLUnnumberedHeadingLevel1">
    <w:name w:val="TRL Unnumbered Heading Level 1"/>
    <w:next w:val="TRLBodyText"/>
    <w:rsid w:val="008353E1"/>
    <w:pPr>
      <w:spacing w:after="120"/>
    </w:pPr>
    <w:rPr>
      <w:rFonts w:ascii="Verdana" w:hAnsi="Verdana"/>
      <w:b/>
      <w:sz w:val="28"/>
    </w:rPr>
  </w:style>
  <w:style w:type="paragraph" w:customStyle="1" w:styleId="TRL19ptCoverText">
    <w:name w:val="TRL 19pt Cover Text"/>
    <w:next w:val="TRLBodyText"/>
    <w:rsid w:val="008353E1"/>
    <w:rPr>
      <w:rFonts w:ascii="Verdana" w:hAnsi="Verdana"/>
      <w:b/>
      <w:sz w:val="38"/>
    </w:rPr>
  </w:style>
  <w:style w:type="paragraph" w:customStyle="1" w:styleId="TRL14ptCoverText">
    <w:name w:val="TRL 14pt Cover Text"/>
    <w:next w:val="TRLBodyText"/>
    <w:rsid w:val="008353E1"/>
    <w:rPr>
      <w:rFonts w:ascii="Verdana" w:hAnsi="Verdana"/>
      <w:b/>
      <w:sz w:val="28"/>
    </w:rPr>
  </w:style>
  <w:style w:type="paragraph" w:customStyle="1" w:styleId="TRLEquations">
    <w:name w:val="TRL Equations"/>
    <w:next w:val="TRLBodyText"/>
    <w:rsid w:val="008353E1"/>
    <w:pPr>
      <w:tabs>
        <w:tab w:val="center" w:pos="4536"/>
        <w:tab w:val="right" w:pos="9072"/>
      </w:tabs>
      <w:spacing w:after="120"/>
    </w:pPr>
    <w:rPr>
      <w:rFonts w:ascii="Verdana" w:hAnsi="Verdana"/>
    </w:rPr>
  </w:style>
  <w:style w:type="paragraph" w:customStyle="1" w:styleId="TRLTableHeadings">
    <w:name w:val="TRL Table Headings"/>
    <w:next w:val="TRLBodyText"/>
    <w:rsid w:val="008353E1"/>
    <w:pPr>
      <w:spacing w:before="120" w:after="120"/>
      <w:jc w:val="center"/>
    </w:pPr>
    <w:rPr>
      <w:rFonts w:ascii="Verdana" w:hAnsi="Verdana"/>
      <w:b/>
    </w:rPr>
  </w:style>
  <w:style w:type="paragraph" w:customStyle="1" w:styleId="TRLTableRows">
    <w:name w:val="TRL Table Rows"/>
    <w:next w:val="TRLBodyText"/>
    <w:rsid w:val="008353E1"/>
    <w:pPr>
      <w:spacing w:before="60" w:after="120"/>
      <w:jc w:val="center"/>
    </w:pPr>
    <w:rPr>
      <w:rFonts w:ascii="Verdana" w:hAnsi="Verdana"/>
      <w:sz w:val="18"/>
    </w:rPr>
  </w:style>
  <w:style w:type="paragraph" w:customStyle="1" w:styleId="TRLNumberedParagraphs">
    <w:name w:val="TRL Numbered Paragraphs"/>
    <w:basedOn w:val="TRLBodyText"/>
    <w:rsid w:val="008353E1"/>
    <w:pPr>
      <w:tabs>
        <w:tab w:val="num" w:pos="720"/>
      </w:tabs>
      <w:ind w:left="720" w:hanging="720"/>
    </w:pPr>
  </w:style>
  <w:style w:type="paragraph" w:customStyle="1" w:styleId="TRLCaptionshand-numbered">
    <w:name w:val="TRL Captions (hand-numbered)"/>
    <w:basedOn w:val="Caption"/>
    <w:next w:val="TRLBodyText"/>
    <w:rsid w:val="008353E1"/>
    <w:pPr>
      <w:spacing w:after="120"/>
      <w:jc w:val="center"/>
    </w:pPr>
    <w:rPr>
      <w:rFonts w:ascii="Verdana" w:hAnsi="Verdana"/>
      <w:b/>
      <w:bCs/>
      <w:i w:val="0"/>
      <w:sz w:val="20"/>
      <w:lang w:eastAsia="zh-CN"/>
    </w:rPr>
  </w:style>
  <w:style w:type="paragraph" w:customStyle="1" w:styleId="Default">
    <w:name w:val="Default"/>
    <w:rsid w:val="00441096"/>
    <w:pPr>
      <w:autoSpaceDE w:val="0"/>
      <w:autoSpaceDN w:val="0"/>
      <w:adjustRightInd w:val="0"/>
    </w:pPr>
    <w:rPr>
      <w:rFonts w:ascii="Arial" w:hAnsi="Arial" w:cs="Arial"/>
      <w:color w:val="000000"/>
      <w:sz w:val="24"/>
      <w:szCs w:val="24"/>
      <w:lang w:val="en-US" w:eastAsia="en-US"/>
    </w:rPr>
  </w:style>
  <w:style w:type="paragraph" w:customStyle="1" w:styleId="Confidentialit">
    <w:name w:val="Confidentialité"/>
    <w:basedOn w:val="Normal"/>
    <w:next w:val="Normal"/>
    <w:rsid w:val="00C95289"/>
    <w:pPr>
      <w:spacing w:before="240" w:after="240"/>
      <w:ind w:left="5103"/>
    </w:pPr>
    <w:rPr>
      <w:u w:val="single"/>
      <w:lang w:eastAsia="en-GB"/>
    </w:rPr>
  </w:style>
  <w:style w:type="paragraph" w:customStyle="1" w:styleId="Emission">
    <w:name w:val="Emission"/>
    <w:basedOn w:val="Normal"/>
    <w:next w:val="Rfrenceinstitutionelle"/>
    <w:rsid w:val="00C95289"/>
    <w:pPr>
      <w:ind w:left="5103"/>
      <w:jc w:val="left"/>
    </w:pPr>
    <w:rPr>
      <w:lang w:eastAsia="en-GB"/>
    </w:rPr>
  </w:style>
  <w:style w:type="paragraph" w:customStyle="1" w:styleId="Prliminairetitre">
    <w:name w:val="Préliminaire titre"/>
    <w:basedOn w:val="Normal"/>
    <w:next w:val="Normal"/>
    <w:rsid w:val="00C95289"/>
    <w:pPr>
      <w:spacing w:before="360" w:after="360"/>
      <w:jc w:val="center"/>
    </w:pPr>
    <w:rPr>
      <w:b/>
      <w:bCs/>
      <w:lang w:eastAsia="en-GB"/>
    </w:rPr>
  </w:style>
  <w:style w:type="paragraph" w:customStyle="1" w:styleId="Prliminairetype">
    <w:name w:val="Préliminaire type"/>
    <w:basedOn w:val="Normal"/>
    <w:next w:val="Normal"/>
    <w:rsid w:val="00C95289"/>
    <w:pPr>
      <w:spacing w:before="360"/>
      <w:jc w:val="center"/>
    </w:pPr>
    <w:rPr>
      <w:b/>
      <w:bCs/>
      <w:lang w:eastAsia="en-GB"/>
    </w:rPr>
  </w:style>
  <w:style w:type="paragraph" w:customStyle="1" w:styleId="Rfrenceinstitutionelle">
    <w:name w:val="Référence institutionelle"/>
    <w:basedOn w:val="Normal"/>
    <w:next w:val="Normal"/>
    <w:rsid w:val="00C95289"/>
    <w:pPr>
      <w:spacing w:after="240"/>
      <w:ind w:left="5103"/>
      <w:jc w:val="left"/>
    </w:pPr>
    <w:rPr>
      <w:lang w:eastAsia="en-GB"/>
    </w:rPr>
  </w:style>
  <w:style w:type="table" w:styleId="TableGrid">
    <w:name w:val="Table Grid"/>
    <w:basedOn w:val="TableNormal"/>
    <w:uiPriority w:val="59"/>
    <w:rsid w:val="0045339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a2">
    <w:name w:val="Pa2"/>
    <w:basedOn w:val="Default"/>
    <w:next w:val="Default"/>
    <w:uiPriority w:val="99"/>
    <w:rsid w:val="007A0DA8"/>
    <w:pPr>
      <w:spacing w:line="241" w:lineRule="atLeast"/>
    </w:pPr>
    <w:rPr>
      <w:rFonts w:ascii="VAG Rounded Std Thin" w:hAnsi="VAG Rounded Std Thin" w:cs="Times New Roman"/>
      <w:color w:val="auto"/>
      <w:lang w:val="en-GB" w:eastAsia="zh-CN"/>
    </w:rPr>
  </w:style>
  <w:style w:type="character" w:customStyle="1" w:styleId="A3">
    <w:name w:val="A3"/>
    <w:uiPriority w:val="99"/>
    <w:rsid w:val="007A0DA8"/>
    <w:rPr>
      <w:rFonts w:cs="VAG Rounded Std Thin"/>
      <w:color w:val="000000"/>
      <w:sz w:val="22"/>
      <w:szCs w:val="22"/>
    </w:rPr>
  </w:style>
  <w:style w:type="paragraph" w:customStyle="1" w:styleId="lit-meta">
    <w:name w:val="lit-meta"/>
    <w:basedOn w:val="Normal"/>
    <w:rsid w:val="00414C25"/>
    <w:pPr>
      <w:spacing w:before="100" w:beforeAutospacing="1" w:after="100" w:afterAutospacing="1"/>
      <w:jc w:val="left"/>
    </w:pPr>
    <w:rPr>
      <w:color w:val="494949"/>
      <w:sz w:val="23"/>
      <w:szCs w:val="23"/>
      <w:lang w:eastAsia="zh-CN"/>
    </w:rPr>
  </w:style>
  <w:style w:type="paragraph" w:customStyle="1" w:styleId="intro">
    <w:name w:val="intro"/>
    <w:basedOn w:val="Normal"/>
    <w:rsid w:val="00414C25"/>
    <w:pPr>
      <w:spacing w:before="100" w:beforeAutospacing="1" w:after="100" w:afterAutospacing="1"/>
      <w:jc w:val="left"/>
    </w:pPr>
    <w:rPr>
      <w:sz w:val="30"/>
      <w:szCs w:val="30"/>
      <w:lang w:eastAsia="zh-CN"/>
    </w:rPr>
  </w:style>
  <w:style w:type="paragraph" w:styleId="TOC2">
    <w:name w:val="toc 2"/>
    <w:basedOn w:val="Normal"/>
    <w:next w:val="Normal"/>
    <w:autoRedefine/>
    <w:uiPriority w:val="39"/>
    <w:qFormat/>
    <w:rsid w:val="003E1100"/>
    <w:pPr>
      <w:spacing w:after="100"/>
      <w:ind w:left="220"/>
    </w:pPr>
  </w:style>
  <w:style w:type="paragraph" w:styleId="TOC3">
    <w:name w:val="toc 3"/>
    <w:basedOn w:val="Normal"/>
    <w:next w:val="Normal"/>
    <w:autoRedefine/>
    <w:uiPriority w:val="39"/>
    <w:qFormat/>
    <w:rsid w:val="003E1100"/>
    <w:pPr>
      <w:spacing w:after="100"/>
      <w:ind w:left="440"/>
    </w:pPr>
  </w:style>
  <w:style w:type="paragraph" w:styleId="TOC4">
    <w:name w:val="toc 4"/>
    <w:basedOn w:val="Normal"/>
    <w:next w:val="Normal"/>
    <w:autoRedefine/>
    <w:uiPriority w:val="39"/>
    <w:qFormat/>
    <w:rsid w:val="005600E3"/>
    <w:pPr>
      <w:spacing w:after="100"/>
      <w:ind w:left="660"/>
    </w:pPr>
  </w:style>
  <w:style w:type="character" w:styleId="HTMLCite">
    <w:name w:val="HTML Cite"/>
    <w:basedOn w:val="DefaultParagraphFont"/>
    <w:uiPriority w:val="99"/>
    <w:unhideWhenUsed/>
    <w:rsid w:val="002A04DC"/>
    <w:rPr>
      <w:i/>
      <w:iCs/>
    </w:rPr>
  </w:style>
  <w:style w:type="paragraph" w:styleId="TOC1">
    <w:name w:val="toc 1"/>
    <w:basedOn w:val="Normal"/>
    <w:next w:val="Normal"/>
    <w:autoRedefine/>
    <w:qFormat/>
    <w:rsid w:val="009C6291"/>
    <w:pPr>
      <w:spacing w:after="100"/>
    </w:pPr>
  </w:style>
  <w:style w:type="table" w:customStyle="1" w:styleId="LightList-Accent11">
    <w:name w:val="Light List - Accent 11"/>
    <w:basedOn w:val="TableNormal"/>
    <w:uiPriority w:val="61"/>
    <w:rsid w:val="00126DA1"/>
    <w:rPr>
      <w:rFonts w:asciiTheme="minorHAnsi" w:eastAsiaTheme="minorHAnsi" w:hAnsiTheme="minorHAnsi" w:cstheme="minorBidi"/>
      <w:sz w:val="22"/>
      <w:szCs w:val="22"/>
      <w:lang w:val="it-IT" w:eastAsia="en-US"/>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customStyle="1" w:styleId="Pa0">
    <w:name w:val="Pa0"/>
    <w:basedOn w:val="Default"/>
    <w:next w:val="Default"/>
    <w:uiPriority w:val="99"/>
    <w:rsid w:val="00D47877"/>
    <w:pPr>
      <w:spacing w:line="241" w:lineRule="atLeast"/>
    </w:pPr>
    <w:rPr>
      <w:rFonts w:ascii="Myriad Pro" w:hAnsi="Myriad Pro" w:cs="Times New Roman"/>
      <w:color w:val="auto"/>
      <w:lang w:val="en-GB" w:eastAsia="zh-CN"/>
    </w:rPr>
  </w:style>
  <w:style w:type="character" w:customStyle="1" w:styleId="A1">
    <w:name w:val="A1"/>
    <w:uiPriority w:val="99"/>
    <w:rsid w:val="00D47877"/>
    <w:rPr>
      <w:rFonts w:cs="Myriad Pro"/>
      <w:b/>
      <w:bCs/>
      <w:color w:val="000000"/>
      <w:sz w:val="60"/>
      <w:szCs w:val="60"/>
    </w:rPr>
  </w:style>
  <w:style w:type="paragraph" w:customStyle="1" w:styleId="Pa5">
    <w:name w:val="Pa5"/>
    <w:basedOn w:val="Default"/>
    <w:next w:val="Default"/>
    <w:uiPriority w:val="99"/>
    <w:rsid w:val="00114797"/>
    <w:pPr>
      <w:spacing w:line="201" w:lineRule="atLeast"/>
    </w:pPr>
    <w:rPr>
      <w:rFonts w:ascii="Myriad Pro" w:hAnsi="Myriad Pro" w:cs="Times New Roman"/>
      <w:color w:val="auto"/>
      <w:lang w:val="en-GB" w:eastAsia="zh-CN"/>
    </w:rPr>
  </w:style>
  <w:style w:type="paragraph" w:customStyle="1" w:styleId="Pa6">
    <w:name w:val="Pa6"/>
    <w:basedOn w:val="Default"/>
    <w:next w:val="Default"/>
    <w:uiPriority w:val="99"/>
    <w:rsid w:val="00114797"/>
    <w:pPr>
      <w:spacing w:line="201" w:lineRule="atLeast"/>
    </w:pPr>
    <w:rPr>
      <w:rFonts w:ascii="Myriad Pro" w:hAnsi="Myriad Pro" w:cs="Times New Roman"/>
      <w:color w:val="auto"/>
      <w:lang w:val="en-GB" w:eastAsia="zh-CN"/>
    </w:rPr>
  </w:style>
  <w:style w:type="paragraph" w:customStyle="1" w:styleId="Pa7">
    <w:name w:val="Pa7"/>
    <w:basedOn w:val="Default"/>
    <w:next w:val="Default"/>
    <w:uiPriority w:val="99"/>
    <w:rsid w:val="00114797"/>
    <w:pPr>
      <w:spacing w:line="201" w:lineRule="atLeast"/>
    </w:pPr>
    <w:rPr>
      <w:rFonts w:ascii="Myriad Pro" w:hAnsi="Myriad Pro" w:cs="Times New Roman"/>
      <w:color w:val="auto"/>
      <w:lang w:val="en-GB" w:eastAsia="zh-CN"/>
    </w:rPr>
  </w:style>
  <w:style w:type="character" w:customStyle="1" w:styleId="ZchnZchn8">
    <w:name w:val="Zchn Zchn8"/>
    <w:basedOn w:val="DefaultParagraphFont"/>
    <w:rsid w:val="00FF1779"/>
    <w:rPr>
      <w:rFonts w:ascii="Arial Fett" w:hAnsi="Arial Fett"/>
      <w:b/>
      <w:noProof w:val="0"/>
      <w:color w:val="000000"/>
      <w:spacing w:val="15"/>
      <w:sz w:val="22"/>
      <w:shd w:val="clear" w:color="auto" w:fill="DBE5F1"/>
      <w:lang w:val="en-GB" w:eastAsia="ja-JP"/>
    </w:rPr>
  </w:style>
  <w:style w:type="character" w:customStyle="1" w:styleId="ZchnZchn7">
    <w:name w:val="Zchn Zchn7"/>
    <w:basedOn w:val="DefaultParagraphFont"/>
    <w:semiHidden/>
    <w:rsid w:val="00FF1779"/>
    <w:rPr>
      <w:rFonts w:ascii="Arial Fett" w:hAnsi="Arial Fett"/>
      <w:b/>
      <w:noProof w:val="0"/>
      <w:color w:val="27405E"/>
      <w:spacing w:val="15"/>
      <w:sz w:val="22"/>
      <w:lang w:val="en-GB" w:eastAsia="ja-JP"/>
    </w:rPr>
  </w:style>
  <w:style w:type="character" w:customStyle="1" w:styleId="ZchnZchn6">
    <w:name w:val="Zchn Zchn6"/>
    <w:basedOn w:val="DefaultParagraphFont"/>
    <w:semiHidden/>
    <w:rsid w:val="00FF1779"/>
    <w:rPr>
      <w:rFonts w:ascii="Arial" w:hAnsi="Arial"/>
      <w:noProof w:val="0"/>
      <w:color w:val="3B608D"/>
      <w:spacing w:val="10"/>
      <w:lang w:val="en-GB" w:eastAsia="ja-JP"/>
    </w:rPr>
  </w:style>
  <w:style w:type="character" w:customStyle="1" w:styleId="ZchnZchn5">
    <w:name w:val="Zchn Zchn5"/>
    <w:basedOn w:val="DefaultParagraphFont"/>
    <w:semiHidden/>
    <w:rsid w:val="00FF1779"/>
    <w:rPr>
      <w:rFonts w:ascii="Arial" w:hAnsi="Arial"/>
      <w:noProof w:val="0"/>
      <w:color w:val="3B608D"/>
      <w:spacing w:val="10"/>
      <w:lang w:val="en-GB" w:eastAsia="ja-JP"/>
    </w:rPr>
  </w:style>
  <w:style w:type="character" w:customStyle="1" w:styleId="ZchnZchn4">
    <w:name w:val="Zchn Zchn4"/>
    <w:basedOn w:val="DefaultParagraphFont"/>
    <w:semiHidden/>
    <w:rsid w:val="00FF1779"/>
    <w:rPr>
      <w:rFonts w:ascii="Arial" w:hAnsi="Arial"/>
      <w:caps/>
      <w:noProof w:val="0"/>
      <w:color w:val="3B608D"/>
      <w:spacing w:val="10"/>
      <w:lang w:val="en-GB" w:eastAsia="ja-JP"/>
    </w:rPr>
  </w:style>
  <w:style w:type="character" w:customStyle="1" w:styleId="ZchnZchn3">
    <w:name w:val="Zchn Zchn3"/>
    <w:basedOn w:val="DefaultParagraphFont"/>
    <w:semiHidden/>
    <w:rsid w:val="00FF1779"/>
    <w:rPr>
      <w:rFonts w:ascii="Arial" w:hAnsi="Arial"/>
      <w:caps/>
      <w:noProof w:val="0"/>
      <w:color w:val="3B608D"/>
      <w:spacing w:val="10"/>
      <w:lang w:val="en-GB" w:eastAsia="ja-JP"/>
    </w:rPr>
  </w:style>
  <w:style w:type="character" w:customStyle="1" w:styleId="ZchnZchn2">
    <w:name w:val="Zchn Zchn2"/>
    <w:basedOn w:val="DefaultParagraphFont"/>
    <w:semiHidden/>
    <w:rsid w:val="00FF1779"/>
    <w:rPr>
      <w:rFonts w:ascii="Arial" w:hAnsi="Arial"/>
      <w:caps/>
      <w:noProof w:val="0"/>
      <w:color w:val="000000"/>
      <w:spacing w:val="10"/>
      <w:sz w:val="18"/>
      <w:lang w:val="en-GB" w:eastAsia="ja-JP"/>
    </w:rPr>
  </w:style>
  <w:style w:type="character" w:customStyle="1" w:styleId="ZchnZchn1">
    <w:name w:val="Zchn Zchn1"/>
    <w:basedOn w:val="DefaultParagraphFont"/>
    <w:semiHidden/>
    <w:rsid w:val="00FF1779"/>
    <w:rPr>
      <w:rFonts w:ascii="Arial" w:hAnsi="Arial"/>
      <w:i/>
      <w:caps/>
      <w:noProof w:val="0"/>
      <w:color w:val="000000"/>
      <w:spacing w:val="10"/>
      <w:sz w:val="18"/>
      <w:lang w:val="en-GB" w:eastAsia="ja-JP"/>
    </w:rPr>
  </w:style>
  <w:style w:type="paragraph" w:styleId="Salutation">
    <w:name w:val="Salutation"/>
    <w:basedOn w:val="Normal"/>
    <w:next w:val="Normal"/>
    <w:link w:val="SalutationChar"/>
    <w:rsid w:val="00FF1779"/>
    <w:pPr>
      <w:spacing w:before="200" w:line="276" w:lineRule="auto"/>
      <w:jc w:val="left"/>
    </w:pPr>
    <w:rPr>
      <w:color w:val="000000"/>
      <w:sz w:val="20"/>
      <w:szCs w:val="20"/>
      <w:lang w:eastAsia="ja-JP"/>
    </w:rPr>
  </w:style>
  <w:style w:type="character" w:customStyle="1" w:styleId="SalutationChar">
    <w:name w:val="Salutation Char"/>
    <w:basedOn w:val="DefaultParagraphFont"/>
    <w:link w:val="Salutation"/>
    <w:rsid w:val="00FF1779"/>
    <w:rPr>
      <w:color w:val="000000"/>
      <w:lang w:eastAsia="ja-JP"/>
    </w:rPr>
  </w:style>
  <w:style w:type="character" w:customStyle="1" w:styleId="ZchnZchn">
    <w:name w:val="Zchn Zchn"/>
    <w:basedOn w:val="DefaultParagraphFont"/>
    <w:semiHidden/>
    <w:rsid w:val="00FF1779"/>
    <w:rPr>
      <w:rFonts w:ascii="Arial" w:hAnsi="Arial"/>
      <w:b/>
      <w:noProof w:val="0"/>
      <w:color w:val="3B608D"/>
      <w:sz w:val="16"/>
      <w:lang w:val="de-DE" w:eastAsia="ja-JP"/>
    </w:rPr>
  </w:style>
  <w:style w:type="paragraph" w:styleId="BlockText">
    <w:name w:val="Block Text"/>
    <w:basedOn w:val="Normal"/>
    <w:rsid w:val="00FF1779"/>
    <w:pPr>
      <w:spacing w:before="200" w:after="120" w:line="276" w:lineRule="auto"/>
      <w:ind w:left="1440" w:right="1440"/>
      <w:jc w:val="left"/>
    </w:pPr>
    <w:rPr>
      <w:color w:val="000000"/>
      <w:sz w:val="20"/>
      <w:szCs w:val="20"/>
      <w:lang w:eastAsia="ja-JP"/>
    </w:rPr>
  </w:style>
  <w:style w:type="paragraph" w:styleId="E-mailSignature">
    <w:name w:val="E-mail Signature"/>
    <w:basedOn w:val="Normal"/>
    <w:link w:val="E-mailSignatureChar"/>
    <w:rsid w:val="00FF1779"/>
    <w:pPr>
      <w:spacing w:before="200" w:line="276" w:lineRule="auto"/>
      <w:jc w:val="left"/>
    </w:pPr>
    <w:rPr>
      <w:color w:val="000000"/>
      <w:sz w:val="20"/>
      <w:szCs w:val="20"/>
      <w:lang w:eastAsia="ja-JP"/>
    </w:rPr>
  </w:style>
  <w:style w:type="character" w:customStyle="1" w:styleId="E-mailSignatureChar">
    <w:name w:val="E-mail Signature Char"/>
    <w:basedOn w:val="DefaultParagraphFont"/>
    <w:link w:val="E-mailSignature"/>
    <w:rsid w:val="00FF1779"/>
    <w:rPr>
      <w:color w:val="000000"/>
      <w:lang w:eastAsia="ja-JP"/>
    </w:rPr>
  </w:style>
  <w:style w:type="paragraph" w:styleId="NoteHeading">
    <w:name w:val="Note Heading"/>
    <w:basedOn w:val="Normal"/>
    <w:next w:val="Normal"/>
    <w:link w:val="NoteHeadingChar"/>
    <w:rsid w:val="00FF1779"/>
    <w:pPr>
      <w:spacing w:before="200" w:line="276" w:lineRule="auto"/>
      <w:jc w:val="left"/>
    </w:pPr>
    <w:rPr>
      <w:color w:val="000000"/>
      <w:sz w:val="20"/>
      <w:szCs w:val="20"/>
      <w:lang w:eastAsia="ja-JP"/>
    </w:rPr>
  </w:style>
  <w:style w:type="character" w:customStyle="1" w:styleId="NoteHeadingChar">
    <w:name w:val="Note Heading Char"/>
    <w:basedOn w:val="DefaultParagraphFont"/>
    <w:link w:val="NoteHeading"/>
    <w:rsid w:val="00FF1779"/>
    <w:rPr>
      <w:color w:val="000000"/>
      <w:lang w:eastAsia="ja-JP"/>
    </w:rPr>
  </w:style>
  <w:style w:type="paragraph" w:styleId="Closing">
    <w:name w:val="Closing"/>
    <w:basedOn w:val="Normal"/>
    <w:link w:val="ClosingChar"/>
    <w:rsid w:val="00FF1779"/>
    <w:pPr>
      <w:spacing w:before="200" w:line="276" w:lineRule="auto"/>
      <w:ind w:left="4252"/>
      <w:jc w:val="left"/>
    </w:pPr>
    <w:rPr>
      <w:color w:val="000000"/>
      <w:sz w:val="20"/>
      <w:szCs w:val="20"/>
      <w:lang w:eastAsia="ja-JP"/>
    </w:rPr>
  </w:style>
  <w:style w:type="character" w:customStyle="1" w:styleId="ClosingChar">
    <w:name w:val="Closing Char"/>
    <w:basedOn w:val="DefaultParagraphFont"/>
    <w:link w:val="Closing"/>
    <w:rsid w:val="00FF1779"/>
    <w:rPr>
      <w:color w:val="000000"/>
      <w:lang w:eastAsia="ja-JP"/>
    </w:rPr>
  </w:style>
  <w:style w:type="paragraph" w:styleId="HTMLAddress">
    <w:name w:val="HTML Address"/>
    <w:basedOn w:val="Normal"/>
    <w:link w:val="HTMLAddressChar"/>
    <w:rsid w:val="00FF1779"/>
    <w:pPr>
      <w:spacing w:before="200" w:line="276" w:lineRule="auto"/>
      <w:jc w:val="left"/>
    </w:pPr>
    <w:rPr>
      <w:i/>
      <w:color w:val="000000"/>
      <w:sz w:val="20"/>
      <w:szCs w:val="20"/>
      <w:lang w:eastAsia="ja-JP"/>
    </w:rPr>
  </w:style>
  <w:style w:type="character" w:customStyle="1" w:styleId="HTMLAddressChar">
    <w:name w:val="HTML Address Char"/>
    <w:basedOn w:val="DefaultParagraphFont"/>
    <w:link w:val="HTMLAddress"/>
    <w:rsid w:val="00FF1779"/>
    <w:rPr>
      <w:i/>
      <w:color w:val="000000"/>
      <w:lang w:eastAsia="ja-JP"/>
    </w:rPr>
  </w:style>
  <w:style w:type="character" w:styleId="HTMLAcronym">
    <w:name w:val="HTML Acronym"/>
    <w:basedOn w:val="DefaultParagraphFont"/>
    <w:rsid w:val="00FF1779"/>
  </w:style>
  <w:style w:type="character" w:styleId="HTMLSample">
    <w:name w:val="HTML Sample"/>
    <w:basedOn w:val="DefaultParagraphFont"/>
    <w:rsid w:val="00FF1779"/>
    <w:rPr>
      <w:rFonts w:ascii="Courier New" w:hAnsi="Courier New"/>
    </w:rPr>
  </w:style>
  <w:style w:type="character" w:styleId="HTMLCode">
    <w:name w:val="HTML Code"/>
    <w:basedOn w:val="DefaultParagraphFont"/>
    <w:rsid w:val="00FF1779"/>
    <w:rPr>
      <w:rFonts w:ascii="Courier New" w:hAnsi="Courier New"/>
      <w:sz w:val="20"/>
    </w:rPr>
  </w:style>
  <w:style w:type="paragraph" w:customStyle="1" w:styleId="Inhaltsverzeichnis1">
    <w:name w:val="Inhaltsverzeichnis 1"/>
    <w:basedOn w:val="Normal"/>
    <w:next w:val="Normal"/>
    <w:semiHidden/>
    <w:rsid w:val="00FF1779"/>
    <w:pPr>
      <w:tabs>
        <w:tab w:val="left" w:pos="567"/>
        <w:tab w:val="right" w:pos="8789"/>
      </w:tabs>
      <w:spacing w:before="200" w:after="120"/>
      <w:ind w:left="567" w:hanging="567"/>
      <w:jc w:val="left"/>
    </w:pPr>
    <w:rPr>
      <w:sz w:val="16"/>
      <w:szCs w:val="20"/>
      <w:lang w:eastAsia="ja-JP"/>
    </w:rPr>
  </w:style>
  <w:style w:type="paragraph" w:customStyle="1" w:styleId="Inhaltsverzeichnis2">
    <w:name w:val="Inhaltsverzeichnis 2"/>
    <w:basedOn w:val="Normal"/>
    <w:next w:val="Normal"/>
    <w:semiHidden/>
    <w:rsid w:val="00FF1779"/>
    <w:pPr>
      <w:tabs>
        <w:tab w:val="left" w:pos="1134"/>
        <w:tab w:val="right" w:pos="8789"/>
      </w:tabs>
      <w:ind w:left="1134" w:hanging="567"/>
      <w:jc w:val="left"/>
    </w:pPr>
    <w:rPr>
      <w:noProof/>
      <w:szCs w:val="20"/>
      <w:lang w:eastAsia="ja-JP"/>
    </w:rPr>
  </w:style>
  <w:style w:type="paragraph" w:customStyle="1" w:styleId="Inhaltsverzeichnis3">
    <w:name w:val="Inhaltsverzeichnis 3"/>
    <w:basedOn w:val="Normal"/>
    <w:next w:val="Normal"/>
    <w:semiHidden/>
    <w:rsid w:val="00FF1779"/>
    <w:pPr>
      <w:tabs>
        <w:tab w:val="left" w:pos="1985"/>
        <w:tab w:val="right" w:leader="dot" w:pos="8789"/>
      </w:tabs>
      <w:ind w:left="1985" w:hanging="851"/>
      <w:jc w:val="left"/>
    </w:pPr>
    <w:rPr>
      <w:noProof/>
      <w:szCs w:val="20"/>
      <w:lang w:eastAsia="ja-JP"/>
    </w:rPr>
  </w:style>
  <w:style w:type="character" w:styleId="HTMLDefinition">
    <w:name w:val="HTML Definition"/>
    <w:basedOn w:val="DefaultParagraphFont"/>
    <w:rsid w:val="00FF1779"/>
    <w:rPr>
      <w:i/>
    </w:rPr>
  </w:style>
  <w:style w:type="character" w:styleId="HTMLTypewriter">
    <w:name w:val="HTML Typewriter"/>
    <w:basedOn w:val="DefaultParagraphFont"/>
    <w:rsid w:val="00FF1779"/>
    <w:rPr>
      <w:rFonts w:ascii="Courier New" w:hAnsi="Courier New"/>
      <w:sz w:val="20"/>
    </w:rPr>
  </w:style>
  <w:style w:type="character" w:styleId="HTMLKeyboard">
    <w:name w:val="HTML Keyboard"/>
    <w:basedOn w:val="DefaultParagraphFont"/>
    <w:rsid w:val="00FF1779"/>
    <w:rPr>
      <w:rFonts w:ascii="Courier New" w:hAnsi="Courier New"/>
      <w:sz w:val="20"/>
    </w:rPr>
  </w:style>
  <w:style w:type="character" w:styleId="HTMLVariable">
    <w:name w:val="HTML Variable"/>
    <w:basedOn w:val="DefaultParagraphFont"/>
    <w:rsid w:val="00FF1779"/>
    <w:rPr>
      <w:i/>
    </w:rPr>
  </w:style>
  <w:style w:type="paragraph" w:styleId="HTMLPreformatted">
    <w:name w:val="HTML Preformatted"/>
    <w:basedOn w:val="Normal"/>
    <w:link w:val="HTMLPreformattedChar"/>
    <w:rsid w:val="00FF1779"/>
    <w:pPr>
      <w:spacing w:before="200" w:line="276" w:lineRule="auto"/>
      <w:jc w:val="left"/>
    </w:pPr>
    <w:rPr>
      <w:rFonts w:ascii="Courier New" w:hAnsi="Courier New"/>
      <w:color w:val="000000"/>
      <w:sz w:val="20"/>
      <w:szCs w:val="20"/>
      <w:lang w:eastAsia="ja-JP"/>
    </w:rPr>
  </w:style>
  <w:style w:type="character" w:customStyle="1" w:styleId="HTMLPreformattedChar">
    <w:name w:val="HTML Preformatted Char"/>
    <w:basedOn w:val="DefaultParagraphFont"/>
    <w:link w:val="HTMLPreformatted"/>
    <w:rsid w:val="00FF1779"/>
    <w:rPr>
      <w:rFonts w:ascii="Courier New" w:hAnsi="Courier New"/>
      <w:color w:val="000000"/>
      <w:lang w:eastAsia="ja-JP"/>
    </w:rPr>
  </w:style>
  <w:style w:type="paragraph" w:customStyle="1" w:styleId="TableofContent">
    <w:name w:val="Table of Content"/>
    <w:basedOn w:val="Heading1"/>
    <w:semiHidden/>
    <w:rsid w:val="00FF1779"/>
    <w:pPr>
      <w:keepNext w:val="0"/>
      <w:pageBreakBefore/>
      <w:pBdr>
        <w:top w:val="single" w:sz="4" w:space="1" w:color="4F81BD"/>
        <w:left w:val="single" w:sz="4" w:space="4" w:color="4F81BD"/>
        <w:bottom w:val="single" w:sz="4" w:space="1" w:color="4F81BD"/>
        <w:right w:val="single" w:sz="4" w:space="4" w:color="4F81BD"/>
      </w:pBdr>
      <w:shd w:val="clear" w:color="auto" w:fill="4F81BD"/>
      <w:spacing w:before="480" w:after="0"/>
      <w:jc w:val="left"/>
      <w:outlineLvl w:val="9"/>
    </w:pPr>
    <w:rPr>
      <w:rFonts w:ascii="Arial Fett" w:hAnsi="Arial Fett" w:cs="Times New Roman"/>
      <w:bCs w:val="0"/>
      <w:color w:val="FFFFFF"/>
      <w:spacing w:val="15"/>
      <w:kern w:val="0"/>
      <w:sz w:val="22"/>
      <w:szCs w:val="20"/>
      <w:shd w:val="clear" w:color="auto" w:fill="4F81BD"/>
      <w:lang w:eastAsia="ja-JP"/>
    </w:rPr>
  </w:style>
  <w:style w:type="paragraph" w:styleId="DocumentMap">
    <w:name w:val="Document Map"/>
    <w:basedOn w:val="Normal"/>
    <w:link w:val="DocumentMapChar"/>
    <w:rsid w:val="00FF1779"/>
    <w:pPr>
      <w:shd w:val="clear" w:color="auto" w:fill="000080"/>
      <w:spacing w:before="200" w:line="276" w:lineRule="auto"/>
      <w:jc w:val="left"/>
    </w:pPr>
    <w:rPr>
      <w:rFonts w:ascii="Tahoma" w:hAnsi="Tahoma"/>
      <w:color w:val="000000"/>
      <w:sz w:val="20"/>
      <w:szCs w:val="20"/>
      <w:lang w:eastAsia="ja-JP"/>
    </w:rPr>
  </w:style>
  <w:style w:type="character" w:customStyle="1" w:styleId="DocumentMapChar">
    <w:name w:val="Document Map Char"/>
    <w:basedOn w:val="DefaultParagraphFont"/>
    <w:link w:val="DocumentMap"/>
    <w:rsid w:val="00FF1779"/>
    <w:rPr>
      <w:rFonts w:ascii="Tahoma" w:hAnsi="Tahoma"/>
      <w:color w:val="000000"/>
      <w:shd w:val="clear" w:color="auto" w:fill="000080"/>
      <w:lang w:eastAsia="ja-JP"/>
    </w:rPr>
  </w:style>
  <w:style w:type="paragraph" w:styleId="TOC5">
    <w:name w:val="toc 5"/>
    <w:basedOn w:val="Normal"/>
    <w:next w:val="Normal"/>
    <w:autoRedefine/>
    <w:unhideWhenUsed/>
    <w:qFormat/>
    <w:rsid w:val="00FF1779"/>
    <w:pPr>
      <w:spacing w:line="276" w:lineRule="auto"/>
      <w:ind w:left="800"/>
      <w:jc w:val="left"/>
    </w:pPr>
    <w:rPr>
      <w:color w:val="000000"/>
      <w:sz w:val="20"/>
      <w:szCs w:val="20"/>
      <w:lang w:eastAsia="ja-JP"/>
    </w:rPr>
  </w:style>
  <w:style w:type="paragraph" w:styleId="TOC6">
    <w:name w:val="toc 6"/>
    <w:basedOn w:val="Normal"/>
    <w:next w:val="Normal"/>
    <w:autoRedefine/>
    <w:unhideWhenUsed/>
    <w:qFormat/>
    <w:rsid w:val="00FF1779"/>
    <w:pPr>
      <w:spacing w:line="276" w:lineRule="auto"/>
      <w:ind w:left="1000"/>
      <w:jc w:val="left"/>
    </w:pPr>
    <w:rPr>
      <w:color w:val="000000"/>
      <w:sz w:val="20"/>
      <w:szCs w:val="20"/>
      <w:lang w:eastAsia="ja-JP"/>
    </w:rPr>
  </w:style>
  <w:style w:type="paragraph" w:styleId="TOC7">
    <w:name w:val="toc 7"/>
    <w:basedOn w:val="Normal"/>
    <w:next w:val="Normal"/>
    <w:autoRedefine/>
    <w:unhideWhenUsed/>
    <w:qFormat/>
    <w:rsid w:val="00FF1779"/>
    <w:pPr>
      <w:spacing w:line="276" w:lineRule="auto"/>
      <w:ind w:left="1200"/>
      <w:jc w:val="left"/>
    </w:pPr>
    <w:rPr>
      <w:color w:val="000000"/>
      <w:sz w:val="20"/>
      <w:szCs w:val="20"/>
      <w:lang w:eastAsia="ja-JP"/>
    </w:rPr>
  </w:style>
  <w:style w:type="paragraph" w:styleId="TOC8">
    <w:name w:val="toc 8"/>
    <w:basedOn w:val="Normal"/>
    <w:next w:val="Normal"/>
    <w:autoRedefine/>
    <w:unhideWhenUsed/>
    <w:qFormat/>
    <w:rsid w:val="00FF1779"/>
    <w:pPr>
      <w:spacing w:line="276" w:lineRule="auto"/>
      <w:ind w:left="1400"/>
      <w:jc w:val="left"/>
    </w:pPr>
    <w:rPr>
      <w:color w:val="000000"/>
      <w:sz w:val="20"/>
      <w:szCs w:val="20"/>
      <w:lang w:eastAsia="ja-JP"/>
    </w:rPr>
  </w:style>
  <w:style w:type="paragraph" w:styleId="TOC9">
    <w:name w:val="toc 9"/>
    <w:basedOn w:val="Normal"/>
    <w:next w:val="Normal"/>
    <w:autoRedefine/>
    <w:unhideWhenUsed/>
    <w:qFormat/>
    <w:rsid w:val="00FF1779"/>
    <w:pPr>
      <w:spacing w:line="276" w:lineRule="auto"/>
      <w:ind w:left="1600"/>
      <w:jc w:val="left"/>
    </w:pPr>
    <w:rPr>
      <w:color w:val="000000"/>
      <w:sz w:val="20"/>
      <w:szCs w:val="20"/>
      <w:lang w:eastAsia="ja-JP"/>
    </w:rPr>
  </w:style>
  <w:style w:type="paragraph" w:styleId="FootnoteText">
    <w:name w:val="footnote text"/>
    <w:basedOn w:val="Normal"/>
    <w:link w:val="FootnoteTextChar"/>
    <w:rsid w:val="00FF1779"/>
    <w:pPr>
      <w:spacing w:before="200" w:line="276" w:lineRule="auto"/>
      <w:jc w:val="left"/>
    </w:pPr>
    <w:rPr>
      <w:color w:val="000000"/>
      <w:sz w:val="20"/>
      <w:szCs w:val="20"/>
      <w:lang w:eastAsia="ja-JP"/>
    </w:rPr>
  </w:style>
  <w:style w:type="character" w:customStyle="1" w:styleId="FootnoteTextChar">
    <w:name w:val="Footnote Text Char"/>
    <w:basedOn w:val="DefaultParagraphFont"/>
    <w:link w:val="FootnoteText"/>
    <w:rsid w:val="00FF1779"/>
    <w:rPr>
      <w:color w:val="000000"/>
      <w:lang w:eastAsia="ja-JP"/>
    </w:rPr>
  </w:style>
  <w:style w:type="character" w:styleId="FootnoteReference">
    <w:name w:val="footnote reference"/>
    <w:basedOn w:val="DefaultParagraphFont"/>
    <w:rsid w:val="00FF1779"/>
    <w:rPr>
      <w:vertAlign w:val="superscript"/>
    </w:rPr>
  </w:style>
  <w:style w:type="paragraph" w:styleId="z-TopofForm">
    <w:name w:val="HTML Top of Form"/>
    <w:basedOn w:val="Normal"/>
    <w:next w:val="Normal"/>
    <w:link w:val="z-TopofFormChar"/>
    <w:hidden/>
    <w:rsid w:val="00FF1779"/>
    <w:pPr>
      <w:pBdr>
        <w:bottom w:val="single" w:sz="6" w:space="1" w:color="auto"/>
      </w:pBdr>
      <w:jc w:val="center"/>
    </w:pPr>
    <w:rPr>
      <w:rFonts w:eastAsia="Arial Unicode MS"/>
      <w:vanish/>
      <w:sz w:val="16"/>
      <w:szCs w:val="20"/>
      <w:lang w:val="cs-CZ" w:eastAsia="ja-JP"/>
    </w:rPr>
  </w:style>
  <w:style w:type="character" w:customStyle="1" w:styleId="z-TopofFormChar">
    <w:name w:val="z-Top of Form Char"/>
    <w:basedOn w:val="DefaultParagraphFont"/>
    <w:link w:val="z-TopofForm"/>
    <w:rsid w:val="00FF1779"/>
    <w:rPr>
      <w:rFonts w:eastAsia="Arial Unicode MS"/>
      <w:vanish/>
      <w:sz w:val="16"/>
      <w:lang w:val="cs-CZ" w:eastAsia="ja-JP"/>
    </w:rPr>
  </w:style>
  <w:style w:type="paragraph" w:styleId="z-BottomofForm">
    <w:name w:val="HTML Bottom of Form"/>
    <w:basedOn w:val="Normal"/>
    <w:next w:val="Normal"/>
    <w:link w:val="z-BottomofFormChar"/>
    <w:hidden/>
    <w:rsid w:val="00FF1779"/>
    <w:pPr>
      <w:pBdr>
        <w:top w:val="single" w:sz="6" w:space="1" w:color="auto"/>
      </w:pBdr>
      <w:jc w:val="center"/>
    </w:pPr>
    <w:rPr>
      <w:rFonts w:eastAsia="Arial Unicode MS"/>
      <w:vanish/>
      <w:sz w:val="16"/>
      <w:szCs w:val="20"/>
      <w:lang w:val="cs-CZ" w:eastAsia="ja-JP"/>
    </w:rPr>
  </w:style>
  <w:style w:type="character" w:customStyle="1" w:styleId="z-BottomofFormChar">
    <w:name w:val="z-Bottom of Form Char"/>
    <w:basedOn w:val="DefaultParagraphFont"/>
    <w:link w:val="z-BottomofForm"/>
    <w:rsid w:val="00FF1779"/>
    <w:rPr>
      <w:rFonts w:eastAsia="Arial Unicode MS"/>
      <w:vanish/>
      <w:sz w:val="16"/>
      <w:lang w:val="cs-CZ" w:eastAsia="ja-JP"/>
    </w:rPr>
  </w:style>
  <w:style w:type="paragraph" w:customStyle="1" w:styleId="Title1">
    <w:name w:val="Title1"/>
    <w:rsid w:val="00FF1779"/>
    <w:pPr>
      <w:framePr w:hSpace="141" w:wrap="around" w:vAnchor="text" w:hAnchor="margin" w:y="41"/>
      <w:jc w:val="right"/>
    </w:pPr>
    <w:rPr>
      <w:rFonts w:ascii="Arial" w:hAnsi="Arial"/>
      <w:color w:val="000000"/>
      <w:lang w:eastAsia="ja-JP"/>
    </w:rPr>
  </w:style>
  <w:style w:type="paragraph" w:styleId="BodyText3">
    <w:name w:val="Body Text 3"/>
    <w:basedOn w:val="Normal"/>
    <w:link w:val="BodyText3Char"/>
    <w:rsid w:val="00FF1779"/>
    <w:pPr>
      <w:spacing w:before="200" w:after="120" w:line="276" w:lineRule="auto"/>
      <w:jc w:val="left"/>
    </w:pPr>
    <w:rPr>
      <w:color w:val="000000"/>
      <w:sz w:val="16"/>
      <w:szCs w:val="20"/>
      <w:lang w:eastAsia="ja-JP"/>
    </w:rPr>
  </w:style>
  <w:style w:type="character" w:customStyle="1" w:styleId="BodyText3Char">
    <w:name w:val="Body Text 3 Char"/>
    <w:basedOn w:val="DefaultParagraphFont"/>
    <w:link w:val="BodyText3"/>
    <w:rsid w:val="00FF1779"/>
    <w:rPr>
      <w:color w:val="000000"/>
      <w:sz w:val="16"/>
      <w:lang w:eastAsia="ja-JP"/>
    </w:rPr>
  </w:style>
  <w:style w:type="paragraph" w:styleId="BodyTextIndent3">
    <w:name w:val="Body Text Indent 3"/>
    <w:basedOn w:val="Normal"/>
    <w:link w:val="BodyTextIndent3Char"/>
    <w:rsid w:val="00FF1779"/>
    <w:pPr>
      <w:spacing w:before="200" w:after="120" w:line="276" w:lineRule="auto"/>
      <w:ind w:left="283"/>
      <w:jc w:val="left"/>
    </w:pPr>
    <w:rPr>
      <w:color w:val="000000"/>
      <w:sz w:val="16"/>
      <w:szCs w:val="20"/>
      <w:lang w:eastAsia="ja-JP"/>
    </w:rPr>
  </w:style>
  <w:style w:type="character" w:customStyle="1" w:styleId="BodyTextIndent3Char">
    <w:name w:val="Body Text Indent 3 Char"/>
    <w:basedOn w:val="DefaultParagraphFont"/>
    <w:link w:val="BodyTextIndent3"/>
    <w:rsid w:val="00FF1779"/>
    <w:rPr>
      <w:color w:val="000000"/>
      <w:sz w:val="16"/>
      <w:lang w:eastAsia="ja-JP"/>
    </w:rPr>
  </w:style>
  <w:style w:type="paragraph" w:styleId="BodyTextFirstIndent">
    <w:name w:val="Body Text First Indent"/>
    <w:basedOn w:val="BodyText"/>
    <w:link w:val="BodyTextFirstIndentChar"/>
    <w:rsid w:val="00FF1779"/>
    <w:pPr>
      <w:spacing w:before="200" w:after="120" w:line="276" w:lineRule="auto"/>
      <w:ind w:firstLine="210"/>
      <w:jc w:val="left"/>
    </w:pPr>
    <w:rPr>
      <w:color w:val="000000"/>
      <w:sz w:val="20"/>
      <w:lang w:eastAsia="ja-JP"/>
    </w:rPr>
  </w:style>
  <w:style w:type="character" w:customStyle="1" w:styleId="BodyTextChar">
    <w:name w:val="Body Text Char"/>
    <w:basedOn w:val="DefaultParagraphFont"/>
    <w:link w:val="BodyText"/>
    <w:rsid w:val="00FF1779"/>
    <w:rPr>
      <w:rFonts w:ascii="Arial" w:hAnsi="Arial"/>
      <w:sz w:val="22"/>
      <w:lang w:eastAsia="en-US"/>
    </w:rPr>
  </w:style>
  <w:style w:type="character" w:customStyle="1" w:styleId="BodyTextFirstIndentChar">
    <w:name w:val="Body Text First Indent Char"/>
    <w:basedOn w:val="BodyTextChar"/>
    <w:link w:val="BodyTextFirstIndent"/>
    <w:rsid w:val="00FF1779"/>
    <w:rPr>
      <w:rFonts w:ascii="Arial" w:hAnsi="Arial"/>
      <w:color w:val="000000"/>
      <w:sz w:val="22"/>
      <w:lang w:eastAsia="ja-JP"/>
    </w:rPr>
  </w:style>
  <w:style w:type="paragraph" w:styleId="BodyTextFirstIndent2">
    <w:name w:val="Body Text First Indent 2"/>
    <w:basedOn w:val="BodyTextIndent"/>
    <w:link w:val="BodyTextFirstIndent2Char"/>
    <w:rsid w:val="00FF1779"/>
    <w:pPr>
      <w:spacing w:before="200" w:after="120" w:line="276" w:lineRule="auto"/>
      <w:ind w:left="283" w:firstLine="210"/>
      <w:jc w:val="left"/>
    </w:pPr>
    <w:rPr>
      <w:color w:val="000000"/>
      <w:sz w:val="20"/>
      <w:lang w:eastAsia="ja-JP"/>
    </w:rPr>
  </w:style>
  <w:style w:type="character" w:customStyle="1" w:styleId="BodyTextIndentChar">
    <w:name w:val="Body Text Indent Char"/>
    <w:basedOn w:val="BodyTextChar"/>
    <w:link w:val="BodyTextIndent"/>
    <w:rsid w:val="00FF1779"/>
    <w:rPr>
      <w:rFonts w:ascii="Arial" w:hAnsi="Arial"/>
      <w:sz w:val="22"/>
      <w:lang w:eastAsia="en-US"/>
    </w:rPr>
  </w:style>
  <w:style w:type="character" w:customStyle="1" w:styleId="BodyTextFirstIndent2Char">
    <w:name w:val="Body Text First Indent 2 Char"/>
    <w:basedOn w:val="BodyTextIndentChar"/>
    <w:link w:val="BodyTextFirstIndent2"/>
    <w:rsid w:val="00FF1779"/>
    <w:rPr>
      <w:rFonts w:ascii="Arial" w:hAnsi="Arial"/>
      <w:color w:val="000000"/>
      <w:sz w:val="22"/>
      <w:lang w:eastAsia="ja-JP"/>
    </w:rPr>
  </w:style>
  <w:style w:type="paragraph" w:styleId="EnvelopeReturn">
    <w:name w:val="envelope return"/>
    <w:basedOn w:val="Normal"/>
    <w:rsid w:val="00FF1779"/>
    <w:pPr>
      <w:spacing w:before="200" w:line="276" w:lineRule="auto"/>
      <w:jc w:val="left"/>
    </w:pPr>
    <w:rPr>
      <w:color w:val="000000"/>
      <w:sz w:val="20"/>
      <w:szCs w:val="20"/>
      <w:lang w:eastAsia="ja-JP"/>
    </w:rPr>
  </w:style>
  <w:style w:type="paragraph" w:styleId="EnvelopeAddress">
    <w:name w:val="envelope address"/>
    <w:basedOn w:val="Normal"/>
    <w:rsid w:val="00FF1779"/>
    <w:pPr>
      <w:framePr w:w="4320" w:h="2160" w:hRule="exact" w:hSpace="141" w:wrap="auto" w:hAnchor="page" w:xAlign="center" w:yAlign="bottom"/>
      <w:spacing w:before="200" w:line="276" w:lineRule="auto"/>
      <w:ind w:left="1"/>
      <w:jc w:val="left"/>
    </w:pPr>
    <w:rPr>
      <w:color w:val="000000"/>
      <w:szCs w:val="20"/>
      <w:lang w:eastAsia="ja-JP"/>
    </w:rPr>
  </w:style>
  <w:style w:type="paragraph" w:styleId="Signature">
    <w:name w:val="Signature"/>
    <w:basedOn w:val="Normal"/>
    <w:link w:val="SignatureChar"/>
    <w:rsid w:val="00FF1779"/>
    <w:pPr>
      <w:spacing w:before="200" w:line="276" w:lineRule="auto"/>
      <w:ind w:left="4252"/>
      <w:jc w:val="left"/>
    </w:pPr>
    <w:rPr>
      <w:color w:val="000000"/>
      <w:sz w:val="20"/>
      <w:szCs w:val="20"/>
      <w:lang w:eastAsia="ja-JP"/>
    </w:rPr>
  </w:style>
  <w:style w:type="character" w:customStyle="1" w:styleId="SignatureChar">
    <w:name w:val="Signature Char"/>
    <w:basedOn w:val="DefaultParagraphFont"/>
    <w:link w:val="Signature"/>
    <w:rsid w:val="00FF1779"/>
    <w:rPr>
      <w:color w:val="000000"/>
      <w:lang w:eastAsia="ja-JP"/>
    </w:rPr>
  </w:style>
  <w:style w:type="character" w:customStyle="1" w:styleId="Max">
    <w:name w:val="Max."/>
    <w:rsid w:val="00FF1779"/>
    <w:rPr>
      <w:b/>
    </w:rPr>
  </w:style>
  <w:style w:type="paragraph" w:customStyle="1" w:styleId="H3">
    <w:name w:val="H3"/>
    <w:basedOn w:val="Normal"/>
    <w:next w:val="Normal"/>
    <w:rsid w:val="00FF1779"/>
    <w:pPr>
      <w:keepNext/>
      <w:spacing w:before="100" w:after="100"/>
      <w:jc w:val="left"/>
      <w:outlineLvl w:val="3"/>
    </w:pPr>
    <w:rPr>
      <w:b/>
      <w:snapToGrid w:val="0"/>
      <w:sz w:val="28"/>
      <w:szCs w:val="20"/>
      <w:lang w:val="de-DE" w:eastAsia="ja-JP"/>
    </w:rPr>
  </w:style>
  <w:style w:type="paragraph" w:customStyle="1" w:styleId="Aufzhlung">
    <w:name w:val="Aufzählung"/>
    <w:basedOn w:val="Normal"/>
    <w:rsid w:val="00FF1779"/>
    <w:pPr>
      <w:numPr>
        <w:numId w:val="3"/>
      </w:numPr>
      <w:tabs>
        <w:tab w:val="left" w:pos="709"/>
      </w:tabs>
      <w:spacing w:before="60" w:after="60" w:line="360" w:lineRule="exact"/>
    </w:pPr>
    <w:rPr>
      <w:szCs w:val="20"/>
      <w:lang w:val="de-DE" w:eastAsia="ja-JP"/>
    </w:rPr>
  </w:style>
  <w:style w:type="paragraph" w:styleId="CommentText">
    <w:name w:val="annotation text"/>
    <w:basedOn w:val="Normal"/>
    <w:link w:val="CommentTextChar"/>
    <w:rsid w:val="00FF1779"/>
    <w:rPr>
      <w:szCs w:val="20"/>
      <w:lang w:val="de-DE" w:eastAsia="ja-JP"/>
    </w:rPr>
  </w:style>
  <w:style w:type="character" w:customStyle="1" w:styleId="CommentTextChar">
    <w:name w:val="Comment Text Char"/>
    <w:basedOn w:val="DefaultParagraphFont"/>
    <w:link w:val="CommentText"/>
    <w:rsid w:val="00FF1779"/>
    <w:rPr>
      <w:sz w:val="24"/>
      <w:lang w:val="de-DE" w:eastAsia="ja-JP"/>
    </w:rPr>
  </w:style>
  <w:style w:type="character" w:styleId="CommentReference">
    <w:name w:val="annotation reference"/>
    <w:basedOn w:val="DefaultParagraphFont"/>
    <w:rsid w:val="00FF1779"/>
    <w:rPr>
      <w:sz w:val="18"/>
    </w:rPr>
  </w:style>
  <w:style w:type="character" w:customStyle="1" w:styleId="subhead">
    <w:name w:val="subhead"/>
    <w:basedOn w:val="DefaultParagraphFont"/>
    <w:rsid w:val="00FF1779"/>
  </w:style>
  <w:style w:type="character" w:customStyle="1" w:styleId="mw-headline">
    <w:name w:val="mw-headline"/>
    <w:basedOn w:val="DefaultParagraphFont"/>
    <w:rsid w:val="00FF1779"/>
  </w:style>
  <w:style w:type="paragraph" w:customStyle="1" w:styleId="TextAufzhlung">
    <w:name w:val="Text Aufzählung"/>
    <w:basedOn w:val="Normal"/>
    <w:rsid w:val="00FF1779"/>
    <w:pPr>
      <w:numPr>
        <w:numId w:val="4"/>
      </w:numPr>
      <w:spacing w:before="200" w:line="276" w:lineRule="auto"/>
      <w:jc w:val="left"/>
    </w:pPr>
    <w:rPr>
      <w:color w:val="000000"/>
      <w:sz w:val="20"/>
      <w:szCs w:val="20"/>
      <w:lang w:eastAsia="ja-JP"/>
    </w:rPr>
  </w:style>
  <w:style w:type="character" w:customStyle="1" w:styleId="ots">
    <w:name w:val="ots"/>
    <w:basedOn w:val="DefaultParagraphFont"/>
    <w:rsid w:val="00FF1779"/>
  </w:style>
  <w:style w:type="character" w:customStyle="1" w:styleId="texte">
    <w:name w:val="texte"/>
    <w:basedOn w:val="DefaultParagraphFont"/>
    <w:rsid w:val="00FF1779"/>
  </w:style>
  <w:style w:type="character" w:customStyle="1" w:styleId="hit">
    <w:name w:val="hit"/>
    <w:basedOn w:val="DefaultParagraphFont"/>
    <w:rsid w:val="00FF1779"/>
  </w:style>
  <w:style w:type="character" w:customStyle="1" w:styleId="newstext">
    <w:name w:val="newstext"/>
    <w:basedOn w:val="DefaultParagraphFont"/>
    <w:rsid w:val="00FF1779"/>
  </w:style>
  <w:style w:type="paragraph" w:customStyle="1" w:styleId="GoodPractice">
    <w:name w:val="Good Practice"/>
    <w:basedOn w:val="Normal"/>
    <w:rsid w:val="00FF1779"/>
    <w:pPr>
      <w:tabs>
        <w:tab w:val="right" w:leader="dot" w:pos="8959"/>
      </w:tabs>
      <w:spacing w:before="200" w:line="276" w:lineRule="auto"/>
      <w:jc w:val="left"/>
    </w:pPr>
    <w:rPr>
      <w:color w:val="000000"/>
      <w:sz w:val="20"/>
      <w:szCs w:val="20"/>
      <w:lang w:eastAsia="ja-JP"/>
    </w:rPr>
  </w:style>
  <w:style w:type="paragraph" w:styleId="Index1">
    <w:name w:val="index 1"/>
    <w:basedOn w:val="Normal"/>
    <w:next w:val="Normal"/>
    <w:autoRedefine/>
    <w:rsid w:val="00FF1779"/>
    <w:pPr>
      <w:spacing w:before="200" w:line="276" w:lineRule="auto"/>
      <w:ind w:left="200" w:hanging="200"/>
      <w:jc w:val="left"/>
    </w:pPr>
    <w:rPr>
      <w:color w:val="000000"/>
      <w:sz w:val="20"/>
      <w:szCs w:val="20"/>
      <w:lang w:eastAsia="ja-JP"/>
    </w:rPr>
  </w:style>
  <w:style w:type="paragraph" w:styleId="Index2">
    <w:name w:val="index 2"/>
    <w:basedOn w:val="Normal"/>
    <w:next w:val="Normal"/>
    <w:autoRedefine/>
    <w:rsid w:val="00FF1779"/>
    <w:pPr>
      <w:spacing w:before="200" w:line="276" w:lineRule="auto"/>
      <w:ind w:left="400" w:hanging="200"/>
      <w:jc w:val="left"/>
    </w:pPr>
    <w:rPr>
      <w:color w:val="000000"/>
      <w:sz w:val="20"/>
      <w:szCs w:val="20"/>
      <w:lang w:eastAsia="ja-JP"/>
    </w:rPr>
  </w:style>
  <w:style w:type="paragraph" w:styleId="Index3">
    <w:name w:val="index 3"/>
    <w:basedOn w:val="Normal"/>
    <w:next w:val="Normal"/>
    <w:autoRedefine/>
    <w:rsid w:val="00FF1779"/>
    <w:pPr>
      <w:spacing w:before="200" w:line="276" w:lineRule="auto"/>
      <w:ind w:left="600" w:hanging="200"/>
      <w:jc w:val="left"/>
    </w:pPr>
    <w:rPr>
      <w:color w:val="000000"/>
      <w:sz w:val="20"/>
      <w:szCs w:val="20"/>
      <w:lang w:eastAsia="ja-JP"/>
    </w:rPr>
  </w:style>
  <w:style w:type="paragraph" w:styleId="Index4">
    <w:name w:val="index 4"/>
    <w:basedOn w:val="Normal"/>
    <w:next w:val="Normal"/>
    <w:autoRedefine/>
    <w:rsid w:val="00FF1779"/>
    <w:pPr>
      <w:spacing w:before="200" w:line="276" w:lineRule="auto"/>
      <w:ind w:left="800" w:hanging="200"/>
      <w:jc w:val="left"/>
    </w:pPr>
    <w:rPr>
      <w:color w:val="000000"/>
      <w:sz w:val="20"/>
      <w:szCs w:val="20"/>
      <w:lang w:eastAsia="ja-JP"/>
    </w:rPr>
  </w:style>
  <w:style w:type="paragraph" w:styleId="Index5">
    <w:name w:val="index 5"/>
    <w:basedOn w:val="Normal"/>
    <w:next w:val="Normal"/>
    <w:autoRedefine/>
    <w:rsid w:val="00FF1779"/>
    <w:pPr>
      <w:spacing w:before="200" w:line="276" w:lineRule="auto"/>
      <w:ind w:left="1000" w:hanging="200"/>
      <w:jc w:val="left"/>
    </w:pPr>
    <w:rPr>
      <w:color w:val="000000"/>
      <w:sz w:val="20"/>
      <w:szCs w:val="20"/>
      <w:lang w:eastAsia="ja-JP"/>
    </w:rPr>
  </w:style>
  <w:style w:type="paragraph" w:styleId="Index6">
    <w:name w:val="index 6"/>
    <w:basedOn w:val="Normal"/>
    <w:next w:val="Normal"/>
    <w:autoRedefine/>
    <w:rsid w:val="00FF1779"/>
    <w:pPr>
      <w:spacing w:before="200" w:line="276" w:lineRule="auto"/>
      <w:ind w:left="1200" w:hanging="200"/>
      <w:jc w:val="left"/>
    </w:pPr>
    <w:rPr>
      <w:color w:val="000000"/>
      <w:sz w:val="20"/>
      <w:szCs w:val="20"/>
      <w:lang w:eastAsia="ja-JP"/>
    </w:rPr>
  </w:style>
  <w:style w:type="paragraph" w:styleId="Index7">
    <w:name w:val="index 7"/>
    <w:basedOn w:val="Normal"/>
    <w:next w:val="Normal"/>
    <w:autoRedefine/>
    <w:rsid w:val="00FF1779"/>
    <w:pPr>
      <w:spacing w:before="200" w:line="276" w:lineRule="auto"/>
      <w:ind w:left="1400" w:hanging="200"/>
      <w:jc w:val="left"/>
    </w:pPr>
    <w:rPr>
      <w:color w:val="000000"/>
      <w:sz w:val="20"/>
      <w:szCs w:val="20"/>
      <w:lang w:eastAsia="ja-JP"/>
    </w:rPr>
  </w:style>
  <w:style w:type="paragraph" w:styleId="Index8">
    <w:name w:val="index 8"/>
    <w:basedOn w:val="Normal"/>
    <w:next w:val="Normal"/>
    <w:autoRedefine/>
    <w:rsid w:val="00FF1779"/>
    <w:pPr>
      <w:spacing w:before="200" w:line="276" w:lineRule="auto"/>
      <w:ind w:left="1600" w:hanging="200"/>
      <w:jc w:val="left"/>
    </w:pPr>
    <w:rPr>
      <w:color w:val="000000"/>
      <w:sz w:val="20"/>
      <w:szCs w:val="20"/>
      <w:lang w:eastAsia="ja-JP"/>
    </w:rPr>
  </w:style>
  <w:style w:type="paragraph" w:styleId="Index9">
    <w:name w:val="index 9"/>
    <w:basedOn w:val="Normal"/>
    <w:next w:val="Normal"/>
    <w:autoRedefine/>
    <w:rsid w:val="00FF1779"/>
    <w:pPr>
      <w:spacing w:before="200" w:line="276" w:lineRule="auto"/>
      <w:ind w:left="1800" w:hanging="200"/>
      <w:jc w:val="left"/>
    </w:pPr>
    <w:rPr>
      <w:color w:val="000000"/>
      <w:sz w:val="20"/>
      <w:szCs w:val="20"/>
      <w:lang w:eastAsia="ja-JP"/>
    </w:rPr>
  </w:style>
  <w:style w:type="paragraph" w:styleId="IndexHeading">
    <w:name w:val="index heading"/>
    <w:basedOn w:val="Normal"/>
    <w:next w:val="Index1"/>
    <w:rsid w:val="00FF1779"/>
    <w:pPr>
      <w:spacing w:before="200" w:line="276" w:lineRule="auto"/>
      <w:jc w:val="left"/>
    </w:pPr>
    <w:rPr>
      <w:color w:val="000000"/>
      <w:sz w:val="20"/>
      <w:szCs w:val="20"/>
      <w:lang w:eastAsia="ja-JP"/>
    </w:rPr>
  </w:style>
  <w:style w:type="paragraph" w:customStyle="1" w:styleId="BalloonText1">
    <w:name w:val="Balloon Text1"/>
    <w:basedOn w:val="Normal"/>
    <w:semiHidden/>
    <w:rsid w:val="00FF1779"/>
    <w:pPr>
      <w:spacing w:before="200" w:line="276" w:lineRule="auto"/>
      <w:jc w:val="left"/>
    </w:pPr>
    <w:rPr>
      <w:rFonts w:ascii="Tahoma" w:hAnsi="Tahoma" w:cs="Tahoma"/>
      <w:color w:val="000000"/>
      <w:sz w:val="16"/>
      <w:szCs w:val="16"/>
      <w:lang w:eastAsia="ja-JP"/>
    </w:rPr>
  </w:style>
  <w:style w:type="paragraph" w:customStyle="1" w:styleId="CommentSubject1">
    <w:name w:val="Comment Subject1"/>
    <w:basedOn w:val="CommentText"/>
    <w:next w:val="CommentText"/>
    <w:semiHidden/>
    <w:rsid w:val="00FF1779"/>
    <w:pPr>
      <w:spacing w:before="200" w:line="276" w:lineRule="auto"/>
      <w:jc w:val="left"/>
    </w:pPr>
    <w:rPr>
      <w:b/>
      <w:bCs/>
      <w:color w:val="000000"/>
      <w:sz w:val="20"/>
      <w:lang w:val="en-GB"/>
    </w:rPr>
  </w:style>
  <w:style w:type="paragraph" w:customStyle="1" w:styleId="font5">
    <w:name w:val="font5"/>
    <w:basedOn w:val="Normal"/>
    <w:rsid w:val="00FF1779"/>
    <w:pPr>
      <w:spacing w:before="100" w:beforeAutospacing="1" w:after="100" w:afterAutospacing="1"/>
      <w:jc w:val="left"/>
    </w:pPr>
    <w:rPr>
      <w:rFonts w:eastAsia="Arial Unicode MS" w:cs="Arial"/>
      <w:color w:val="000000"/>
      <w:sz w:val="18"/>
      <w:szCs w:val="18"/>
      <w:lang w:val="de-DE" w:eastAsia="de-DE"/>
    </w:rPr>
  </w:style>
  <w:style w:type="paragraph" w:customStyle="1" w:styleId="font6">
    <w:name w:val="font6"/>
    <w:basedOn w:val="Normal"/>
    <w:rsid w:val="00FF1779"/>
    <w:pPr>
      <w:spacing w:before="100" w:beforeAutospacing="1" w:after="100" w:afterAutospacing="1"/>
      <w:jc w:val="left"/>
    </w:pPr>
    <w:rPr>
      <w:rFonts w:eastAsia="Arial Unicode MS" w:cs="Arial"/>
      <w:b/>
      <w:bCs/>
      <w:color w:val="000000"/>
      <w:sz w:val="18"/>
      <w:szCs w:val="18"/>
      <w:lang w:val="de-DE" w:eastAsia="de-DE"/>
    </w:rPr>
  </w:style>
  <w:style w:type="paragraph" w:customStyle="1" w:styleId="font7">
    <w:name w:val="font7"/>
    <w:basedOn w:val="Normal"/>
    <w:rsid w:val="00FF1779"/>
    <w:pPr>
      <w:spacing w:before="100" w:beforeAutospacing="1" w:after="100" w:afterAutospacing="1"/>
      <w:jc w:val="left"/>
    </w:pPr>
    <w:rPr>
      <w:rFonts w:eastAsia="Arial Unicode MS" w:cs="Arial"/>
      <w:b/>
      <w:bCs/>
      <w:sz w:val="18"/>
      <w:szCs w:val="18"/>
      <w:lang w:val="de-DE" w:eastAsia="de-DE"/>
    </w:rPr>
  </w:style>
  <w:style w:type="paragraph" w:customStyle="1" w:styleId="xl22">
    <w:name w:val="xl22"/>
    <w:basedOn w:val="Normal"/>
    <w:rsid w:val="00FF1779"/>
    <w:pPr>
      <w:spacing w:before="100" w:beforeAutospacing="1" w:after="100" w:afterAutospacing="1"/>
      <w:jc w:val="left"/>
    </w:pPr>
    <w:rPr>
      <w:rFonts w:eastAsia="Arial Unicode MS" w:cs="Arial"/>
      <w:sz w:val="18"/>
      <w:szCs w:val="18"/>
      <w:lang w:val="de-DE" w:eastAsia="de-DE"/>
    </w:rPr>
  </w:style>
  <w:style w:type="paragraph" w:customStyle="1" w:styleId="xl23">
    <w:name w:val="xl23"/>
    <w:basedOn w:val="Normal"/>
    <w:rsid w:val="00FF1779"/>
    <w:pPr>
      <w:spacing w:before="100" w:beforeAutospacing="1" w:after="100" w:afterAutospacing="1"/>
      <w:jc w:val="left"/>
    </w:pPr>
    <w:rPr>
      <w:rFonts w:ascii="Wingdings" w:eastAsia="Arial Unicode MS" w:hAnsi="Wingdings" w:cs="Arial Unicode MS"/>
      <w:b/>
      <w:bCs/>
      <w:sz w:val="18"/>
      <w:szCs w:val="18"/>
      <w:lang w:val="de-DE" w:eastAsia="de-DE"/>
    </w:rPr>
  </w:style>
  <w:style w:type="paragraph" w:customStyle="1" w:styleId="xl24">
    <w:name w:val="xl24"/>
    <w:basedOn w:val="Normal"/>
    <w:rsid w:val="00FF1779"/>
    <w:pPr>
      <w:pBdr>
        <w:right w:val="dotDash" w:sz="4" w:space="0" w:color="auto"/>
      </w:pBdr>
      <w:spacing w:before="100" w:beforeAutospacing="1" w:after="100" w:afterAutospacing="1"/>
      <w:jc w:val="left"/>
    </w:pPr>
    <w:rPr>
      <w:rFonts w:eastAsia="Arial Unicode MS" w:cs="Arial"/>
      <w:sz w:val="18"/>
      <w:szCs w:val="18"/>
      <w:lang w:val="de-DE" w:eastAsia="de-DE"/>
    </w:rPr>
  </w:style>
  <w:style w:type="paragraph" w:customStyle="1" w:styleId="xl25">
    <w:name w:val="xl25"/>
    <w:basedOn w:val="Normal"/>
    <w:rsid w:val="00FF1779"/>
    <w:pPr>
      <w:pBdr>
        <w:right w:val="dotDash" w:sz="4" w:space="0" w:color="auto"/>
      </w:pBdr>
      <w:spacing w:before="100" w:beforeAutospacing="1" w:after="100" w:afterAutospacing="1"/>
      <w:jc w:val="left"/>
    </w:pPr>
    <w:rPr>
      <w:rFonts w:eastAsia="Arial Unicode MS" w:cs="Arial"/>
      <w:b/>
      <w:bCs/>
      <w:sz w:val="18"/>
      <w:szCs w:val="18"/>
      <w:lang w:val="de-DE" w:eastAsia="de-DE"/>
    </w:rPr>
  </w:style>
  <w:style w:type="paragraph" w:customStyle="1" w:styleId="xl26">
    <w:name w:val="xl26"/>
    <w:basedOn w:val="Normal"/>
    <w:rsid w:val="00FF1779"/>
    <w:pPr>
      <w:spacing w:before="100" w:beforeAutospacing="1" w:after="100" w:afterAutospacing="1"/>
      <w:jc w:val="left"/>
    </w:pPr>
    <w:rPr>
      <w:rFonts w:eastAsia="Arial Unicode MS" w:cs="Arial"/>
      <w:b/>
      <w:bCs/>
      <w:sz w:val="18"/>
      <w:szCs w:val="18"/>
      <w:lang w:val="de-DE" w:eastAsia="de-DE"/>
    </w:rPr>
  </w:style>
  <w:style w:type="paragraph" w:customStyle="1" w:styleId="xl27">
    <w:name w:val="xl27"/>
    <w:basedOn w:val="Normal"/>
    <w:rsid w:val="00FF1779"/>
    <w:pPr>
      <w:pBdr>
        <w:right w:val="dotDash" w:sz="4" w:space="0" w:color="auto"/>
      </w:pBdr>
      <w:spacing w:before="100" w:beforeAutospacing="1" w:after="100" w:afterAutospacing="1"/>
      <w:jc w:val="left"/>
    </w:pPr>
    <w:rPr>
      <w:rFonts w:ascii="Wingdings" w:eastAsia="Arial Unicode MS" w:hAnsi="Wingdings" w:cs="Arial Unicode MS"/>
      <w:b/>
      <w:bCs/>
      <w:sz w:val="18"/>
      <w:szCs w:val="18"/>
      <w:lang w:val="de-DE" w:eastAsia="de-DE"/>
    </w:rPr>
  </w:style>
  <w:style w:type="paragraph" w:customStyle="1" w:styleId="xl28">
    <w:name w:val="xl28"/>
    <w:basedOn w:val="Normal"/>
    <w:rsid w:val="00FF1779"/>
    <w:pPr>
      <w:spacing w:before="100" w:beforeAutospacing="1" w:after="100" w:afterAutospacing="1"/>
      <w:jc w:val="left"/>
    </w:pPr>
    <w:rPr>
      <w:rFonts w:ascii="Wingdings" w:eastAsia="Arial Unicode MS" w:hAnsi="Wingdings" w:cs="Arial Unicode MS"/>
      <w:b/>
      <w:bCs/>
      <w:color w:val="FF0000"/>
      <w:sz w:val="18"/>
      <w:szCs w:val="18"/>
      <w:lang w:val="de-DE" w:eastAsia="de-DE"/>
    </w:rPr>
  </w:style>
  <w:style w:type="paragraph" w:customStyle="1" w:styleId="xl29">
    <w:name w:val="xl29"/>
    <w:basedOn w:val="Normal"/>
    <w:rsid w:val="00FF1779"/>
    <w:pPr>
      <w:pBdr>
        <w:left w:val="single" w:sz="8" w:space="0" w:color="auto"/>
      </w:pBdr>
      <w:spacing w:before="100" w:beforeAutospacing="1" w:after="100" w:afterAutospacing="1"/>
      <w:jc w:val="center"/>
    </w:pPr>
    <w:rPr>
      <w:rFonts w:eastAsia="Arial Unicode MS" w:cs="Arial"/>
      <w:color w:val="000000"/>
      <w:sz w:val="18"/>
      <w:szCs w:val="18"/>
      <w:lang w:val="de-DE" w:eastAsia="de-DE"/>
    </w:rPr>
  </w:style>
  <w:style w:type="paragraph" w:customStyle="1" w:styleId="xl30">
    <w:name w:val="xl30"/>
    <w:basedOn w:val="Normal"/>
    <w:rsid w:val="00FF1779"/>
    <w:pPr>
      <w:pBdr>
        <w:right w:val="dotDash" w:sz="4" w:space="0" w:color="auto"/>
      </w:pBdr>
      <w:spacing w:before="100" w:beforeAutospacing="1" w:after="100" w:afterAutospacing="1"/>
      <w:jc w:val="center"/>
    </w:pPr>
    <w:rPr>
      <w:rFonts w:eastAsia="Arial Unicode MS" w:cs="Arial"/>
      <w:color w:val="000000"/>
      <w:sz w:val="18"/>
      <w:szCs w:val="18"/>
      <w:lang w:val="de-DE" w:eastAsia="de-DE"/>
    </w:rPr>
  </w:style>
  <w:style w:type="paragraph" w:customStyle="1" w:styleId="xl31">
    <w:name w:val="xl31"/>
    <w:basedOn w:val="Normal"/>
    <w:rsid w:val="00FF1779"/>
    <w:pPr>
      <w:pBdr>
        <w:right w:val="dotDash" w:sz="4" w:space="0" w:color="auto"/>
      </w:pBdr>
      <w:spacing w:before="100" w:beforeAutospacing="1" w:after="100" w:afterAutospacing="1"/>
      <w:jc w:val="center"/>
    </w:pPr>
    <w:rPr>
      <w:rFonts w:eastAsia="Arial Unicode MS" w:cs="Arial"/>
      <w:color w:val="000000"/>
      <w:sz w:val="18"/>
      <w:szCs w:val="18"/>
      <w:lang w:val="de-DE" w:eastAsia="de-DE"/>
    </w:rPr>
  </w:style>
  <w:style w:type="paragraph" w:customStyle="1" w:styleId="xl32">
    <w:name w:val="xl32"/>
    <w:basedOn w:val="Normal"/>
    <w:rsid w:val="00FF1779"/>
    <w:pPr>
      <w:spacing w:before="100" w:beforeAutospacing="1" w:after="100" w:afterAutospacing="1"/>
      <w:jc w:val="center"/>
    </w:pPr>
    <w:rPr>
      <w:rFonts w:eastAsia="Arial Unicode MS" w:cs="Arial"/>
      <w:color w:val="000000"/>
      <w:sz w:val="18"/>
      <w:szCs w:val="18"/>
      <w:lang w:val="de-DE" w:eastAsia="de-DE"/>
    </w:rPr>
  </w:style>
  <w:style w:type="paragraph" w:customStyle="1" w:styleId="xl33">
    <w:name w:val="xl33"/>
    <w:basedOn w:val="Normal"/>
    <w:rsid w:val="00FF1779"/>
    <w:pPr>
      <w:pBdr>
        <w:right w:val="dotDash" w:sz="4" w:space="0" w:color="auto"/>
      </w:pBdr>
      <w:spacing w:before="100" w:beforeAutospacing="1" w:after="100" w:afterAutospacing="1"/>
      <w:jc w:val="center"/>
    </w:pPr>
    <w:rPr>
      <w:rFonts w:eastAsia="Arial Unicode MS" w:cs="Arial"/>
      <w:sz w:val="18"/>
      <w:szCs w:val="18"/>
      <w:lang w:val="de-DE" w:eastAsia="de-DE"/>
    </w:rPr>
  </w:style>
  <w:style w:type="paragraph" w:customStyle="1" w:styleId="xl34">
    <w:name w:val="xl34"/>
    <w:basedOn w:val="Normal"/>
    <w:rsid w:val="00FF1779"/>
    <w:pPr>
      <w:spacing w:before="100" w:beforeAutospacing="1" w:after="100" w:afterAutospacing="1"/>
      <w:jc w:val="center"/>
    </w:pPr>
    <w:rPr>
      <w:rFonts w:eastAsia="Arial Unicode MS" w:cs="Arial"/>
      <w:sz w:val="18"/>
      <w:szCs w:val="18"/>
      <w:lang w:val="de-DE" w:eastAsia="de-DE"/>
    </w:rPr>
  </w:style>
  <w:style w:type="paragraph" w:customStyle="1" w:styleId="xl35">
    <w:name w:val="xl35"/>
    <w:basedOn w:val="Normal"/>
    <w:rsid w:val="00FF1779"/>
    <w:pPr>
      <w:pBdr>
        <w:left w:val="dotDash" w:sz="4" w:space="0" w:color="auto"/>
        <w:right w:val="dotDash" w:sz="4" w:space="0" w:color="auto"/>
      </w:pBdr>
      <w:spacing w:before="100" w:beforeAutospacing="1" w:after="100" w:afterAutospacing="1"/>
      <w:jc w:val="left"/>
    </w:pPr>
    <w:rPr>
      <w:rFonts w:eastAsia="Arial Unicode MS" w:cs="Arial"/>
      <w:b/>
      <w:bCs/>
      <w:sz w:val="18"/>
      <w:szCs w:val="18"/>
      <w:lang w:val="de-DE" w:eastAsia="de-DE"/>
    </w:rPr>
  </w:style>
  <w:style w:type="paragraph" w:customStyle="1" w:styleId="xl36">
    <w:name w:val="xl36"/>
    <w:basedOn w:val="Normal"/>
    <w:rsid w:val="00FF1779"/>
    <w:pPr>
      <w:pBdr>
        <w:left w:val="dotDash" w:sz="4" w:space="0" w:color="auto"/>
        <w:right w:val="dotDash" w:sz="4" w:space="0" w:color="auto"/>
      </w:pBdr>
      <w:spacing w:before="100" w:beforeAutospacing="1" w:after="100" w:afterAutospacing="1"/>
      <w:jc w:val="left"/>
    </w:pPr>
    <w:rPr>
      <w:rFonts w:eastAsia="Arial Unicode MS" w:cs="Arial"/>
      <w:b/>
      <w:bCs/>
      <w:color w:val="000000"/>
      <w:sz w:val="18"/>
      <w:szCs w:val="18"/>
      <w:lang w:val="de-DE" w:eastAsia="de-DE"/>
    </w:rPr>
  </w:style>
  <w:style w:type="paragraph" w:customStyle="1" w:styleId="xl37">
    <w:name w:val="xl37"/>
    <w:basedOn w:val="Normal"/>
    <w:rsid w:val="00FF1779"/>
    <w:pPr>
      <w:pBdr>
        <w:left w:val="dotDash" w:sz="4" w:space="0" w:color="auto"/>
        <w:right w:val="dotDash" w:sz="4" w:space="0" w:color="auto"/>
      </w:pBdr>
      <w:spacing w:before="100" w:beforeAutospacing="1" w:after="100" w:afterAutospacing="1"/>
      <w:jc w:val="left"/>
    </w:pPr>
    <w:rPr>
      <w:rFonts w:eastAsia="Arial Unicode MS" w:cs="Arial"/>
      <w:b/>
      <w:bCs/>
      <w:color w:val="000000"/>
      <w:sz w:val="18"/>
      <w:szCs w:val="18"/>
      <w:lang w:val="de-DE" w:eastAsia="de-DE"/>
    </w:rPr>
  </w:style>
  <w:style w:type="paragraph" w:customStyle="1" w:styleId="xl38">
    <w:name w:val="xl38"/>
    <w:basedOn w:val="Normal"/>
    <w:rsid w:val="00FF1779"/>
    <w:pPr>
      <w:pBdr>
        <w:left w:val="dotDash" w:sz="4" w:space="0" w:color="auto"/>
        <w:right w:val="dotDash" w:sz="4" w:space="0" w:color="auto"/>
      </w:pBdr>
      <w:spacing w:before="100" w:beforeAutospacing="1" w:after="100" w:afterAutospacing="1"/>
      <w:jc w:val="left"/>
    </w:pPr>
    <w:rPr>
      <w:rFonts w:eastAsia="Arial Unicode MS" w:cs="Arial"/>
      <w:color w:val="000000"/>
      <w:sz w:val="18"/>
      <w:szCs w:val="18"/>
      <w:lang w:val="de-DE" w:eastAsia="de-DE"/>
    </w:rPr>
  </w:style>
  <w:style w:type="paragraph" w:customStyle="1" w:styleId="xl39">
    <w:name w:val="xl39"/>
    <w:basedOn w:val="Normal"/>
    <w:rsid w:val="00FF1779"/>
    <w:pPr>
      <w:spacing w:before="100" w:beforeAutospacing="1" w:after="100" w:afterAutospacing="1"/>
      <w:jc w:val="left"/>
    </w:pPr>
    <w:rPr>
      <w:rFonts w:eastAsia="Arial Unicode MS" w:cs="Arial"/>
      <w:color w:val="FF0000"/>
      <w:sz w:val="18"/>
      <w:szCs w:val="18"/>
      <w:lang w:val="de-DE" w:eastAsia="de-DE"/>
    </w:rPr>
  </w:style>
  <w:style w:type="paragraph" w:customStyle="1" w:styleId="xl40">
    <w:name w:val="xl40"/>
    <w:basedOn w:val="Normal"/>
    <w:rsid w:val="00FF1779"/>
    <w:pPr>
      <w:spacing w:before="100" w:beforeAutospacing="1" w:after="100" w:afterAutospacing="1"/>
      <w:jc w:val="center"/>
    </w:pPr>
    <w:rPr>
      <w:rFonts w:eastAsia="Arial Unicode MS" w:cs="Arial"/>
      <w:color w:val="000000"/>
      <w:sz w:val="18"/>
      <w:szCs w:val="18"/>
      <w:lang w:val="de-DE" w:eastAsia="de-DE"/>
    </w:rPr>
  </w:style>
  <w:style w:type="paragraph" w:customStyle="1" w:styleId="xl41">
    <w:name w:val="xl41"/>
    <w:basedOn w:val="Normal"/>
    <w:rsid w:val="00FF1779"/>
    <w:pPr>
      <w:spacing w:before="100" w:beforeAutospacing="1" w:after="100" w:afterAutospacing="1"/>
      <w:jc w:val="center"/>
    </w:pPr>
    <w:rPr>
      <w:rFonts w:eastAsia="Arial Unicode MS" w:cs="Arial"/>
      <w:sz w:val="18"/>
      <w:szCs w:val="18"/>
      <w:lang w:val="de-DE" w:eastAsia="de-DE"/>
    </w:rPr>
  </w:style>
  <w:style w:type="paragraph" w:customStyle="1" w:styleId="xl42">
    <w:name w:val="xl42"/>
    <w:basedOn w:val="Normal"/>
    <w:rsid w:val="00FF1779"/>
    <w:pPr>
      <w:pBdr>
        <w:right w:val="dotDash" w:sz="4" w:space="0" w:color="auto"/>
      </w:pBdr>
      <w:spacing w:before="100" w:beforeAutospacing="1" w:after="100" w:afterAutospacing="1"/>
      <w:jc w:val="left"/>
    </w:pPr>
    <w:rPr>
      <w:rFonts w:eastAsia="Arial Unicode MS" w:cs="Arial"/>
      <w:color w:val="FF0000"/>
      <w:sz w:val="18"/>
      <w:szCs w:val="18"/>
      <w:lang w:val="de-DE" w:eastAsia="de-DE"/>
    </w:rPr>
  </w:style>
  <w:style w:type="paragraph" w:customStyle="1" w:styleId="citation">
    <w:name w:val="citation"/>
    <w:basedOn w:val="Normal"/>
    <w:rsid w:val="00774632"/>
    <w:pPr>
      <w:spacing w:before="100" w:beforeAutospacing="1" w:after="100" w:afterAutospacing="1"/>
      <w:jc w:val="left"/>
    </w:pPr>
    <w:rPr>
      <w:lang w:eastAsia="zh-CN"/>
    </w:rPr>
  </w:style>
  <w:style w:type="character" w:customStyle="1" w:styleId="Date1">
    <w:name w:val="Date1"/>
    <w:basedOn w:val="DefaultParagraphFont"/>
    <w:rsid w:val="00780D43"/>
  </w:style>
  <w:style w:type="character" w:customStyle="1" w:styleId="story-date">
    <w:name w:val="story-date"/>
    <w:basedOn w:val="DefaultParagraphFont"/>
    <w:rsid w:val="00780D43"/>
  </w:style>
  <w:style w:type="character" w:customStyle="1" w:styleId="time-text">
    <w:name w:val="time-text"/>
    <w:basedOn w:val="DefaultParagraphFont"/>
    <w:rsid w:val="00780D43"/>
  </w:style>
  <w:style w:type="character" w:customStyle="1" w:styleId="time">
    <w:name w:val="time"/>
    <w:basedOn w:val="DefaultParagraphFont"/>
    <w:rsid w:val="00780D43"/>
  </w:style>
  <w:style w:type="character" w:customStyle="1" w:styleId="rwrro3">
    <w:name w:val="rwrro3"/>
    <w:basedOn w:val="DefaultParagraphFont"/>
    <w:rsid w:val="008067E0"/>
    <w:rPr>
      <w:strike w:val="0"/>
      <w:dstrike w:val="0"/>
      <w:color w:val="000000"/>
      <w:u w:val="none"/>
      <w:effect w:val="none"/>
    </w:rPr>
  </w:style>
  <w:style w:type="paragraph" w:customStyle="1" w:styleId="NEARCTISkey-references">
    <w:name w:val="NEARCTIS_key-references"/>
    <w:basedOn w:val="Normal"/>
    <w:autoRedefine/>
    <w:rsid w:val="00544290"/>
    <w:pPr>
      <w:spacing w:after="240"/>
    </w:pPr>
    <w:rPr>
      <w:rFonts w:cs="Arial"/>
      <w:sz w:val="18"/>
      <w:szCs w:val="22"/>
      <w:lang w:eastAsia="fr-FR"/>
    </w:rPr>
  </w:style>
  <w:style w:type="character" w:customStyle="1" w:styleId="reflinks">
    <w:name w:val="reflinks"/>
    <w:basedOn w:val="DefaultParagraphFont"/>
    <w:rsid w:val="009E670B"/>
  </w:style>
  <w:style w:type="paragraph" w:styleId="Revision">
    <w:name w:val="Revision"/>
    <w:hidden/>
    <w:uiPriority w:val="99"/>
    <w:semiHidden/>
    <w:rsid w:val="00FE20C0"/>
    <w:rPr>
      <w:rFonts w:ascii="Arial" w:hAnsi="Arial"/>
      <w:sz w:val="22"/>
      <w:szCs w:val="24"/>
      <w:lang w:eastAsia="en-US"/>
    </w:rPr>
  </w:style>
  <w:style w:type="character" w:customStyle="1" w:styleId="FooterChar">
    <w:name w:val="Footer Char"/>
    <w:basedOn w:val="DefaultParagraphFont"/>
    <w:link w:val="Footer"/>
    <w:uiPriority w:val="99"/>
    <w:rsid w:val="00053670"/>
    <w:rPr>
      <w:rFonts w:ascii="Arial" w:hAnsi="Arial"/>
      <w:sz w:val="22"/>
      <w:szCs w:val="24"/>
      <w:lang w:eastAsia="en-US"/>
    </w:rPr>
  </w:style>
  <w:style w:type="paragraph" w:styleId="CommentSubject">
    <w:name w:val="annotation subject"/>
    <w:basedOn w:val="CommentText"/>
    <w:next w:val="CommentText"/>
    <w:link w:val="CommentSubjectChar"/>
    <w:rsid w:val="00137136"/>
    <w:rPr>
      <w:rFonts w:ascii="Arial" w:hAnsi="Arial"/>
      <w:b/>
      <w:bCs/>
      <w:sz w:val="20"/>
      <w:lang w:val="en-GB" w:eastAsia="en-US"/>
    </w:rPr>
  </w:style>
  <w:style w:type="character" w:customStyle="1" w:styleId="CommentSubjectChar">
    <w:name w:val="Comment Subject Char"/>
    <w:basedOn w:val="CommentTextChar"/>
    <w:link w:val="CommentSubject"/>
    <w:rsid w:val="00137136"/>
    <w:rPr>
      <w:rFonts w:ascii="Arial" w:hAnsi="Arial"/>
      <w:b/>
      <w:bCs/>
      <w:sz w:val="24"/>
      <w:lang w:val="de-DE" w:eastAsia="en-US"/>
    </w:rPr>
  </w:style>
  <w:style w:type="character" w:customStyle="1" w:styleId="guidetitle1">
    <w:name w:val="guidetitle1"/>
    <w:basedOn w:val="DefaultParagraphFont"/>
    <w:rsid w:val="00FA53B0"/>
    <w:rPr>
      <w:b/>
      <w:bCs/>
      <w:vanish w:val="0"/>
      <w:webHidden w:val="0"/>
      <w:color w:val="000000"/>
      <w:sz w:val="26"/>
      <w:szCs w:val="26"/>
      <w:specVanish w:val="0"/>
    </w:rPr>
  </w:style>
  <w:style w:type="character" w:customStyle="1" w:styleId="hps">
    <w:name w:val="hps"/>
    <w:basedOn w:val="DefaultParagraphFont"/>
    <w:rsid w:val="00FA53B0"/>
  </w:style>
  <w:style w:type="paragraph" w:customStyle="1" w:styleId="StyleHeading3heading3Before0ptAfter18ptLinespac">
    <w:name w:val="Style Heading 3heading 3 + Before:  0 pt After:  18 pt Line spac..."/>
    <w:basedOn w:val="Heading3"/>
    <w:rsid w:val="00431278"/>
  </w:style>
  <w:style w:type="paragraph" w:customStyle="1" w:styleId="TIDEStandardBody">
    <w:name w:val="TIDE Standard Body"/>
    <w:basedOn w:val="Normal"/>
    <w:qFormat/>
    <w:rsid w:val="00403E58"/>
    <w:pPr>
      <w:widowControl w:val="0"/>
      <w:autoSpaceDE w:val="0"/>
      <w:autoSpaceDN w:val="0"/>
      <w:adjustRightInd w:val="0"/>
      <w:spacing w:after="280"/>
    </w:pPr>
    <w:rPr>
      <w:rFonts w:ascii="Helvetica" w:eastAsia="MS Mincho" w:hAnsi="Helvetica" w:cs="Arial"/>
      <w:color w:val="0D0B1A"/>
      <w:lang w:val="nl-BE"/>
    </w:rPr>
  </w:style>
  <w:style w:type="paragraph" w:customStyle="1" w:styleId="Text">
    <w:name w:val="Text"/>
    <w:basedOn w:val="Normal"/>
    <w:link w:val="TextChar"/>
    <w:rsid w:val="00403E58"/>
    <w:pPr>
      <w:spacing w:after="60"/>
    </w:pPr>
    <w:rPr>
      <w:rFonts w:ascii="Arial" w:hAnsi="Arial"/>
      <w:kern w:val="16"/>
      <w:szCs w:val="20"/>
      <w:lang w:val="x-none" w:eastAsia="de-DE"/>
    </w:rPr>
  </w:style>
  <w:style w:type="character" w:customStyle="1" w:styleId="TextChar">
    <w:name w:val="Text Char"/>
    <w:link w:val="Text"/>
    <w:rsid w:val="00403E58"/>
    <w:rPr>
      <w:rFonts w:ascii="Arial" w:hAnsi="Arial"/>
      <w:kern w:val="16"/>
      <w:sz w:val="24"/>
      <w:lang w:val="x-none"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7824563">
      <w:bodyDiv w:val="1"/>
      <w:marLeft w:val="0"/>
      <w:marRight w:val="0"/>
      <w:marTop w:val="0"/>
      <w:marBottom w:val="0"/>
      <w:divBdr>
        <w:top w:val="none" w:sz="0" w:space="0" w:color="auto"/>
        <w:left w:val="none" w:sz="0" w:space="0" w:color="auto"/>
        <w:bottom w:val="none" w:sz="0" w:space="0" w:color="auto"/>
        <w:right w:val="none" w:sz="0" w:space="0" w:color="auto"/>
      </w:divBdr>
      <w:divsChild>
        <w:div w:id="245919799">
          <w:marLeft w:val="547"/>
          <w:marRight w:val="0"/>
          <w:marTop w:val="0"/>
          <w:marBottom w:val="120"/>
          <w:divBdr>
            <w:top w:val="none" w:sz="0" w:space="0" w:color="auto"/>
            <w:left w:val="none" w:sz="0" w:space="0" w:color="auto"/>
            <w:bottom w:val="none" w:sz="0" w:space="0" w:color="auto"/>
            <w:right w:val="none" w:sz="0" w:space="0" w:color="auto"/>
          </w:divBdr>
        </w:div>
        <w:div w:id="304287527">
          <w:marLeft w:val="547"/>
          <w:marRight w:val="0"/>
          <w:marTop w:val="0"/>
          <w:marBottom w:val="120"/>
          <w:divBdr>
            <w:top w:val="none" w:sz="0" w:space="0" w:color="auto"/>
            <w:left w:val="none" w:sz="0" w:space="0" w:color="auto"/>
            <w:bottom w:val="none" w:sz="0" w:space="0" w:color="auto"/>
            <w:right w:val="none" w:sz="0" w:space="0" w:color="auto"/>
          </w:divBdr>
        </w:div>
        <w:div w:id="1750541223">
          <w:marLeft w:val="547"/>
          <w:marRight w:val="0"/>
          <w:marTop w:val="0"/>
          <w:marBottom w:val="120"/>
          <w:divBdr>
            <w:top w:val="none" w:sz="0" w:space="0" w:color="auto"/>
            <w:left w:val="none" w:sz="0" w:space="0" w:color="auto"/>
            <w:bottom w:val="none" w:sz="0" w:space="0" w:color="auto"/>
            <w:right w:val="none" w:sz="0" w:space="0" w:color="auto"/>
          </w:divBdr>
        </w:div>
        <w:div w:id="1866795532">
          <w:marLeft w:val="547"/>
          <w:marRight w:val="0"/>
          <w:marTop w:val="0"/>
          <w:marBottom w:val="120"/>
          <w:divBdr>
            <w:top w:val="none" w:sz="0" w:space="0" w:color="auto"/>
            <w:left w:val="none" w:sz="0" w:space="0" w:color="auto"/>
            <w:bottom w:val="none" w:sz="0" w:space="0" w:color="auto"/>
            <w:right w:val="none" w:sz="0" w:space="0" w:color="auto"/>
          </w:divBdr>
        </w:div>
        <w:div w:id="458456802">
          <w:marLeft w:val="547"/>
          <w:marRight w:val="0"/>
          <w:marTop w:val="0"/>
          <w:marBottom w:val="120"/>
          <w:divBdr>
            <w:top w:val="none" w:sz="0" w:space="0" w:color="auto"/>
            <w:left w:val="none" w:sz="0" w:space="0" w:color="auto"/>
            <w:bottom w:val="none" w:sz="0" w:space="0" w:color="auto"/>
            <w:right w:val="none" w:sz="0" w:space="0" w:color="auto"/>
          </w:divBdr>
        </w:div>
        <w:div w:id="1216819070">
          <w:marLeft w:val="547"/>
          <w:marRight w:val="0"/>
          <w:marTop w:val="0"/>
          <w:marBottom w:val="120"/>
          <w:divBdr>
            <w:top w:val="none" w:sz="0" w:space="0" w:color="auto"/>
            <w:left w:val="none" w:sz="0" w:space="0" w:color="auto"/>
            <w:bottom w:val="none" w:sz="0" w:space="0" w:color="auto"/>
            <w:right w:val="none" w:sz="0" w:space="0" w:color="auto"/>
          </w:divBdr>
        </w:div>
      </w:divsChild>
    </w:div>
    <w:div w:id="72513861">
      <w:bodyDiv w:val="1"/>
      <w:marLeft w:val="0"/>
      <w:marRight w:val="0"/>
      <w:marTop w:val="0"/>
      <w:marBottom w:val="0"/>
      <w:divBdr>
        <w:top w:val="none" w:sz="0" w:space="0" w:color="auto"/>
        <w:left w:val="none" w:sz="0" w:space="0" w:color="auto"/>
        <w:bottom w:val="none" w:sz="0" w:space="0" w:color="auto"/>
        <w:right w:val="none" w:sz="0" w:space="0" w:color="auto"/>
      </w:divBdr>
      <w:divsChild>
        <w:div w:id="1092123690">
          <w:marLeft w:val="0"/>
          <w:marRight w:val="0"/>
          <w:marTop w:val="0"/>
          <w:marBottom w:val="0"/>
          <w:divBdr>
            <w:top w:val="none" w:sz="0" w:space="0" w:color="auto"/>
            <w:left w:val="none" w:sz="0" w:space="0" w:color="auto"/>
            <w:bottom w:val="none" w:sz="0" w:space="0" w:color="auto"/>
            <w:right w:val="none" w:sz="0" w:space="0" w:color="auto"/>
          </w:divBdr>
          <w:divsChild>
            <w:div w:id="1891844723">
              <w:marLeft w:val="2790"/>
              <w:marRight w:val="285"/>
              <w:marTop w:val="1344"/>
              <w:marBottom w:val="0"/>
              <w:divBdr>
                <w:top w:val="none" w:sz="0" w:space="0" w:color="auto"/>
                <w:left w:val="none" w:sz="0" w:space="0" w:color="auto"/>
                <w:bottom w:val="none" w:sz="0" w:space="0" w:color="auto"/>
                <w:right w:val="none" w:sz="0" w:space="0" w:color="auto"/>
              </w:divBdr>
            </w:div>
          </w:divsChild>
        </w:div>
      </w:divsChild>
    </w:div>
    <w:div w:id="239877144">
      <w:bodyDiv w:val="1"/>
      <w:marLeft w:val="0"/>
      <w:marRight w:val="0"/>
      <w:marTop w:val="0"/>
      <w:marBottom w:val="0"/>
      <w:divBdr>
        <w:top w:val="none" w:sz="0" w:space="0" w:color="auto"/>
        <w:left w:val="none" w:sz="0" w:space="0" w:color="auto"/>
        <w:bottom w:val="none" w:sz="0" w:space="0" w:color="auto"/>
        <w:right w:val="none" w:sz="0" w:space="0" w:color="auto"/>
      </w:divBdr>
      <w:divsChild>
        <w:div w:id="631636726">
          <w:marLeft w:val="0"/>
          <w:marRight w:val="0"/>
          <w:marTop w:val="0"/>
          <w:marBottom w:val="0"/>
          <w:divBdr>
            <w:top w:val="none" w:sz="0" w:space="0" w:color="auto"/>
            <w:left w:val="none" w:sz="0" w:space="0" w:color="auto"/>
            <w:bottom w:val="none" w:sz="0" w:space="0" w:color="auto"/>
            <w:right w:val="none" w:sz="0" w:space="0" w:color="auto"/>
          </w:divBdr>
          <w:divsChild>
            <w:div w:id="781192754">
              <w:marLeft w:val="0"/>
              <w:marRight w:val="0"/>
              <w:marTop w:val="0"/>
              <w:marBottom w:val="0"/>
              <w:divBdr>
                <w:top w:val="none" w:sz="0" w:space="0" w:color="auto"/>
                <w:left w:val="none" w:sz="0" w:space="0" w:color="auto"/>
                <w:bottom w:val="none" w:sz="0" w:space="0" w:color="auto"/>
                <w:right w:val="none" w:sz="0" w:space="0" w:color="auto"/>
              </w:divBdr>
              <w:divsChild>
                <w:div w:id="116722059">
                  <w:marLeft w:val="0"/>
                  <w:marRight w:val="0"/>
                  <w:marTop w:val="0"/>
                  <w:marBottom w:val="0"/>
                  <w:divBdr>
                    <w:top w:val="none" w:sz="0" w:space="0" w:color="auto"/>
                    <w:left w:val="none" w:sz="0" w:space="0" w:color="auto"/>
                    <w:bottom w:val="none" w:sz="0" w:space="0" w:color="auto"/>
                    <w:right w:val="none" w:sz="0" w:space="0" w:color="auto"/>
                  </w:divBdr>
                  <w:divsChild>
                    <w:div w:id="894509886">
                      <w:marLeft w:val="0"/>
                      <w:marRight w:val="0"/>
                      <w:marTop w:val="0"/>
                      <w:marBottom w:val="0"/>
                      <w:divBdr>
                        <w:top w:val="none" w:sz="0" w:space="0" w:color="auto"/>
                        <w:left w:val="none" w:sz="0" w:space="0" w:color="auto"/>
                        <w:bottom w:val="none" w:sz="0" w:space="0" w:color="auto"/>
                        <w:right w:val="none" w:sz="0" w:space="0" w:color="auto"/>
                      </w:divBdr>
                      <w:divsChild>
                        <w:div w:id="921715958">
                          <w:marLeft w:val="0"/>
                          <w:marRight w:val="-12750"/>
                          <w:marTop w:val="0"/>
                          <w:marBottom w:val="0"/>
                          <w:divBdr>
                            <w:top w:val="none" w:sz="0" w:space="0" w:color="auto"/>
                            <w:left w:val="none" w:sz="0" w:space="0" w:color="auto"/>
                            <w:bottom w:val="none" w:sz="0" w:space="0" w:color="auto"/>
                            <w:right w:val="none" w:sz="0" w:space="0" w:color="auto"/>
                          </w:divBdr>
                          <w:divsChild>
                            <w:div w:id="1443573024">
                              <w:marLeft w:val="0"/>
                              <w:marRight w:val="0"/>
                              <w:marTop w:val="0"/>
                              <w:marBottom w:val="0"/>
                              <w:divBdr>
                                <w:top w:val="none" w:sz="0" w:space="0" w:color="auto"/>
                                <w:left w:val="none" w:sz="0" w:space="0" w:color="auto"/>
                                <w:bottom w:val="none" w:sz="0" w:space="0" w:color="auto"/>
                                <w:right w:val="none" w:sz="0" w:space="0" w:color="auto"/>
                              </w:divBdr>
                              <w:divsChild>
                                <w:div w:id="1993168460">
                                  <w:marLeft w:val="0"/>
                                  <w:marRight w:val="0"/>
                                  <w:marTop w:val="0"/>
                                  <w:marBottom w:val="0"/>
                                  <w:divBdr>
                                    <w:top w:val="none" w:sz="0" w:space="0" w:color="auto"/>
                                    <w:left w:val="none" w:sz="0" w:space="0" w:color="auto"/>
                                    <w:bottom w:val="none" w:sz="0" w:space="0" w:color="auto"/>
                                    <w:right w:val="none" w:sz="0" w:space="0" w:color="auto"/>
                                  </w:divBdr>
                                  <w:divsChild>
                                    <w:div w:id="1394235671">
                                      <w:marLeft w:val="0"/>
                                      <w:marRight w:val="0"/>
                                      <w:marTop w:val="0"/>
                                      <w:marBottom w:val="0"/>
                                      <w:divBdr>
                                        <w:top w:val="none" w:sz="0" w:space="0" w:color="auto"/>
                                        <w:left w:val="none" w:sz="0" w:space="0" w:color="auto"/>
                                        <w:bottom w:val="none" w:sz="0" w:space="0" w:color="auto"/>
                                        <w:right w:val="none" w:sz="0" w:space="0" w:color="auto"/>
                                      </w:divBdr>
                                      <w:divsChild>
                                        <w:div w:id="1636056634">
                                          <w:marLeft w:val="0"/>
                                          <w:marRight w:val="0"/>
                                          <w:marTop w:val="0"/>
                                          <w:marBottom w:val="0"/>
                                          <w:divBdr>
                                            <w:top w:val="none" w:sz="0" w:space="0" w:color="auto"/>
                                            <w:left w:val="none" w:sz="0" w:space="0" w:color="auto"/>
                                            <w:bottom w:val="none" w:sz="0" w:space="0" w:color="auto"/>
                                            <w:right w:val="none" w:sz="0" w:space="0" w:color="auto"/>
                                          </w:divBdr>
                                          <w:divsChild>
                                            <w:div w:id="1888253025">
                                              <w:marLeft w:val="0"/>
                                              <w:marRight w:val="0"/>
                                              <w:marTop w:val="0"/>
                                              <w:marBottom w:val="0"/>
                                              <w:divBdr>
                                                <w:top w:val="none" w:sz="0" w:space="0" w:color="auto"/>
                                                <w:left w:val="none" w:sz="0" w:space="0" w:color="auto"/>
                                                <w:bottom w:val="none" w:sz="0" w:space="0" w:color="auto"/>
                                                <w:right w:val="none" w:sz="0" w:space="0" w:color="auto"/>
                                              </w:divBdr>
                                              <w:divsChild>
                                                <w:div w:id="1152871227">
                                                  <w:marLeft w:val="0"/>
                                                  <w:marRight w:val="0"/>
                                                  <w:marTop w:val="0"/>
                                                  <w:marBottom w:val="0"/>
                                                  <w:divBdr>
                                                    <w:top w:val="none" w:sz="0" w:space="0" w:color="auto"/>
                                                    <w:left w:val="single" w:sz="6" w:space="7" w:color="E1DEDE"/>
                                                    <w:bottom w:val="none" w:sz="0" w:space="0" w:color="auto"/>
                                                    <w:right w:val="single" w:sz="6" w:space="7" w:color="E1DEDE"/>
                                                  </w:divBdr>
                                                  <w:divsChild>
                                                    <w:div w:id="615061541">
                                                      <w:marLeft w:val="0"/>
                                                      <w:marRight w:val="0"/>
                                                      <w:marTop w:val="0"/>
                                                      <w:marBottom w:val="0"/>
                                                      <w:divBdr>
                                                        <w:top w:val="none" w:sz="0" w:space="0" w:color="auto"/>
                                                        <w:left w:val="none" w:sz="0" w:space="0" w:color="auto"/>
                                                        <w:bottom w:val="none" w:sz="0" w:space="0" w:color="auto"/>
                                                        <w:right w:val="none" w:sz="0" w:space="0" w:color="auto"/>
                                                      </w:divBdr>
                                                      <w:divsChild>
                                                        <w:div w:id="762338608">
                                                          <w:marLeft w:val="0"/>
                                                          <w:marRight w:val="0"/>
                                                          <w:marTop w:val="0"/>
                                                          <w:marBottom w:val="0"/>
                                                          <w:divBdr>
                                                            <w:top w:val="none" w:sz="0" w:space="0" w:color="auto"/>
                                                            <w:left w:val="none" w:sz="0" w:space="0" w:color="auto"/>
                                                            <w:bottom w:val="none" w:sz="0" w:space="0" w:color="auto"/>
                                                            <w:right w:val="none" w:sz="0" w:space="0" w:color="auto"/>
                                                          </w:divBdr>
                                                          <w:divsChild>
                                                            <w:div w:id="564606174">
                                                              <w:marLeft w:val="0"/>
                                                              <w:marRight w:val="0"/>
                                                              <w:marTop w:val="0"/>
                                                              <w:marBottom w:val="0"/>
                                                              <w:divBdr>
                                                                <w:top w:val="none" w:sz="0" w:space="0" w:color="auto"/>
                                                                <w:left w:val="none" w:sz="0" w:space="0" w:color="auto"/>
                                                                <w:bottom w:val="none" w:sz="0" w:space="0" w:color="auto"/>
                                                                <w:right w:val="none" w:sz="0" w:space="0" w:color="auto"/>
                                                              </w:divBdr>
                                                            </w:div>
                                                          </w:divsChild>
                                                        </w:div>
                                                        <w:div w:id="489369057">
                                                          <w:marLeft w:val="0"/>
                                                          <w:marRight w:val="0"/>
                                                          <w:marTop w:val="0"/>
                                                          <w:marBottom w:val="0"/>
                                                          <w:divBdr>
                                                            <w:top w:val="none" w:sz="0" w:space="0" w:color="auto"/>
                                                            <w:left w:val="none" w:sz="0" w:space="0" w:color="auto"/>
                                                            <w:bottom w:val="none" w:sz="0" w:space="0" w:color="auto"/>
                                                            <w:right w:val="none" w:sz="0" w:space="0" w:color="auto"/>
                                                          </w:divBdr>
                                                          <w:divsChild>
                                                            <w:div w:id="975525424">
                                                              <w:marLeft w:val="0"/>
                                                              <w:marRight w:val="0"/>
                                                              <w:marTop w:val="0"/>
                                                              <w:marBottom w:val="0"/>
                                                              <w:divBdr>
                                                                <w:top w:val="none" w:sz="0" w:space="0" w:color="auto"/>
                                                                <w:left w:val="none" w:sz="0" w:space="0" w:color="auto"/>
                                                                <w:bottom w:val="none" w:sz="0" w:space="0" w:color="auto"/>
                                                                <w:right w:val="none" w:sz="0" w:space="0" w:color="auto"/>
                                                              </w:divBdr>
                                                              <w:divsChild>
                                                                <w:div w:id="5859183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 w:id="414279338">
      <w:bodyDiv w:val="1"/>
      <w:marLeft w:val="0"/>
      <w:marRight w:val="0"/>
      <w:marTop w:val="0"/>
      <w:marBottom w:val="0"/>
      <w:divBdr>
        <w:top w:val="none" w:sz="0" w:space="0" w:color="auto"/>
        <w:left w:val="none" w:sz="0" w:space="0" w:color="auto"/>
        <w:bottom w:val="none" w:sz="0" w:space="0" w:color="auto"/>
        <w:right w:val="none" w:sz="0" w:space="0" w:color="auto"/>
      </w:divBdr>
      <w:divsChild>
        <w:div w:id="902835454">
          <w:marLeft w:val="0"/>
          <w:marRight w:val="0"/>
          <w:marTop w:val="0"/>
          <w:marBottom w:val="0"/>
          <w:divBdr>
            <w:top w:val="none" w:sz="0" w:space="0" w:color="auto"/>
            <w:left w:val="none" w:sz="0" w:space="0" w:color="auto"/>
            <w:bottom w:val="none" w:sz="0" w:space="0" w:color="auto"/>
            <w:right w:val="none" w:sz="0" w:space="0" w:color="auto"/>
          </w:divBdr>
        </w:div>
      </w:divsChild>
    </w:div>
    <w:div w:id="441728251">
      <w:bodyDiv w:val="1"/>
      <w:marLeft w:val="0"/>
      <w:marRight w:val="0"/>
      <w:marTop w:val="0"/>
      <w:marBottom w:val="0"/>
      <w:divBdr>
        <w:top w:val="none" w:sz="0" w:space="0" w:color="auto"/>
        <w:left w:val="none" w:sz="0" w:space="0" w:color="auto"/>
        <w:bottom w:val="none" w:sz="0" w:space="0" w:color="auto"/>
        <w:right w:val="none" w:sz="0" w:space="0" w:color="auto"/>
      </w:divBdr>
      <w:divsChild>
        <w:div w:id="1751809855">
          <w:marLeft w:val="547"/>
          <w:marRight w:val="0"/>
          <w:marTop w:val="0"/>
          <w:marBottom w:val="120"/>
          <w:divBdr>
            <w:top w:val="none" w:sz="0" w:space="0" w:color="auto"/>
            <w:left w:val="none" w:sz="0" w:space="0" w:color="auto"/>
            <w:bottom w:val="none" w:sz="0" w:space="0" w:color="auto"/>
            <w:right w:val="none" w:sz="0" w:space="0" w:color="auto"/>
          </w:divBdr>
        </w:div>
        <w:div w:id="647438481">
          <w:marLeft w:val="547"/>
          <w:marRight w:val="0"/>
          <w:marTop w:val="0"/>
          <w:marBottom w:val="120"/>
          <w:divBdr>
            <w:top w:val="none" w:sz="0" w:space="0" w:color="auto"/>
            <w:left w:val="none" w:sz="0" w:space="0" w:color="auto"/>
            <w:bottom w:val="none" w:sz="0" w:space="0" w:color="auto"/>
            <w:right w:val="none" w:sz="0" w:space="0" w:color="auto"/>
          </w:divBdr>
        </w:div>
        <w:div w:id="663633694">
          <w:marLeft w:val="547"/>
          <w:marRight w:val="0"/>
          <w:marTop w:val="0"/>
          <w:marBottom w:val="120"/>
          <w:divBdr>
            <w:top w:val="none" w:sz="0" w:space="0" w:color="auto"/>
            <w:left w:val="none" w:sz="0" w:space="0" w:color="auto"/>
            <w:bottom w:val="none" w:sz="0" w:space="0" w:color="auto"/>
            <w:right w:val="none" w:sz="0" w:space="0" w:color="auto"/>
          </w:divBdr>
        </w:div>
        <w:div w:id="355740282">
          <w:marLeft w:val="547"/>
          <w:marRight w:val="0"/>
          <w:marTop w:val="0"/>
          <w:marBottom w:val="120"/>
          <w:divBdr>
            <w:top w:val="none" w:sz="0" w:space="0" w:color="auto"/>
            <w:left w:val="none" w:sz="0" w:space="0" w:color="auto"/>
            <w:bottom w:val="none" w:sz="0" w:space="0" w:color="auto"/>
            <w:right w:val="none" w:sz="0" w:space="0" w:color="auto"/>
          </w:divBdr>
        </w:div>
        <w:div w:id="815294135">
          <w:marLeft w:val="547"/>
          <w:marRight w:val="0"/>
          <w:marTop w:val="0"/>
          <w:marBottom w:val="120"/>
          <w:divBdr>
            <w:top w:val="none" w:sz="0" w:space="0" w:color="auto"/>
            <w:left w:val="none" w:sz="0" w:space="0" w:color="auto"/>
            <w:bottom w:val="none" w:sz="0" w:space="0" w:color="auto"/>
            <w:right w:val="none" w:sz="0" w:space="0" w:color="auto"/>
          </w:divBdr>
        </w:div>
      </w:divsChild>
    </w:div>
    <w:div w:id="461197821">
      <w:bodyDiv w:val="1"/>
      <w:marLeft w:val="0"/>
      <w:marRight w:val="0"/>
      <w:marTop w:val="0"/>
      <w:marBottom w:val="0"/>
      <w:divBdr>
        <w:top w:val="none" w:sz="0" w:space="0" w:color="auto"/>
        <w:left w:val="none" w:sz="0" w:space="0" w:color="auto"/>
        <w:bottom w:val="none" w:sz="0" w:space="0" w:color="auto"/>
        <w:right w:val="none" w:sz="0" w:space="0" w:color="auto"/>
      </w:divBdr>
      <w:divsChild>
        <w:div w:id="799344281">
          <w:marLeft w:val="0"/>
          <w:marRight w:val="0"/>
          <w:marTop w:val="0"/>
          <w:marBottom w:val="0"/>
          <w:divBdr>
            <w:top w:val="none" w:sz="0" w:space="0" w:color="auto"/>
            <w:left w:val="single" w:sz="6" w:space="0" w:color="CCCCCC"/>
            <w:bottom w:val="none" w:sz="0" w:space="0" w:color="auto"/>
            <w:right w:val="single" w:sz="6" w:space="0" w:color="CCCCCC"/>
          </w:divBdr>
          <w:divsChild>
            <w:div w:id="103624014">
              <w:marLeft w:val="0"/>
              <w:marRight w:val="0"/>
              <w:marTop w:val="0"/>
              <w:marBottom w:val="0"/>
              <w:divBdr>
                <w:top w:val="none" w:sz="0" w:space="0" w:color="auto"/>
                <w:left w:val="none" w:sz="0" w:space="0" w:color="auto"/>
                <w:bottom w:val="none" w:sz="0" w:space="0" w:color="auto"/>
                <w:right w:val="none" w:sz="0" w:space="0" w:color="auto"/>
              </w:divBdr>
              <w:divsChild>
                <w:div w:id="2507044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10665490">
      <w:bodyDiv w:val="1"/>
      <w:marLeft w:val="0"/>
      <w:marRight w:val="0"/>
      <w:marTop w:val="0"/>
      <w:marBottom w:val="0"/>
      <w:divBdr>
        <w:top w:val="none" w:sz="0" w:space="0" w:color="auto"/>
        <w:left w:val="none" w:sz="0" w:space="0" w:color="auto"/>
        <w:bottom w:val="none" w:sz="0" w:space="0" w:color="auto"/>
        <w:right w:val="none" w:sz="0" w:space="0" w:color="auto"/>
      </w:divBdr>
      <w:divsChild>
        <w:div w:id="831069317">
          <w:marLeft w:val="0"/>
          <w:marRight w:val="0"/>
          <w:marTop w:val="0"/>
          <w:marBottom w:val="0"/>
          <w:divBdr>
            <w:top w:val="none" w:sz="0" w:space="0" w:color="auto"/>
            <w:left w:val="none" w:sz="0" w:space="0" w:color="auto"/>
            <w:bottom w:val="none" w:sz="0" w:space="0" w:color="auto"/>
            <w:right w:val="none" w:sz="0" w:space="0" w:color="auto"/>
          </w:divBdr>
          <w:divsChild>
            <w:div w:id="1639873966">
              <w:marLeft w:val="0"/>
              <w:marRight w:val="0"/>
              <w:marTop w:val="0"/>
              <w:marBottom w:val="0"/>
              <w:divBdr>
                <w:top w:val="none" w:sz="0" w:space="0" w:color="auto"/>
                <w:left w:val="none" w:sz="0" w:space="0" w:color="auto"/>
                <w:bottom w:val="none" w:sz="0" w:space="0" w:color="auto"/>
                <w:right w:val="none" w:sz="0" w:space="0" w:color="auto"/>
              </w:divBdr>
              <w:divsChild>
                <w:div w:id="563566731">
                  <w:marLeft w:val="0"/>
                  <w:marRight w:val="0"/>
                  <w:marTop w:val="0"/>
                  <w:marBottom w:val="0"/>
                  <w:divBdr>
                    <w:top w:val="none" w:sz="0" w:space="0" w:color="auto"/>
                    <w:left w:val="none" w:sz="0" w:space="0" w:color="auto"/>
                    <w:bottom w:val="none" w:sz="0" w:space="0" w:color="auto"/>
                    <w:right w:val="none" w:sz="0" w:space="0" w:color="auto"/>
                  </w:divBdr>
                  <w:divsChild>
                    <w:div w:id="220289641">
                      <w:marLeft w:val="0"/>
                      <w:marRight w:val="0"/>
                      <w:marTop w:val="0"/>
                      <w:marBottom w:val="0"/>
                      <w:divBdr>
                        <w:top w:val="none" w:sz="0" w:space="0" w:color="auto"/>
                        <w:left w:val="none" w:sz="0" w:space="0" w:color="auto"/>
                        <w:bottom w:val="none" w:sz="0" w:space="0" w:color="auto"/>
                        <w:right w:val="none" w:sz="0" w:space="0" w:color="auto"/>
                      </w:divBdr>
                      <w:divsChild>
                        <w:div w:id="1799489937">
                          <w:marLeft w:val="0"/>
                          <w:marRight w:val="0"/>
                          <w:marTop w:val="315"/>
                          <w:marBottom w:val="0"/>
                          <w:divBdr>
                            <w:top w:val="none" w:sz="0" w:space="0" w:color="auto"/>
                            <w:left w:val="none" w:sz="0" w:space="0" w:color="auto"/>
                            <w:bottom w:val="none" w:sz="0" w:space="0" w:color="auto"/>
                            <w:right w:val="none" w:sz="0" w:space="0" w:color="auto"/>
                          </w:divBdr>
                          <w:divsChild>
                            <w:div w:id="97142064">
                              <w:marLeft w:val="1980"/>
                              <w:marRight w:val="3810"/>
                              <w:marTop w:val="0"/>
                              <w:marBottom w:val="0"/>
                              <w:divBdr>
                                <w:top w:val="none" w:sz="0" w:space="0" w:color="auto"/>
                                <w:left w:val="none" w:sz="0" w:space="0" w:color="auto"/>
                                <w:bottom w:val="none" w:sz="0" w:space="0" w:color="auto"/>
                                <w:right w:val="none" w:sz="0" w:space="0" w:color="auto"/>
                              </w:divBdr>
                              <w:divsChild>
                                <w:div w:id="1434784182">
                                  <w:marLeft w:val="0"/>
                                  <w:marRight w:val="0"/>
                                  <w:marTop w:val="0"/>
                                  <w:marBottom w:val="0"/>
                                  <w:divBdr>
                                    <w:top w:val="none" w:sz="0" w:space="0" w:color="auto"/>
                                    <w:left w:val="none" w:sz="0" w:space="0" w:color="auto"/>
                                    <w:bottom w:val="none" w:sz="0" w:space="0" w:color="auto"/>
                                    <w:right w:val="none" w:sz="0" w:space="0" w:color="auto"/>
                                  </w:divBdr>
                                  <w:divsChild>
                                    <w:div w:id="843937592">
                                      <w:marLeft w:val="0"/>
                                      <w:marRight w:val="0"/>
                                      <w:marTop w:val="0"/>
                                      <w:marBottom w:val="0"/>
                                      <w:divBdr>
                                        <w:top w:val="none" w:sz="0" w:space="0" w:color="auto"/>
                                        <w:left w:val="none" w:sz="0" w:space="0" w:color="auto"/>
                                        <w:bottom w:val="none" w:sz="0" w:space="0" w:color="auto"/>
                                        <w:right w:val="none" w:sz="0" w:space="0" w:color="auto"/>
                                      </w:divBdr>
                                      <w:divsChild>
                                        <w:div w:id="1980449911">
                                          <w:marLeft w:val="0"/>
                                          <w:marRight w:val="0"/>
                                          <w:marTop w:val="0"/>
                                          <w:marBottom w:val="0"/>
                                          <w:divBdr>
                                            <w:top w:val="none" w:sz="0" w:space="0" w:color="auto"/>
                                            <w:left w:val="none" w:sz="0" w:space="0" w:color="auto"/>
                                            <w:bottom w:val="none" w:sz="0" w:space="0" w:color="auto"/>
                                            <w:right w:val="none" w:sz="0" w:space="0" w:color="auto"/>
                                          </w:divBdr>
                                          <w:divsChild>
                                            <w:div w:id="1946033013">
                                              <w:marLeft w:val="0"/>
                                              <w:marRight w:val="0"/>
                                              <w:marTop w:val="0"/>
                                              <w:marBottom w:val="0"/>
                                              <w:divBdr>
                                                <w:top w:val="none" w:sz="0" w:space="0" w:color="auto"/>
                                                <w:left w:val="none" w:sz="0" w:space="0" w:color="auto"/>
                                                <w:bottom w:val="none" w:sz="0" w:space="0" w:color="auto"/>
                                                <w:right w:val="none" w:sz="0" w:space="0" w:color="auto"/>
                                              </w:divBdr>
                                              <w:divsChild>
                                                <w:div w:id="1027948571">
                                                  <w:marLeft w:val="0"/>
                                                  <w:marRight w:val="0"/>
                                                  <w:marTop w:val="0"/>
                                                  <w:marBottom w:val="0"/>
                                                  <w:divBdr>
                                                    <w:top w:val="none" w:sz="0" w:space="0" w:color="auto"/>
                                                    <w:left w:val="none" w:sz="0" w:space="0" w:color="auto"/>
                                                    <w:bottom w:val="none" w:sz="0" w:space="0" w:color="auto"/>
                                                    <w:right w:val="none" w:sz="0" w:space="0" w:color="auto"/>
                                                  </w:divBdr>
                                                  <w:divsChild>
                                                    <w:div w:id="4807729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682436983">
      <w:bodyDiv w:val="1"/>
      <w:marLeft w:val="0"/>
      <w:marRight w:val="0"/>
      <w:marTop w:val="0"/>
      <w:marBottom w:val="0"/>
      <w:divBdr>
        <w:top w:val="none" w:sz="0" w:space="0" w:color="auto"/>
        <w:left w:val="none" w:sz="0" w:space="0" w:color="auto"/>
        <w:bottom w:val="none" w:sz="0" w:space="0" w:color="auto"/>
        <w:right w:val="none" w:sz="0" w:space="0" w:color="auto"/>
      </w:divBdr>
      <w:divsChild>
        <w:div w:id="2053453041">
          <w:marLeft w:val="0"/>
          <w:marRight w:val="0"/>
          <w:marTop w:val="0"/>
          <w:marBottom w:val="0"/>
          <w:divBdr>
            <w:top w:val="none" w:sz="0" w:space="0" w:color="auto"/>
            <w:left w:val="none" w:sz="0" w:space="0" w:color="auto"/>
            <w:bottom w:val="none" w:sz="0" w:space="0" w:color="auto"/>
            <w:right w:val="none" w:sz="0" w:space="0" w:color="auto"/>
          </w:divBdr>
          <w:divsChild>
            <w:div w:id="1317493799">
              <w:marLeft w:val="0"/>
              <w:marRight w:val="0"/>
              <w:marTop w:val="0"/>
              <w:marBottom w:val="0"/>
              <w:divBdr>
                <w:top w:val="none" w:sz="0" w:space="0" w:color="auto"/>
                <w:left w:val="none" w:sz="0" w:space="0" w:color="auto"/>
                <w:bottom w:val="none" w:sz="0" w:space="0" w:color="auto"/>
                <w:right w:val="none" w:sz="0" w:space="0" w:color="auto"/>
              </w:divBdr>
              <w:divsChild>
                <w:div w:id="464154717">
                  <w:marLeft w:val="0"/>
                  <w:marRight w:val="0"/>
                  <w:marTop w:val="0"/>
                  <w:marBottom w:val="0"/>
                  <w:divBdr>
                    <w:top w:val="none" w:sz="0" w:space="0" w:color="auto"/>
                    <w:left w:val="none" w:sz="0" w:space="0" w:color="auto"/>
                    <w:bottom w:val="none" w:sz="0" w:space="0" w:color="auto"/>
                    <w:right w:val="none" w:sz="0" w:space="0" w:color="auto"/>
                  </w:divBdr>
                  <w:divsChild>
                    <w:div w:id="1227567685">
                      <w:marLeft w:val="0"/>
                      <w:marRight w:val="0"/>
                      <w:marTop w:val="0"/>
                      <w:marBottom w:val="0"/>
                      <w:divBdr>
                        <w:top w:val="none" w:sz="0" w:space="0" w:color="auto"/>
                        <w:left w:val="none" w:sz="0" w:space="0" w:color="auto"/>
                        <w:bottom w:val="none" w:sz="0" w:space="0" w:color="auto"/>
                        <w:right w:val="none" w:sz="0" w:space="0" w:color="auto"/>
                      </w:divBdr>
                      <w:divsChild>
                        <w:div w:id="676540344">
                          <w:marLeft w:val="0"/>
                          <w:marRight w:val="0"/>
                          <w:marTop w:val="315"/>
                          <w:marBottom w:val="0"/>
                          <w:divBdr>
                            <w:top w:val="none" w:sz="0" w:space="0" w:color="auto"/>
                            <w:left w:val="none" w:sz="0" w:space="0" w:color="auto"/>
                            <w:bottom w:val="none" w:sz="0" w:space="0" w:color="auto"/>
                            <w:right w:val="none" w:sz="0" w:space="0" w:color="auto"/>
                          </w:divBdr>
                          <w:divsChild>
                            <w:div w:id="1971861262">
                              <w:marLeft w:val="1980"/>
                              <w:marRight w:val="3810"/>
                              <w:marTop w:val="0"/>
                              <w:marBottom w:val="0"/>
                              <w:divBdr>
                                <w:top w:val="none" w:sz="0" w:space="0" w:color="auto"/>
                                <w:left w:val="none" w:sz="0" w:space="0" w:color="auto"/>
                                <w:bottom w:val="none" w:sz="0" w:space="0" w:color="auto"/>
                                <w:right w:val="none" w:sz="0" w:space="0" w:color="auto"/>
                              </w:divBdr>
                              <w:divsChild>
                                <w:div w:id="352925786">
                                  <w:marLeft w:val="0"/>
                                  <w:marRight w:val="0"/>
                                  <w:marTop w:val="0"/>
                                  <w:marBottom w:val="0"/>
                                  <w:divBdr>
                                    <w:top w:val="none" w:sz="0" w:space="0" w:color="auto"/>
                                    <w:left w:val="none" w:sz="0" w:space="0" w:color="auto"/>
                                    <w:bottom w:val="none" w:sz="0" w:space="0" w:color="auto"/>
                                    <w:right w:val="none" w:sz="0" w:space="0" w:color="auto"/>
                                  </w:divBdr>
                                  <w:divsChild>
                                    <w:div w:id="1377509082">
                                      <w:marLeft w:val="0"/>
                                      <w:marRight w:val="0"/>
                                      <w:marTop w:val="0"/>
                                      <w:marBottom w:val="0"/>
                                      <w:divBdr>
                                        <w:top w:val="none" w:sz="0" w:space="0" w:color="auto"/>
                                        <w:left w:val="none" w:sz="0" w:space="0" w:color="auto"/>
                                        <w:bottom w:val="none" w:sz="0" w:space="0" w:color="auto"/>
                                        <w:right w:val="none" w:sz="0" w:space="0" w:color="auto"/>
                                      </w:divBdr>
                                      <w:divsChild>
                                        <w:div w:id="1246577140">
                                          <w:marLeft w:val="0"/>
                                          <w:marRight w:val="0"/>
                                          <w:marTop w:val="0"/>
                                          <w:marBottom w:val="0"/>
                                          <w:divBdr>
                                            <w:top w:val="none" w:sz="0" w:space="0" w:color="auto"/>
                                            <w:left w:val="none" w:sz="0" w:space="0" w:color="auto"/>
                                            <w:bottom w:val="none" w:sz="0" w:space="0" w:color="auto"/>
                                            <w:right w:val="none" w:sz="0" w:space="0" w:color="auto"/>
                                          </w:divBdr>
                                          <w:divsChild>
                                            <w:div w:id="769011610">
                                              <w:marLeft w:val="0"/>
                                              <w:marRight w:val="0"/>
                                              <w:marTop w:val="0"/>
                                              <w:marBottom w:val="0"/>
                                              <w:divBdr>
                                                <w:top w:val="none" w:sz="0" w:space="0" w:color="auto"/>
                                                <w:left w:val="none" w:sz="0" w:space="0" w:color="auto"/>
                                                <w:bottom w:val="none" w:sz="0" w:space="0" w:color="auto"/>
                                                <w:right w:val="none" w:sz="0" w:space="0" w:color="auto"/>
                                              </w:divBdr>
                                              <w:divsChild>
                                                <w:div w:id="1906992633">
                                                  <w:marLeft w:val="0"/>
                                                  <w:marRight w:val="0"/>
                                                  <w:marTop w:val="0"/>
                                                  <w:marBottom w:val="0"/>
                                                  <w:divBdr>
                                                    <w:top w:val="none" w:sz="0" w:space="0" w:color="auto"/>
                                                    <w:left w:val="none" w:sz="0" w:space="0" w:color="auto"/>
                                                    <w:bottom w:val="none" w:sz="0" w:space="0" w:color="auto"/>
                                                    <w:right w:val="none" w:sz="0" w:space="0" w:color="auto"/>
                                                  </w:divBdr>
                                                  <w:divsChild>
                                                    <w:div w:id="15391985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778257573">
      <w:bodyDiv w:val="1"/>
      <w:marLeft w:val="0"/>
      <w:marRight w:val="0"/>
      <w:marTop w:val="0"/>
      <w:marBottom w:val="0"/>
      <w:divBdr>
        <w:top w:val="none" w:sz="0" w:space="0" w:color="auto"/>
        <w:left w:val="none" w:sz="0" w:space="0" w:color="auto"/>
        <w:bottom w:val="none" w:sz="0" w:space="0" w:color="auto"/>
        <w:right w:val="none" w:sz="0" w:space="0" w:color="auto"/>
      </w:divBdr>
      <w:divsChild>
        <w:div w:id="137381764">
          <w:marLeft w:val="0"/>
          <w:marRight w:val="0"/>
          <w:marTop w:val="0"/>
          <w:marBottom w:val="0"/>
          <w:divBdr>
            <w:top w:val="none" w:sz="0" w:space="0" w:color="auto"/>
            <w:left w:val="none" w:sz="0" w:space="0" w:color="auto"/>
            <w:bottom w:val="none" w:sz="0" w:space="0" w:color="auto"/>
            <w:right w:val="none" w:sz="0" w:space="0" w:color="auto"/>
          </w:divBdr>
          <w:divsChild>
            <w:div w:id="425156194">
              <w:marLeft w:val="0"/>
              <w:marRight w:val="0"/>
              <w:marTop w:val="0"/>
              <w:marBottom w:val="0"/>
              <w:divBdr>
                <w:top w:val="none" w:sz="0" w:space="0" w:color="auto"/>
                <w:left w:val="none" w:sz="0" w:space="0" w:color="auto"/>
                <w:bottom w:val="none" w:sz="0" w:space="0" w:color="auto"/>
                <w:right w:val="none" w:sz="0" w:space="0" w:color="auto"/>
              </w:divBdr>
              <w:divsChild>
                <w:div w:id="915819816">
                  <w:marLeft w:val="0"/>
                  <w:marRight w:val="0"/>
                  <w:marTop w:val="0"/>
                  <w:marBottom w:val="0"/>
                  <w:divBdr>
                    <w:top w:val="none" w:sz="0" w:space="0" w:color="auto"/>
                    <w:left w:val="none" w:sz="0" w:space="0" w:color="auto"/>
                    <w:bottom w:val="none" w:sz="0" w:space="0" w:color="auto"/>
                    <w:right w:val="none" w:sz="0" w:space="0" w:color="auto"/>
                  </w:divBdr>
                  <w:divsChild>
                    <w:div w:id="1618829420">
                      <w:marLeft w:val="0"/>
                      <w:marRight w:val="0"/>
                      <w:marTop w:val="0"/>
                      <w:marBottom w:val="0"/>
                      <w:divBdr>
                        <w:top w:val="none" w:sz="0" w:space="0" w:color="auto"/>
                        <w:left w:val="none" w:sz="0" w:space="0" w:color="auto"/>
                        <w:bottom w:val="none" w:sz="0" w:space="0" w:color="auto"/>
                        <w:right w:val="none" w:sz="0" w:space="0" w:color="auto"/>
                      </w:divBdr>
                      <w:divsChild>
                        <w:div w:id="2036494633">
                          <w:marLeft w:val="0"/>
                          <w:marRight w:val="0"/>
                          <w:marTop w:val="0"/>
                          <w:marBottom w:val="0"/>
                          <w:divBdr>
                            <w:top w:val="none" w:sz="0" w:space="0" w:color="auto"/>
                            <w:left w:val="none" w:sz="0" w:space="0" w:color="auto"/>
                            <w:bottom w:val="none" w:sz="0" w:space="0" w:color="auto"/>
                            <w:right w:val="none" w:sz="0" w:space="0" w:color="auto"/>
                          </w:divBdr>
                          <w:divsChild>
                            <w:div w:id="906495797">
                              <w:marLeft w:val="0"/>
                              <w:marRight w:val="0"/>
                              <w:marTop w:val="0"/>
                              <w:marBottom w:val="0"/>
                              <w:divBdr>
                                <w:top w:val="none" w:sz="0" w:space="0" w:color="auto"/>
                                <w:left w:val="none" w:sz="0" w:space="0" w:color="auto"/>
                                <w:bottom w:val="none" w:sz="0" w:space="0" w:color="auto"/>
                                <w:right w:val="none" w:sz="0" w:space="0" w:color="auto"/>
                              </w:divBdr>
                              <w:divsChild>
                                <w:div w:id="1921332693">
                                  <w:marLeft w:val="0"/>
                                  <w:marRight w:val="0"/>
                                  <w:marTop w:val="0"/>
                                  <w:marBottom w:val="0"/>
                                  <w:divBdr>
                                    <w:top w:val="none" w:sz="0" w:space="0" w:color="auto"/>
                                    <w:left w:val="none" w:sz="0" w:space="0" w:color="auto"/>
                                    <w:bottom w:val="none" w:sz="0" w:space="0" w:color="auto"/>
                                    <w:right w:val="none" w:sz="0" w:space="0" w:color="auto"/>
                                  </w:divBdr>
                                  <w:divsChild>
                                    <w:div w:id="5178927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84084334">
      <w:bodyDiv w:val="1"/>
      <w:marLeft w:val="0"/>
      <w:marRight w:val="0"/>
      <w:marTop w:val="0"/>
      <w:marBottom w:val="0"/>
      <w:divBdr>
        <w:top w:val="none" w:sz="0" w:space="0" w:color="auto"/>
        <w:left w:val="none" w:sz="0" w:space="0" w:color="auto"/>
        <w:bottom w:val="none" w:sz="0" w:space="0" w:color="auto"/>
        <w:right w:val="none" w:sz="0" w:space="0" w:color="auto"/>
      </w:divBdr>
      <w:divsChild>
        <w:div w:id="307174641">
          <w:marLeft w:val="0"/>
          <w:marRight w:val="0"/>
          <w:marTop w:val="0"/>
          <w:marBottom w:val="0"/>
          <w:divBdr>
            <w:top w:val="none" w:sz="0" w:space="0" w:color="auto"/>
            <w:left w:val="none" w:sz="0" w:space="0" w:color="auto"/>
            <w:bottom w:val="none" w:sz="0" w:space="0" w:color="auto"/>
            <w:right w:val="none" w:sz="0" w:space="0" w:color="auto"/>
          </w:divBdr>
        </w:div>
      </w:divsChild>
    </w:div>
    <w:div w:id="1185090555">
      <w:bodyDiv w:val="1"/>
      <w:marLeft w:val="0"/>
      <w:marRight w:val="0"/>
      <w:marTop w:val="0"/>
      <w:marBottom w:val="0"/>
      <w:divBdr>
        <w:top w:val="none" w:sz="0" w:space="0" w:color="auto"/>
        <w:left w:val="none" w:sz="0" w:space="0" w:color="auto"/>
        <w:bottom w:val="none" w:sz="0" w:space="0" w:color="auto"/>
        <w:right w:val="none" w:sz="0" w:space="0" w:color="auto"/>
      </w:divBdr>
    </w:div>
    <w:div w:id="1190030569">
      <w:bodyDiv w:val="1"/>
      <w:marLeft w:val="0"/>
      <w:marRight w:val="0"/>
      <w:marTop w:val="0"/>
      <w:marBottom w:val="0"/>
      <w:divBdr>
        <w:top w:val="none" w:sz="0" w:space="0" w:color="auto"/>
        <w:left w:val="none" w:sz="0" w:space="0" w:color="auto"/>
        <w:bottom w:val="none" w:sz="0" w:space="0" w:color="auto"/>
        <w:right w:val="none" w:sz="0" w:space="0" w:color="auto"/>
      </w:divBdr>
      <w:divsChild>
        <w:div w:id="218322004">
          <w:marLeft w:val="0"/>
          <w:marRight w:val="0"/>
          <w:marTop w:val="0"/>
          <w:marBottom w:val="0"/>
          <w:divBdr>
            <w:top w:val="none" w:sz="0" w:space="0" w:color="auto"/>
            <w:left w:val="none" w:sz="0" w:space="0" w:color="auto"/>
            <w:bottom w:val="none" w:sz="0" w:space="0" w:color="auto"/>
            <w:right w:val="none" w:sz="0" w:space="0" w:color="auto"/>
          </w:divBdr>
          <w:divsChild>
            <w:div w:id="1809784084">
              <w:marLeft w:val="0"/>
              <w:marRight w:val="0"/>
              <w:marTop w:val="0"/>
              <w:marBottom w:val="0"/>
              <w:divBdr>
                <w:top w:val="none" w:sz="0" w:space="0" w:color="auto"/>
                <w:left w:val="none" w:sz="0" w:space="0" w:color="auto"/>
                <w:bottom w:val="none" w:sz="0" w:space="0" w:color="auto"/>
                <w:right w:val="none" w:sz="0" w:space="0" w:color="auto"/>
              </w:divBdr>
              <w:divsChild>
                <w:div w:id="1158617750">
                  <w:marLeft w:val="0"/>
                  <w:marRight w:val="0"/>
                  <w:marTop w:val="0"/>
                  <w:marBottom w:val="0"/>
                  <w:divBdr>
                    <w:top w:val="none" w:sz="0" w:space="0" w:color="auto"/>
                    <w:left w:val="none" w:sz="0" w:space="0" w:color="auto"/>
                    <w:bottom w:val="none" w:sz="0" w:space="0" w:color="auto"/>
                    <w:right w:val="none" w:sz="0" w:space="0" w:color="auto"/>
                  </w:divBdr>
                  <w:divsChild>
                    <w:div w:id="804082575">
                      <w:marLeft w:val="0"/>
                      <w:marRight w:val="0"/>
                      <w:marTop w:val="0"/>
                      <w:marBottom w:val="0"/>
                      <w:divBdr>
                        <w:top w:val="none" w:sz="0" w:space="0" w:color="auto"/>
                        <w:left w:val="none" w:sz="0" w:space="0" w:color="auto"/>
                        <w:bottom w:val="none" w:sz="0" w:space="0" w:color="auto"/>
                        <w:right w:val="none" w:sz="0" w:space="0" w:color="auto"/>
                      </w:divBdr>
                      <w:divsChild>
                        <w:div w:id="1065840449">
                          <w:marLeft w:val="0"/>
                          <w:marRight w:val="0"/>
                          <w:marTop w:val="0"/>
                          <w:marBottom w:val="0"/>
                          <w:divBdr>
                            <w:top w:val="none" w:sz="0" w:space="0" w:color="auto"/>
                            <w:left w:val="none" w:sz="0" w:space="0" w:color="auto"/>
                            <w:bottom w:val="none" w:sz="0" w:space="0" w:color="auto"/>
                            <w:right w:val="none" w:sz="0" w:space="0" w:color="auto"/>
                          </w:divBdr>
                          <w:divsChild>
                            <w:div w:id="1617905540">
                              <w:marLeft w:val="0"/>
                              <w:marRight w:val="0"/>
                              <w:marTop w:val="0"/>
                              <w:marBottom w:val="0"/>
                              <w:divBdr>
                                <w:top w:val="none" w:sz="0" w:space="0" w:color="auto"/>
                                <w:left w:val="none" w:sz="0" w:space="0" w:color="auto"/>
                                <w:bottom w:val="none" w:sz="0" w:space="0" w:color="auto"/>
                                <w:right w:val="none" w:sz="0" w:space="0" w:color="auto"/>
                              </w:divBdr>
                              <w:divsChild>
                                <w:div w:id="1300113587">
                                  <w:marLeft w:val="0"/>
                                  <w:marRight w:val="0"/>
                                  <w:marTop w:val="0"/>
                                  <w:marBottom w:val="0"/>
                                  <w:divBdr>
                                    <w:top w:val="none" w:sz="0" w:space="0" w:color="auto"/>
                                    <w:left w:val="none" w:sz="0" w:space="0" w:color="auto"/>
                                    <w:bottom w:val="none" w:sz="0" w:space="0" w:color="auto"/>
                                    <w:right w:val="none" w:sz="0" w:space="0" w:color="auto"/>
                                  </w:divBdr>
                                  <w:divsChild>
                                    <w:div w:id="70667194">
                                      <w:marLeft w:val="0"/>
                                      <w:marRight w:val="0"/>
                                      <w:marTop w:val="0"/>
                                      <w:marBottom w:val="0"/>
                                      <w:divBdr>
                                        <w:top w:val="none" w:sz="0" w:space="0" w:color="auto"/>
                                        <w:left w:val="none" w:sz="0" w:space="0" w:color="auto"/>
                                        <w:bottom w:val="none" w:sz="0" w:space="0" w:color="auto"/>
                                        <w:right w:val="none" w:sz="0" w:space="0" w:color="auto"/>
                                      </w:divBdr>
                                      <w:divsChild>
                                        <w:div w:id="1836338165">
                                          <w:marLeft w:val="0"/>
                                          <w:marRight w:val="0"/>
                                          <w:marTop w:val="0"/>
                                          <w:marBottom w:val="0"/>
                                          <w:divBdr>
                                            <w:top w:val="none" w:sz="0" w:space="0" w:color="auto"/>
                                            <w:left w:val="none" w:sz="0" w:space="0" w:color="auto"/>
                                            <w:bottom w:val="none" w:sz="0" w:space="0" w:color="auto"/>
                                            <w:right w:val="none" w:sz="0" w:space="0" w:color="auto"/>
                                          </w:divBdr>
                                          <w:divsChild>
                                            <w:div w:id="1352027124">
                                              <w:marLeft w:val="0"/>
                                              <w:marRight w:val="0"/>
                                              <w:marTop w:val="0"/>
                                              <w:marBottom w:val="0"/>
                                              <w:divBdr>
                                                <w:top w:val="none" w:sz="0" w:space="0" w:color="auto"/>
                                                <w:left w:val="none" w:sz="0" w:space="0" w:color="auto"/>
                                                <w:bottom w:val="none" w:sz="0" w:space="0" w:color="auto"/>
                                                <w:right w:val="none" w:sz="0" w:space="0" w:color="auto"/>
                                              </w:divBdr>
                                              <w:divsChild>
                                                <w:div w:id="18784726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237276771">
      <w:bodyDiv w:val="1"/>
      <w:marLeft w:val="0"/>
      <w:marRight w:val="0"/>
      <w:marTop w:val="0"/>
      <w:marBottom w:val="0"/>
      <w:divBdr>
        <w:top w:val="none" w:sz="0" w:space="0" w:color="auto"/>
        <w:left w:val="none" w:sz="0" w:space="0" w:color="auto"/>
        <w:bottom w:val="none" w:sz="0" w:space="0" w:color="auto"/>
        <w:right w:val="none" w:sz="0" w:space="0" w:color="auto"/>
      </w:divBdr>
      <w:divsChild>
        <w:div w:id="1694569448">
          <w:marLeft w:val="0"/>
          <w:marRight w:val="0"/>
          <w:marTop w:val="0"/>
          <w:marBottom w:val="0"/>
          <w:divBdr>
            <w:top w:val="none" w:sz="0" w:space="0" w:color="auto"/>
            <w:left w:val="none" w:sz="0" w:space="0" w:color="auto"/>
            <w:bottom w:val="none" w:sz="0" w:space="0" w:color="auto"/>
            <w:right w:val="none" w:sz="0" w:space="0" w:color="auto"/>
          </w:divBdr>
          <w:divsChild>
            <w:div w:id="1836191447">
              <w:marLeft w:val="0"/>
              <w:marRight w:val="0"/>
              <w:marTop w:val="0"/>
              <w:marBottom w:val="0"/>
              <w:divBdr>
                <w:top w:val="none" w:sz="0" w:space="0" w:color="auto"/>
                <w:left w:val="none" w:sz="0" w:space="0" w:color="auto"/>
                <w:bottom w:val="none" w:sz="0" w:space="0" w:color="auto"/>
                <w:right w:val="none" w:sz="0" w:space="0" w:color="auto"/>
              </w:divBdr>
              <w:divsChild>
                <w:div w:id="1395398904">
                  <w:marLeft w:val="0"/>
                  <w:marRight w:val="0"/>
                  <w:marTop w:val="0"/>
                  <w:marBottom w:val="180"/>
                  <w:divBdr>
                    <w:top w:val="none" w:sz="0" w:space="0" w:color="auto"/>
                    <w:left w:val="none" w:sz="0" w:space="0" w:color="auto"/>
                    <w:bottom w:val="none" w:sz="0" w:space="0" w:color="auto"/>
                    <w:right w:val="none" w:sz="0" w:space="0" w:color="auto"/>
                  </w:divBdr>
                  <w:divsChild>
                    <w:div w:id="332225261">
                      <w:marLeft w:val="0"/>
                      <w:marRight w:val="0"/>
                      <w:marTop w:val="0"/>
                      <w:marBottom w:val="0"/>
                      <w:divBdr>
                        <w:top w:val="none" w:sz="0" w:space="0" w:color="auto"/>
                        <w:left w:val="none" w:sz="0" w:space="0" w:color="auto"/>
                        <w:bottom w:val="none" w:sz="0" w:space="0" w:color="auto"/>
                        <w:right w:val="none" w:sz="0" w:space="0" w:color="auto"/>
                      </w:divBdr>
                      <w:divsChild>
                        <w:div w:id="82728049">
                          <w:marLeft w:val="0"/>
                          <w:marRight w:val="0"/>
                          <w:marTop w:val="60"/>
                          <w:marBottom w:val="120"/>
                          <w:divBdr>
                            <w:top w:val="none" w:sz="0" w:space="0" w:color="auto"/>
                            <w:left w:val="none" w:sz="0" w:space="0" w:color="auto"/>
                            <w:bottom w:val="none" w:sz="0" w:space="0" w:color="auto"/>
                            <w:right w:val="none" w:sz="0" w:space="0" w:color="auto"/>
                          </w:divBdr>
                        </w:div>
                      </w:divsChild>
                    </w:div>
                  </w:divsChild>
                </w:div>
              </w:divsChild>
            </w:div>
          </w:divsChild>
        </w:div>
      </w:divsChild>
    </w:div>
    <w:div w:id="1437628522">
      <w:bodyDiv w:val="1"/>
      <w:marLeft w:val="0"/>
      <w:marRight w:val="0"/>
      <w:marTop w:val="0"/>
      <w:marBottom w:val="0"/>
      <w:divBdr>
        <w:top w:val="none" w:sz="0" w:space="0" w:color="auto"/>
        <w:left w:val="none" w:sz="0" w:space="0" w:color="auto"/>
        <w:bottom w:val="none" w:sz="0" w:space="0" w:color="auto"/>
        <w:right w:val="none" w:sz="0" w:space="0" w:color="auto"/>
      </w:divBdr>
      <w:divsChild>
        <w:div w:id="1106388360">
          <w:marLeft w:val="0"/>
          <w:marRight w:val="0"/>
          <w:marTop w:val="0"/>
          <w:marBottom w:val="0"/>
          <w:divBdr>
            <w:top w:val="none" w:sz="0" w:space="0" w:color="auto"/>
            <w:left w:val="none" w:sz="0" w:space="0" w:color="auto"/>
            <w:bottom w:val="none" w:sz="0" w:space="0" w:color="auto"/>
            <w:right w:val="none" w:sz="0" w:space="0" w:color="auto"/>
          </w:divBdr>
          <w:divsChild>
            <w:div w:id="1415860788">
              <w:marLeft w:val="0"/>
              <w:marRight w:val="0"/>
              <w:marTop w:val="0"/>
              <w:marBottom w:val="0"/>
              <w:divBdr>
                <w:top w:val="none" w:sz="0" w:space="0" w:color="auto"/>
                <w:left w:val="none" w:sz="0" w:space="0" w:color="auto"/>
                <w:bottom w:val="none" w:sz="0" w:space="0" w:color="auto"/>
                <w:right w:val="none" w:sz="0" w:space="0" w:color="auto"/>
              </w:divBdr>
              <w:divsChild>
                <w:div w:id="1901862946">
                  <w:marLeft w:val="0"/>
                  <w:marRight w:val="0"/>
                  <w:marTop w:val="0"/>
                  <w:marBottom w:val="0"/>
                  <w:divBdr>
                    <w:top w:val="none" w:sz="0" w:space="0" w:color="auto"/>
                    <w:left w:val="none" w:sz="0" w:space="0" w:color="auto"/>
                    <w:bottom w:val="none" w:sz="0" w:space="0" w:color="auto"/>
                    <w:right w:val="none" w:sz="0" w:space="0" w:color="auto"/>
                  </w:divBdr>
                  <w:divsChild>
                    <w:div w:id="794107038">
                      <w:marLeft w:val="0"/>
                      <w:marRight w:val="0"/>
                      <w:marTop w:val="0"/>
                      <w:marBottom w:val="0"/>
                      <w:divBdr>
                        <w:top w:val="none" w:sz="0" w:space="0" w:color="auto"/>
                        <w:left w:val="none" w:sz="0" w:space="0" w:color="auto"/>
                        <w:bottom w:val="none" w:sz="0" w:space="0" w:color="auto"/>
                        <w:right w:val="none" w:sz="0" w:space="0" w:color="auto"/>
                      </w:divBdr>
                      <w:divsChild>
                        <w:div w:id="124542480">
                          <w:marLeft w:val="0"/>
                          <w:marRight w:val="0"/>
                          <w:marTop w:val="315"/>
                          <w:marBottom w:val="0"/>
                          <w:divBdr>
                            <w:top w:val="none" w:sz="0" w:space="0" w:color="auto"/>
                            <w:left w:val="none" w:sz="0" w:space="0" w:color="auto"/>
                            <w:bottom w:val="none" w:sz="0" w:space="0" w:color="auto"/>
                            <w:right w:val="none" w:sz="0" w:space="0" w:color="auto"/>
                          </w:divBdr>
                          <w:divsChild>
                            <w:div w:id="1912344173">
                              <w:marLeft w:val="1980"/>
                              <w:marRight w:val="3810"/>
                              <w:marTop w:val="0"/>
                              <w:marBottom w:val="0"/>
                              <w:divBdr>
                                <w:top w:val="none" w:sz="0" w:space="0" w:color="auto"/>
                                <w:left w:val="none" w:sz="0" w:space="0" w:color="auto"/>
                                <w:bottom w:val="none" w:sz="0" w:space="0" w:color="auto"/>
                                <w:right w:val="none" w:sz="0" w:space="0" w:color="auto"/>
                              </w:divBdr>
                              <w:divsChild>
                                <w:div w:id="1711760431">
                                  <w:marLeft w:val="0"/>
                                  <w:marRight w:val="0"/>
                                  <w:marTop w:val="0"/>
                                  <w:marBottom w:val="0"/>
                                  <w:divBdr>
                                    <w:top w:val="none" w:sz="0" w:space="0" w:color="auto"/>
                                    <w:left w:val="none" w:sz="0" w:space="0" w:color="auto"/>
                                    <w:bottom w:val="none" w:sz="0" w:space="0" w:color="auto"/>
                                    <w:right w:val="none" w:sz="0" w:space="0" w:color="auto"/>
                                  </w:divBdr>
                                  <w:divsChild>
                                    <w:div w:id="275794568">
                                      <w:marLeft w:val="0"/>
                                      <w:marRight w:val="0"/>
                                      <w:marTop w:val="0"/>
                                      <w:marBottom w:val="0"/>
                                      <w:divBdr>
                                        <w:top w:val="none" w:sz="0" w:space="0" w:color="auto"/>
                                        <w:left w:val="none" w:sz="0" w:space="0" w:color="auto"/>
                                        <w:bottom w:val="none" w:sz="0" w:space="0" w:color="auto"/>
                                        <w:right w:val="none" w:sz="0" w:space="0" w:color="auto"/>
                                      </w:divBdr>
                                      <w:divsChild>
                                        <w:div w:id="1742603531">
                                          <w:marLeft w:val="0"/>
                                          <w:marRight w:val="0"/>
                                          <w:marTop w:val="0"/>
                                          <w:marBottom w:val="0"/>
                                          <w:divBdr>
                                            <w:top w:val="none" w:sz="0" w:space="0" w:color="auto"/>
                                            <w:left w:val="none" w:sz="0" w:space="0" w:color="auto"/>
                                            <w:bottom w:val="none" w:sz="0" w:space="0" w:color="auto"/>
                                            <w:right w:val="none" w:sz="0" w:space="0" w:color="auto"/>
                                          </w:divBdr>
                                          <w:divsChild>
                                            <w:div w:id="1439059179">
                                              <w:marLeft w:val="0"/>
                                              <w:marRight w:val="0"/>
                                              <w:marTop w:val="0"/>
                                              <w:marBottom w:val="0"/>
                                              <w:divBdr>
                                                <w:top w:val="none" w:sz="0" w:space="0" w:color="auto"/>
                                                <w:left w:val="none" w:sz="0" w:space="0" w:color="auto"/>
                                                <w:bottom w:val="none" w:sz="0" w:space="0" w:color="auto"/>
                                                <w:right w:val="none" w:sz="0" w:space="0" w:color="auto"/>
                                              </w:divBdr>
                                              <w:divsChild>
                                                <w:div w:id="596450545">
                                                  <w:marLeft w:val="0"/>
                                                  <w:marRight w:val="0"/>
                                                  <w:marTop w:val="0"/>
                                                  <w:marBottom w:val="0"/>
                                                  <w:divBdr>
                                                    <w:top w:val="none" w:sz="0" w:space="0" w:color="auto"/>
                                                    <w:left w:val="none" w:sz="0" w:space="0" w:color="auto"/>
                                                    <w:bottom w:val="none" w:sz="0" w:space="0" w:color="auto"/>
                                                    <w:right w:val="none" w:sz="0" w:space="0" w:color="auto"/>
                                                  </w:divBdr>
                                                  <w:divsChild>
                                                    <w:div w:id="21102741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478841034">
      <w:bodyDiv w:val="1"/>
      <w:marLeft w:val="0"/>
      <w:marRight w:val="0"/>
      <w:marTop w:val="0"/>
      <w:marBottom w:val="0"/>
      <w:divBdr>
        <w:top w:val="none" w:sz="0" w:space="0" w:color="auto"/>
        <w:left w:val="none" w:sz="0" w:space="0" w:color="auto"/>
        <w:bottom w:val="none" w:sz="0" w:space="0" w:color="auto"/>
        <w:right w:val="none" w:sz="0" w:space="0" w:color="auto"/>
      </w:divBdr>
    </w:div>
    <w:div w:id="1595093034">
      <w:bodyDiv w:val="1"/>
      <w:marLeft w:val="0"/>
      <w:marRight w:val="0"/>
      <w:marTop w:val="0"/>
      <w:marBottom w:val="0"/>
      <w:divBdr>
        <w:top w:val="none" w:sz="0" w:space="0" w:color="auto"/>
        <w:left w:val="none" w:sz="0" w:space="0" w:color="auto"/>
        <w:bottom w:val="none" w:sz="0" w:space="0" w:color="auto"/>
        <w:right w:val="none" w:sz="0" w:space="0" w:color="auto"/>
      </w:divBdr>
      <w:divsChild>
        <w:div w:id="217668313">
          <w:marLeft w:val="0"/>
          <w:marRight w:val="0"/>
          <w:marTop w:val="0"/>
          <w:marBottom w:val="0"/>
          <w:divBdr>
            <w:top w:val="none" w:sz="0" w:space="0" w:color="auto"/>
            <w:left w:val="none" w:sz="0" w:space="0" w:color="auto"/>
            <w:bottom w:val="none" w:sz="0" w:space="0" w:color="auto"/>
            <w:right w:val="none" w:sz="0" w:space="0" w:color="auto"/>
          </w:divBdr>
          <w:divsChild>
            <w:div w:id="1810902456">
              <w:marLeft w:val="0"/>
              <w:marRight w:val="0"/>
              <w:marTop w:val="0"/>
              <w:marBottom w:val="0"/>
              <w:divBdr>
                <w:top w:val="none" w:sz="0" w:space="0" w:color="auto"/>
                <w:left w:val="none" w:sz="0" w:space="0" w:color="auto"/>
                <w:bottom w:val="none" w:sz="0" w:space="0" w:color="auto"/>
                <w:right w:val="none" w:sz="0" w:space="0" w:color="auto"/>
              </w:divBdr>
              <w:divsChild>
                <w:div w:id="161893080">
                  <w:marLeft w:val="0"/>
                  <w:marRight w:val="0"/>
                  <w:marTop w:val="0"/>
                  <w:marBottom w:val="0"/>
                  <w:divBdr>
                    <w:top w:val="none" w:sz="0" w:space="0" w:color="auto"/>
                    <w:left w:val="none" w:sz="0" w:space="0" w:color="auto"/>
                    <w:bottom w:val="none" w:sz="0" w:space="0" w:color="auto"/>
                    <w:right w:val="none" w:sz="0" w:space="0" w:color="auto"/>
                  </w:divBdr>
                  <w:divsChild>
                    <w:div w:id="1246648747">
                      <w:marLeft w:val="0"/>
                      <w:marRight w:val="0"/>
                      <w:marTop w:val="0"/>
                      <w:marBottom w:val="0"/>
                      <w:divBdr>
                        <w:top w:val="none" w:sz="0" w:space="0" w:color="auto"/>
                        <w:left w:val="none" w:sz="0" w:space="0" w:color="auto"/>
                        <w:bottom w:val="none" w:sz="0" w:space="0" w:color="auto"/>
                        <w:right w:val="none" w:sz="0" w:space="0" w:color="auto"/>
                      </w:divBdr>
                      <w:divsChild>
                        <w:div w:id="1353914235">
                          <w:marLeft w:val="0"/>
                          <w:marRight w:val="0"/>
                          <w:marTop w:val="315"/>
                          <w:marBottom w:val="0"/>
                          <w:divBdr>
                            <w:top w:val="none" w:sz="0" w:space="0" w:color="auto"/>
                            <w:left w:val="none" w:sz="0" w:space="0" w:color="auto"/>
                            <w:bottom w:val="none" w:sz="0" w:space="0" w:color="auto"/>
                            <w:right w:val="none" w:sz="0" w:space="0" w:color="auto"/>
                          </w:divBdr>
                          <w:divsChild>
                            <w:div w:id="341785710">
                              <w:marLeft w:val="1980"/>
                              <w:marRight w:val="3810"/>
                              <w:marTop w:val="0"/>
                              <w:marBottom w:val="0"/>
                              <w:divBdr>
                                <w:top w:val="none" w:sz="0" w:space="0" w:color="auto"/>
                                <w:left w:val="none" w:sz="0" w:space="0" w:color="auto"/>
                                <w:bottom w:val="none" w:sz="0" w:space="0" w:color="auto"/>
                                <w:right w:val="none" w:sz="0" w:space="0" w:color="auto"/>
                              </w:divBdr>
                              <w:divsChild>
                                <w:div w:id="1568032693">
                                  <w:marLeft w:val="0"/>
                                  <w:marRight w:val="0"/>
                                  <w:marTop w:val="0"/>
                                  <w:marBottom w:val="0"/>
                                  <w:divBdr>
                                    <w:top w:val="none" w:sz="0" w:space="0" w:color="auto"/>
                                    <w:left w:val="none" w:sz="0" w:space="0" w:color="auto"/>
                                    <w:bottom w:val="none" w:sz="0" w:space="0" w:color="auto"/>
                                    <w:right w:val="none" w:sz="0" w:space="0" w:color="auto"/>
                                  </w:divBdr>
                                  <w:divsChild>
                                    <w:div w:id="390008618">
                                      <w:marLeft w:val="0"/>
                                      <w:marRight w:val="0"/>
                                      <w:marTop w:val="0"/>
                                      <w:marBottom w:val="0"/>
                                      <w:divBdr>
                                        <w:top w:val="none" w:sz="0" w:space="0" w:color="auto"/>
                                        <w:left w:val="none" w:sz="0" w:space="0" w:color="auto"/>
                                        <w:bottom w:val="none" w:sz="0" w:space="0" w:color="auto"/>
                                        <w:right w:val="none" w:sz="0" w:space="0" w:color="auto"/>
                                      </w:divBdr>
                                      <w:divsChild>
                                        <w:div w:id="1442262503">
                                          <w:marLeft w:val="0"/>
                                          <w:marRight w:val="0"/>
                                          <w:marTop w:val="0"/>
                                          <w:marBottom w:val="0"/>
                                          <w:divBdr>
                                            <w:top w:val="none" w:sz="0" w:space="0" w:color="auto"/>
                                            <w:left w:val="none" w:sz="0" w:space="0" w:color="auto"/>
                                            <w:bottom w:val="none" w:sz="0" w:space="0" w:color="auto"/>
                                            <w:right w:val="none" w:sz="0" w:space="0" w:color="auto"/>
                                          </w:divBdr>
                                          <w:divsChild>
                                            <w:div w:id="84035057">
                                              <w:marLeft w:val="0"/>
                                              <w:marRight w:val="0"/>
                                              <w:marTop w:val="0"/>
                                              <w:marBottom w:val="0"/>
                                              <w:divBdr>
                                                <w:top w:val="none" w:sz="0" w:space="0" w:color="auto"/>
                                                <w:left w:val="none" w:sz="0" w:space="0" w:color="auto"/>
                                                <w:bottom w:val="none" w:sz="0" w:space="0" w:color="auto"/>
                                                <w:right w:val="none" w:sz="0" w:space="0" w:color="auto"/>
                                              </w:divBdr>
                                              <w:divsChild>
                                                <w:div w:id="1609702565">
                                                  <w:marLeft w:val="0"/>
                                                  <w:marRight w:val="0"/>
                                                  <w:marTop w:val="0"/>
                                                  <w:marBottom w:val="0"/>
                                                  <w:divBdr>
                                                    <w:top w:val="none" w:sz="0" w:space="0" w:color="auto"/>
                                                    <w:left w:val="none" w:sz="0" w:space="0" w:color="auto"/>
                                                    <w:bottom w:val="none" w:sz="0" w:space="0" w:color="auto"/>
                                                    <w:right w:val="none" w:sz="0" w:space="0" w:color="auto"/>
                                                  </w:divBdr>
                                                  <w:divsChild>
                                                    <w:div w:id="3900093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610817346">
      <w:bodyDiv w:val="1"/>
      <w:marLeft w:val="0"/>
      <w:marRight w:val="0"/>
      <w:marTop w:val="0"/>
      <w:marBottom w:val="0"/>
      <w:divBdr>
        <w:top w:val="none" w:sz="0" w:space="0" w:color="auto"/>
        <w:left w:val="none" w:sz="0" w:space="0" w:color="auto"/>
        <w:bottom w:val="none" w:sz="0" w:space="0" w:color="auto"/>
        <w:right w:val="none" w:sz="0" w:space="0" w:color="auto"/>
      </w:divBdr>
    </w:div>
    <w:div w:id="1662460561">
      <w:bodyDiv w:val="1"/>
      <w:marLeft w:val="0"/>
      <w:marRight w:val="0"/>
      <w:marTop w:val="0"/>
      <w:marBottom w:val="0"/>
      <w:divBdr>
        <w:top w:val="none" w:sz="0" w:space="0" w:color="auto"/>
        <w:left w:val="none" w:sz="0" w:space="0" w:color="auto"/>
        <w:bottom w:val="none" w:sz="0" w:space="0" w:color="auto"/>
        <w:right w:val="none" w:sz="0" w:space="0" w:color="auto"/>
      </w:divBdr>
      <w:divsChild>
        <w:div w:id="2101756485">
          <w:marLeft w:val="0"/>
          <w:marRight w:val="0"/>
          <w:marTop w:val="0"/>
          <w:marBottom w:val="0"/>
          <w:divBdr>
            <w:top w:val="none" w:sz="0" w:space="0" w:color="auto"/>
            <w:left w:val="none" w:sz="0" w:space="0" w:color="auto"/>
            <w:bottom w:val="none" w:sz="0" w:space="0" w:color="auto"/>
            <w:right w:val="none" w:sz="0" w:space="0" w:color="auto"/>
          </w:divBdr>
          <w:divsChild>
            <w:div w:id="2044598170">
              <w:marLeft w:val="2790"/>
              <w:marRight w:val="285"/>
              <w:marTop w:val="1344"/>
              <w:marBottom w:val="0"/>
              <w:divBdr>
                <w:top w:val="none" w:sz="0" w:space="0" w:color="auto"/>
                <w:left w:val="none" w:sz="0" w:space="0" w:color="auto"/>
                <w:bottom w:val="none" w:sz="0" w:space="0" w:color="auto"/>
                <w:right w:val="none" w:sz="0" w:space="0" w:color="auto"/>
              </w:divBdr>
            </w:div>
          </w:divsChild>
        </w:div>
      </w:divsChild>
    </w:div>
    <w:div w:id="1866403346">
      <w:bodyDiv w:val="1"/>
      <w:marLeft w:val="0"/>
      <w:marRight w:val="0"/>
      <w:marTop w:val="0"/>
      <w:marBottom w:val="0"/>
      <w:divBdr>
        <w:top w:val="none" w:sz="0" w:space="0" w:color="auto"/>
        <w:left w:val="none" w:sz="0" w:space="0" w:color="auto"/>
        <w:bottom w:val="none" w:sz="0" w:space="0" w:color="auto"/>
        <w:right w:val="none" w:sz="0" w:space="0" w:color="auto"/>
      </w:divBdr>
      <w:divsChild>
        <w:div w:id="1412460555">
          <w:marLeft w:val="0"/>
          <w:marRight w:val="0"/>
          <w:marTop w:val="0"/>
          <w:marBottom w:val="0"/>
          <w:divBdr>
            <w:top w:val="none" w:sz="0" w:space="0" w:color="auto"/>
            <w:left w:val="none" w:sz="0" w:space="0" w:color="auto"/>
            <w:bottom w:val="none" w:sz="0" w:space="0" w:color="auto"/>
            <w:right w:val="none" w:sz="0" w:space="0" w:color="auto"/>
          </w:divBdr>
          <w:divsChild>
            <w:div w:id="280497025">
              <w:marLeft w:val="2790"/>
              <w:marRight w:val="285"/>
              <w:marTop w:val="1344"/>
              <w:marBottom w:val="0"/>
              <w:divBdr>
                <w:top w:val="none" w:sz="0" w:space="0" w:color="auto"/>
                <w:left w:val="none" w:sz="0" w:space="0" w:color="auto"/>
                <w:bottom w:val="none" w:sz="0" w:space="0" w:color="auto"/>
                <w:right w:val="none" w:sz="0" w:space="0" w:color="auto"/>
              </w:divBdr>
            </w:div>
          </w:divsChild>
        </w:div>
      </w:divsChild>
    </w:div>
    <w:div w:id="1894460379">
      <w:bodyDiv w:val="1"/>
      <w:marLeft w:val="0"/>
      <w:marRight w:val="0"/>
      <w:marTop w:val="0"/>
      <w:marBottom w:val="0"/>
      <w:divBdr>
        <w:top w:val="none" w:sz="0" w:space="0" w:color="auto"/>
        <w:left w:val="none" w:sz="0" w:space="0" w:color="auto"/>
        <w:bottom w:val="none" w:sz="0" w:space="0" w:color="auto"/>
        <w:right w:val="none" w:sz="0" w:space="0" w:color="auto"/>
      </w:divBdr>
      <w:divsChild>
        <w:div w:id="762994758">
          <w:marLeft w:val="0"/>
          <w:marRight w:val="0"/>
          <w:marTop w:val="0"/>
          <w:marBottom w:val="0"/>
          <w:divBdr>
            <w:top w:val="none" w:sz="0" w:space="0" w:color="auto"/>
            <w:left w:val="none" w:sz="0" w:space="0" w:color="auto"/>
            <w:bottom w:val="none" w:sz="0" w:space="0" w:color="auto"/>
            <w:right w:val="none" w:sz="0" w:space="0" w:color="auto"/>
          </w:divBdr>
          <w:divsChild>
            <w:div w:id="1528986987">
              <w:marLeft w:val="0"/>
              <w:marRight w:val="0"/>
              <w:marTop w:val="0"/>
              <w:marBottom w:val="0"/>
              <w:divBdr>
                <w:top w:val="none" w:sz="0" w:space="0" w:color="auto"/>
                <w:left w:val="none" w:sz="0" w:space="0" w:color="auto"/>
                <w:bottom w:val="none" w:sz="0" w:space="0" w:color="auto"/>
                <w:right w:val="none" w:sz="0" w:space="0" w:color="auto"/>
              </w:divBdr>
              <w:divsChild>
                <w:div w:id="1039357590">
                  <w:marLeft w:val="0"/>
                  <w:marRight w:val="0"/>
                  <w:marTop w:val="0"/>
                  <w:marBottom w:val="0"/>
                  <w:divBdr>
                    <w:top w:val="none" w:sz="0" w:space="0" w:color="auto"/>
                    <w:left w:val="none" w:sz="0" w:space="0" w:color="auto"/>
                    <w:bottom w:val="none" w:sz="0" w:space="0" w:color="auto"/>
                    <w:right w:val="none" w:sz="0" w:space="0" w:color="auto"/>
                  </w:divBdr>
                  <w:divsChild>
                    <w:div w:id="892932439">
                      <w:marLeft w:val="0"/>
                      <w:marRight w:val="0"/>
                      <w:marTop w:val="0"/>
                      <w:marBottom w:val="0"/>
                      <w:divBdr>
                        <w:top w:val="none" w:sz="0" w:space="0" w:color="auto"/>
                        <w:left w:val="none" w:sz="0" w:space="0" w:color="auto"/>
                        <w:bottom w:val="none" w:sz="0" w:space="0" w:color="auto"/>
                        <w:right w:val="none" w:sz="0" w:space="0" w:color="auto"/>
                      </w:divBdr>
                      <w:divsChild>
                        <w:div w:id="1201937558">
                          <w:marLeft w:val="0"/>
                          <w:marRight w:val="0"/>
                          <w:marTop w:val="315"/>
                          <w:marBottom w:val="0"/>
                          <w:divBdr>
                            <w:top w:val="none" w:sz="0" w:space="0" w:color="auto"/>
                            <w:left w:val="none" w:sz="0" w:space="0" w:color="auto"/>
                            <w:bottom w:val="none" w:sz="0" w:space="0" w:color="auto"/>
                            <w:right w:val="none" w:sz="0" w:space="0" w:color="auto"/>
                          </w:divBdr>
                          <w:divsChild>
                            <w:div w:id="304359612">
                              <w:marLeft w:val="1980"/>
                              <w:marRight w:val="3810"/>
                              <w:marTop w:val="0"/>
                              <w:marBottom w:val="0"/>
                              <w:divBdr>
                                <w:top w:val="none" w:sz="0" w:space="0" w:color="auto"/>
                                <w:left w:val="none" w:sz="0" w:space="0" w:color="auto"/>
                                <w:bottom w:val="none" w:sz="0" w:space="0" w:color="auto"/>
                                <w:right w:val="none" w:sz="0" w:space="0" w:color="auto"/>
                              </w:divBdr>
                              <w:divsChild>
                                <w:div w:id="291133553">
                                  <w:marLeft w:val="0"/>
                                  <w:marRight w:val="0"/>
                                  <w:marTop w:val="0"/>
                                  <w:marBottom w:val="0"/>
                                  <w:divBdr>
                                    <w:top w:val="none" w:sz="0" w:space="0" w:color="auto"/>
                                    <w:left w:val="none" w:sz="0" w:space="0" w:color="auto"/>
                                    <w:bottom w:val="none" w:sz="0" w:space="0" w:color="auto"/>
                                    <w:right w:val="none" w:sz="0" w:space="0" w:color="auto"/>
                                  </w:divBdr>
                                  <w:divsChild>
                                    <w:div w:id="1502622300">
                                      <w:marLeft w:val="0"/>
                                      <w:marRight w:val="0"/>
                                      <w:marTop w:val="0"/>
                                      <w:marBottom w:val="0"/>
                                      <w:divBdr>
                                        <w:top w:val="none" w:sz="0" w:space="0" w:color="auto"/>
                                        <w:left w:val="none" w:sz="0" w:space="0" w:color="auto"/>
                                        <w:bottom w:val="none" w:sz="0" w:space="0" w:color="auto"/>
                                        <w:right w:val="none" w:sz="0" w:space="0" w:color="auto"/>
                                      </w:divBdr>
                                      <w:divsChild>
                                        <w:div w:id="79910483">
                                          <w:marLeft w:val="0"/>
                                          <w:marRight w:val="0"/>
                                          <w:marTop w:val="0"/>
                                          <w:marBottom w:val="0"/>
                                          <w:divBdr>
                                            <w:top w:val="none" w:sz="0" w:space="0" w:color="auto"/>
                                            <w:left w:val="none" w:sz="0" w:space="0" w:color="auto"/>
                                            <w:bottom w:val="none" w:sz="0" w:space="0" w:color="auto"/>
                                            <w:right w:val="none" w:sz="0" w:space="0" w:color="auto"/>
                                          </w:divBdr>
                                          <w:divsChild>
                                            <w:div w:id="1905677204">
                                              <w:marLeft w:val="0"/>
                                              <w:marRight w:val="0"/>
                                              <w:marTop w:val="0"/>
                                              <w:marBottom w:val="0"/>
                                              <w:divBdr>
                                                <w:top w:val="none" w:sz="0" w:space="0" w:color="auto"/>
                                                <w:left w:val="none" w:sz="0" w:space="0" w:color="auto"/>
                                                <w:bottom w:val="none" w:sz="0" w:space="0" w:color="auto"/>
                                                <w:right w:val="none" w:sz="0" w:space="0" w:color="auto"/>
                                              </w:divBdr>
                                              <w:divsChild>
                                                <w:div w:id="1238977427">
                                                  <w:marLeft w:val="0"/>
                                                  <w:marRight w:val="0"/>
                                                  <w:marTop w:val="0"/>
                                                  <w:marBottom w:val="0"/>
                                                  <w:divBdr>
                                                    <w:top w:val="none" w:sz="0" w:space="0" w:color="auto"/>
                                                    <w:left w:val="none" w:sz="0" w:space="0" w:color="auto"/>
                                                    <w:bottom w:val="none" w:sz="0" w:space="0" w:color="auto"/>
                                                    <w:right w:val="none" w:sz="0" w:space="0" w:color="auto"/>
                                                  </w:divBdr>
                                                  <w:divsChild>
                                                    <w:div w:id="14230658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2132747610">
      <w:bodyDiv w:val="1"/>
      <w:marLeft w:val="0"/>
      <w:marRight w:val="0"/>
      <w:marTop w:val="0"/>
      <w:marBottom w:val="0"/>
      <w:divBdr>
        <w:top w:val="none" w:sz="0" w:space="0" w:color="auto"/>
        <w:left w:val="none" w:sz="0" w:space="0" w:color="auto"/>
        <w:bottom w:val="none" w:sz="0" w:space="0" w:color="auto"/>
        <w:right w:val="none" w:sz="0" w:space="0" w:color="auto"/>
      </w:divBdr>
      <w:divsChild>
        <w:div w:id="580919105">
          <w:marLeft w:val="0"/>
          <w:marRight w:val="0"/>
          <w:marTop w:val="0"/>
          <w:marBottom w:val="0"/>
          <w:divBdr>
            <w:top w:val="none" w:sz="0" w:space="0" w:color="auto"/>
            <w:left w:val="none" w:sz="0" w:space="0" w:color="auto"/>
            <w:bottom w:val="none" w:sz="0" w:space="0" w:color="auto"/>
            <w:right w:val="none" w:sz="0" w:space="0" w:color="auto"/>
          </w:divBdr>
          <w:divsChild>
            <w:div w:id="1098060101">
              <w:marLeft w:val="0"/>
              <w:marRight w:val="0"/>
              <w:marTop w:val="0"/>
              <w:marBottom w:val="0"/>
              <w:divBdr>
                <w:top w:val="none" w:sz="0" w:space="0" w:color="auto"/>
                <w:left w:val="none" w:sz="0" w:space="0" w:color="auto"/>
                <w:bottom w:val="none" w:sz="0" w:space="0" w:color="auto"/>
                <w:right w:val="none" w:sz="0" w:space="0" w:color="auto"/>
              </w:divBdr>
              <w:divsChild>
                <w:div w:id="133180427">
                  <w:marLeft w:val="0"/>
                  <w:marRight w:val="0"/>
                  <w:marTop w:val="0"/>
                  <w:marBottom w:val="0"/>
                  <w:divBdr>
                    <w:top w:val="none" w:sz="0" w:space="0" w:color="auto"/>
                    <w:left w:val="none" w:sz="0" w:space="0" w:color="auto"/>
                    <w:bottom w:val="none" w:sz="0" w:space="0" w:color="auto"/>
                    <w:right w:val="none" w:sz="0" w:space="0" w:color="auto"/>
                  </w:divBdr>
                  <w:divsChild>
                    <w:div w:id="475293813">
                      <w:marLeft w:val="0"/>
                      <w:marRight w:val="0"/>
                      <w:marTop w:val="0"/>
                      <w:marBottom w:val="0"/>
                      <w:divBdr>
                        <w:top w:val="none" w:sz="0" w:space="0" w:color="auto"/>
                        <w:left w:val="none" w:sz="0" w:space="0" w:color="auto"/>
                        <w:bottom w:val="none" w:sz="0" w:space="0" w:color="auto"/>
                        <w:right w:val="none" w:sz="0" w:space="0" w:color="auto"/>
                      </w:divBdr>
                      <w:divsChild>
                        <w:div w:id="2069373441">
                          <w:marLeft w:val="0"/>
                          <w:marRight w:val="0"/>
                          <w:marTop w:val="0"/>
                          <w:marBottom w:val="0"/>
                          <w:divBdr>
                            <w:top w:val="none" w:sz="0" w:space="0" w:color="auto"/>
                            <w:left w:val="none" w:sz="0" w:space="0" w:color="auto"/>
                            <w:bottom w:val="none" w:sz="0" w:space="0" w:color="auto"/>
                            <w:right w:val="none" w:sz="0" w:space="0" w:color="auto"/>
                          </w:divBdr>
                          <w:divsChild>
                            <w:div w:id="1776897276">
                              <w:marLeft w:val="0"/>
                              <w:marRight w:val="0"/>
                              <w:marTop w:val="0"/>
                              <w:marBottom w:val="0"/>
                              <w:divBdr>
                                <w:top w:val="none" w:sz="0" w:space="0" w:color="auto"/>
                                <w:left w:val="none" w:sz="0" w:space="0" w:color="auto"/>
                                <w:bottom w:val="none" w:sz="0" w:space="0" w:color="auto"/>
                                <w:right w:val="none" w:sz="0" w:space="0" w:color="auto"/>
                              </w:divBdr>
                              <w:divsChild>
                                <w:div w:id="1612781075">
                                  <w:marLeft w:val="0"/>
                                  <w:marRight w:val="0"/>
                                  <w:marTop w:val="0"/>
                                  <w:marBottom w:val="0"/>
                                  <w:divBdr>
                                    <w:top w:val="none" w:sz="0" w:space="0" w:color="auto"/>
                                    <w:left w:val="none" w:sz="0" w:space="0" w:color="auto"/>
                                    <w:bottom w:val="none" w:sz="0" w:space="0" w:color="auto"/>
                                    <w:right w:val="none" w:sz="0" w:space="0" w:color="auto"/>
                                  </w:divBdr>
                                  <w:divsChild>
                                    <w:div w:id="1585144981">
                                      <w:marLeft w:val="0"/>
                                      <w:marRight w:val="0"/>
                                      <w:marTop w:val="0"/>
                                      <w:marBottom w:val="0"/>
                                      <w:divBdr>
                                        <w:top w:val="none" w:sz="0" w:space="0" w:color="auto"/>
                                        <w:left w:val="none" w:sz="0" w:space="0" w:color="auto"/>
                                        <w:bottom w:val="none" w:sz="0" w:space="0" w:color="auto"/>
                                        <w:right w:val="none" w:sz="0" w:space="0" w:color="auto"/>
                                      </w:divBdr>
                                      <w:divsChild>
                                        <w:div w:id="710299155">
                                          <w:marLeft w:val="0"/>
                                          <w:marRight w:val="0"/>
                                          <w:marTop w:val="0"/>
                                          <w:marBottom w:val="0"/>
                                          <w:divBdr>
                                            <w:top w:val="none" w:sz="0" w:space="0" w:color="auto"/>
                                            <w:left w:val="none" w:sz="0" w:space="0" w:color="auto"/>
                                            <w:bottom w:val="none" w:sz="0" w:space="0" w:color="auto"/>
                                            <w:right w:val="none" w:sz="0" w:space="0" w:color="auto"/>
                                          </w:divBdr>
                                          <w:divsChild>
                                            <w:div w:id="903486400">
                                              <w:marLeft w:val="0"/>
                                              <w:marRight w:val="0"/>
                                              <w:marTop w:val="0"/>
                                              <w:marBottom w:val="0"/>
                                              <w:divBdr>
                                                <w:top w:val="none" w:sz="0" w:space="0" w:color="auto"/>
                                                <w:left w:val="none" w:sz="0" w:space="0" w:color="auto"/>
                                                <w:bottom w:val="none" w:sz="0" w:space="0" w:color="auto"/>
                                                <w:right w:val="none" w:sz="0" w:space="0" w:color="auto"/>
                                              </w:divBdr>
                                              <w:divsChild>
                                                <w:div w:id="1566645872">
                                                  <w:marLeft w:val="0"/>
                                                  <w:marRight w:val="-105"/>
                                                  <w:marTop w:val="0"/>
                                                  <w:marBottom w:val="0"/>
                                                  <w:divBdr>
                                                    <w:top w:val="none" w:sz="0" w:space="0" w:color="auto"/>
                                                    <w:left w:val="none" w:sz="0" w:space="0" w:color="auto"/>
                                                    <w:bottom w:val="none" w:sz="0" w:space="0" w:color="auto"/>
                                                    <w:right w:val="none" w:sz="0" w:space="0" w:color="auto"/>
                                                  </w:divBdr>
                                                  <w:divsChild>
                                                    <w:div w:id="1429235675">
                                                      <w:marLeft w:val="0"/>
                                                      <w:marRight w:val="0"/>
                                                      <w:marTop w:val="0"/>
                                                      <w:marBottom w:val="0"/>
                                                      <w:divBdr>
                                                        <w:top w:val="none" w:sz="0" w:space="0" w:color="auto"/>
                                                        <w:left w:val="none" w:sz="0" w:space="0" w:color="auto"/>
                                                        <w:bottom w:val="none" w:sz="0" w:space="0" w:color="auto"/>
                                                        <w:right w:val="none" w:sz="0" w:space="0" w:color="auto"/>
                                                      </w:divBdr>
                                                      <w:divsChild>
                                                        <w:div w:id="13702982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N.B.Hounsell@soton.ac.uk" TargetMode="Externa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hyperlink" Target="http://www.who.int/ageing/publications/Age_friendly_cities_checklist.pdf" TargetMode="External"/><Relationship Id="rId3" Type="http://schemas.openxmlformats.org/officeDocument/2006/relationships/styles" Target="styles.xml"/><Relationship Id="rId21" Type="http://schemas.openxmlformats.org/officeDocument/2006/relationships/hyperlink" Target="http://traveline.info/" TargetMode="Externa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jpeg"/><Relationship Id="rId25" Type="http://schemas.openxmlformats.org/officeDocument/2006/relationships/hyperlink" Target="http://www.goal-project.eu/" TargetMode="Externa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24" Type="http://schemas.openxmlformats.org/officeDocument/2006/relationships/hyperlink" Target="https://www.google.co.uk/search?espv=2&amp;biw=906&amp;bih=602&amp;tbm=bks&amp;q=inauthor:%22European+Conference+of+Ministers+of+Transport%22&amp;sa=X&amp;ei=2IGFVJuPHa2M7Abwh4DYBQ&amp;ved=0CCkQ9AgwAQ" TargetMode="External"/><Relationship Id="rId5" Type="http://schemas.openxmlformats.org/officeDocument/2006/relationships/webSettings" Target="webSettings.xml"/><Relationship Id="rId15" Type="http://schemas.openxmlformats.org/officeDocument/2006/relationships/image" Target="media/image7.gif"/><Relationship Id="rId23" Type="http://schemas.openxmlformats.org/officeDocument/2006/relationships/image" Target="media/image13.jpeg"/><Relationship Id="rId28" Type="http://schemas.openxmlformats.org/officeDocument/2006/relationships/footer" Target="footer1.xml"/><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image" Target="media/image1.gif"/><Relationship Id="rId14" Type="http://schemas.openxmlformats.org/officeDocument/2006/relationships/image" Target="media/image6.png"/><Relationship Id="rId22" Type="http://schemas.openxmlformats.org/officeDocument/2006/relationships/hyperlink" Target="http://www.share-project.org" TargetMode="External"/><Relationship Id="rId27" Type="http://schemas.openxmlformats.org/officeDocument/2006/relationships/hyperlink" Target="http://ods.reading-travelinfo.co.uk/api/1" TargetMode="External"/><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40F2777-20A9-408F-8F66-B88F017B86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3</Pages>
  <Words>7544</Words>
  <Characters>43004</Characters>
  <Application>Microsoft Office Word</Application>
  <DocSecurity>4</DocSecurity>
  <Lines>358</Lines>
  <Paragraphs>100</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Data management in iBus system</vt:lpstr>
      <vt:lpstr>Data management in iBus system</vt:lpstr>
    </vt:vector>
  </TitlesOfParts>
  <Company>TRG / University of Southampton</Company>
  <LinksUpToDate>false</LinksUpToDate>
  <CharactersWithSpaces>5044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ata management in iBus system</dc:title>
  <dc:creator>bps</dc:creator>
  <cp:lastModifiedBy>Carter K.R.</cp:lastModifiedBy>
  <cp:revision>2</cp:revision>
  <cp:lastPrinted>2015-07-17T14:56:00Z</cp:lastPrinted>
  <dcterms:created xsi:type="dcterms:W3CDTF">2016-06-24T09:24:00Z</dcterms:created>
  <dcterms:modified xsi:type="dcterms:W3CDTF">2016-06-24T09:24:00Z</dcterms:modified>
</cp:coreProperties>
</file>